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5EDE4BD9" w:rsidR="009F0D21" w:rsidRPr="00FD076E" w:rsidRDefault="00FD076E" w:rsidP="003405E0">
      <w:pPr>
        <w:spacing w:after="0" w:line="360" w:lineRule="auto"/>
        <w:ind w:right="49"/>
        <w:jc w:val="center"/>
        <w:rPr>
          <w:rFonts w:ascii="LM Roman 10" w:hAnsi="LM Roman 10"/>
          <w:noProof/>
          <w:szCs w:val="24"/>
          <w:lang w:val="tr-TR"/>
        </w:rPr>
      </w:pPr>
      <w:bookmarkStart w:id="0" w:name="_Hlk4592564"/>
      <w:r>
        <w:rPr>
          <w:rFonts w:ascii="LM Roman 10" w:hAnsi="LM Roman 10"/>
          <w:noProof/>
          <w:szCs w:val="24"/>
          <w:lang w:val="tr-TR"/>
        </w:rPr>
        <w:t xml:space="preserve"> </w:t>
      </w:r>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8" w14:textId="77777777" w:rsidR="006E3460" w:rsidRPr="00745CAE" w:rsidRDefault="006E3460" w:rsidP="00B82E51">
      <w:pPr>
        <w:spacing w:before="4" w:after="0"/>
        <w:rPr>
          <w:rFonts w:ascii="LM Roman 10" w:hAnsi="LM Roman 10"/>
          <w:noProof/>
          <w:sz w:val="28"/>
          <w:szCs w:val="28"/>
        </w:rPr>
      </w:pPr>
    </w:p>
    <w:p w14:paraId="0B90FA13" w14:textId="5FE0456D" w:rsidR="00E9535E" w:rsidRPr="00745CAE" w:rsidRDefault="00AC741C" w:rsidP="00745CAE">
      <w:pPr>
        <w:spacing w:after="0"/>
        <w:ind w:right="49"/>
        <w:jc w:val="center"/>
        <w:rPr>
          <w:rFonts w:ascii="LM Roman 10" w:hAnsi="LM Roman 10"/>
          <w:noProof/>
          <w:szCs w:val="24"/>
        </w:rPr>
      </w:pPr>
      <w:r>
        <w:rPr>
          <w:rFonts w:ascii="LM Roman 10" w:hAnsi="LM Roman 10"/>
          <w:noProof/>
          <w:spacing w:val="2"/>
          <w:szCs w:val="24"/>
        </w:rPr>
        <w:t>SEPTEMBER</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8A1F5B" w:rsidRDefault="008B0ABC">
      <w:pPr>
        <w:spacing w:after="0"/>
        <w:rPr>
          <w:b/>
          <w:noProof/>
          <w:szCs w:val="24"/>
          <w:lang w:val="tr-TR"/>
        </w:rPr>
      </w:pPr>
      <w:r w:rsidRPr="007E1CF6">
        <w:rPr>
          <w:b/>
          <w:noProof/>
          <w:szCs w:val="24"/>
        </w:rPr>
        <w:lastRenderedPageBreak/>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4EB9A3BF" w:rsidR="00123C25" w:rsidRDefault="00123C25" w:rsidP="004E0634">
      <w:pPr>
        <w:spacing w:after="0"/>
        <w:ind w:left="-284" w:right="49"/>
        <w:rPr>
          <w:rFonts w:ascii="LM Roman 10" w:hAnsi="LM Roman 10"/>
          <w:noProof/>
          <w:sz w:val="22"/>
          <w:szCs w:val="24"/>
        </w:rPr>
      </w:pPr>
    </w:p>
    <w:p w14:paraId="42CBBD0A" w14:textId="77777777" w:rsidR="009E4171" w:rsidRPr="00745CAE" w:rsidRDefault="009E4171"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985AF2"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747E781B" w:rsidR="004E0634" w:rsidRPr="00745CAE" w:rsidRDefault="004E0634" w:rsidP="004E0634">
      <w:pPr>
        <w:spacing w:after="0"/>
        <w:ind w:left="-284" w:right="5010"/>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83C2AB"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bookmarkStart w:id="1" w:name="_Hlk16026657"/>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bookmarkEnd w:id="1"/>
    <w:p w14:paraId="03D3C5C2" w14:textId="2E1186AD"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D5DCF32"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p>
    <w:p w14:paraId="4F39EE65" w14:textId="1D1FFCA1" w:rsidR="004E0634" w:rsidRDefault="004E0634" w:rsidP="004E0634">
      <w:pPr>
        <w:spacing w:before="2" w:after="0"/>
        <w:ind w:left="-284"/>
        <w:rPr>
          <w:rFonts w:ascii="LM Roman 10" w:hAnsi="LM Roman 10"/>
          <w:noProof/>
          <w:sz w:val="22"/>
          <w:szCs w:val="24"/>
        </w:rPr>
      </w:pPr>
    </w:p>
    <w:p w14:paraId="6F2B77B7" w14:textId="77777777" w:rsidR="009E4171" w:rsidRPr="00745CAE" w:rsidRDefault="009E4171"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0FA943C9" w:rsidR="004E0634" w:rsidRPr="00745CAE" w:rsidRDefault="00465228" w:rsidP="004E0634">
      <w:pPr>
        <w:tabs>
          <w:tab w:val="left" w:pos="4820"/>
        </w:tabs>
        <w:spacing w:after="0"/>
        <w:ind w:left="-284" w:right="4180"/>
        <w:rPr>
          <w:rFonts w:ascii="LM Roman 10" w:hAnsi="LM Roman 10"/>
          <w:noProof/>
          <w:sz w:val="22"/>
          <w:szCs w:val="24"/>
          <w:lang w:eastAsia="tr-TR"/>
        </w:rPr>
      </w:pPr>
      <w:r w:rsidRPr="00465228">
        <w:rPr>
          <w:rFonts w:ascii="LM Roman 10" w:hAnsi="LM Roman 10"/>
          <w:noProof/>
          <w:sz w:val="22"/>
          <w:szCs w:val="24"/>
        </w:rPr>
        <w:t xml:space="preserve">Asst. Prof. Dr. Aybar Can Acar </w:t>
      </w:r>
      <w:r w:rsidR="004E0634"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0A82CF"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p>
    <w:p w14:paraId="1BE92A36" w14:textId="563E6B60" w:rsidR="004E0634" w:rsidRPr="00745CAE" w:rsidRDefault="00465228" w:rsidP="004E0634">
      <w:pPr>
        <w:tabs>
          <w:tab w:val="left" w:pos="4820"/>
        </w:tabs>
        <w:spacing w:after="0"/>
        <w:ind w:left="-284" w:right="4180"/>
        <w:rPr>
          <w:rFonts w:ascii="LM Roman 10" w:hAnsi="LM Roman 10"/>
          <w:noProof/>
          <w:sz w:val="22"/>
          <w:szCs w:val="24"/>
        </w:rPr>
      </w:pPr>
      <w:r w:rsidRPr="00465228">
        <w:rPr>
          <w:rFonts w:ascii="LM Roman 10" w:hAnsi="LM Roman 10"/>
          <w:noProof/>
          <w:sz w:val="22"/>
          <w:szCs w:val="24"/>
        </w:rPr>
        <w:t xml:space="preserve">Health Informatics </w:t>
      </w:r>
      <w:r w:rsidR="004E0634" w:rsidRPr="00745CAE">
        <w:rPr>
          <w:rFonts w:ascii="LM Roman 10" w:hAnsi="LM Roman 10"/>
          <w:noProof/>
          <w:sz w:val="22"/>
          <w:szCs w:val="24"/>
        </w:rPr>
        <w:t xml:space="preserve">Dept., </w:t>
      </w:r>
      <w:bookmarkStart w:id="2" w:name="_Hlk16026830"/>
      <w:r w:rsidR="004E0634" w:rsidRPr="00745CAE">
        <w:rPr>
          <w:rFonts w:ascii="LM Roman 10" w:hAnsi="LM Roman 10"/>
          <w:noProof/>
          <w:sz w:val="22"/>
          <w:szCs w:val="24"/>
        </w:rPr>
        <w:t>METU</w:t>
      </w:r>
      <w:bookmarkEnd w:id="2"/>
    </w:p>
    <w:p w14:paraId="5B05266B" w14:textId="77777777" w:rsidR="004E0634" w:rsidRPr="00745CAE" w:rsidRDefault="004E0634" w:rsidP="004E0634">
      <w:pPr>
        <w:spacing w:after="0"/>
        <w:ind w:left="-284"/>
        <w:rPr>
          <w:rFonts w:ascii="LM Roman 10" w:hAnsi="LM Roman 10"/>
          <w:noProof/>
          <w:sz w:val="22"/>
          <w:szCs w:val="24"/>
        </w:rPr>
      </w:pPr>
    </w:p>
    <w:p w14:paraId="6F9FB7AD" w14:textId="694A0586" w:rsidR="004E0634" w:rsidRPr="003C11FE" w:rsidRDefault="00465228" w:rsidP="004E0634">
      <w:pPr>
        <w:spacing w:after="0"/>
        <w:ind w:left="-284" w:right="3025"/>
        <w:rPr>
          <w:rFonts w:ascii="LM Roman 10" w:hAnsi="LM Roman 10"/>
          <w:noProof/>
          <w:szCs w:val="26"/>
        </w:rPr>
      </w:pPr>
      <w:r w:rsidRPr="00465228">
        <w:rPr>
          <w:rFonts w:ascii="LM Roman 10" w:hAnsi="LM Roman 10"/>
          <w:noProof/>
          <w:spacing w:val="1"/>
          <w:sz w:val="22"/>
          <w:szCs w:val="24"/>
        </w:rPr>
        <w:t>Assoc. Prof. Dr. Cengiz Acartürk</w:t>
      </w:r>
    </w:p>
    <w:p w14:paraId="5D565BC3" w14:textId="0A560FCB"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031B93F"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bookmarkStart w:id="3" w:name="_Hlk16026719"/>
      <w:r w:rsidR="003C11FE">
        <w:rPr>
          <w:rFonts w:ascii="LM Roman 10" w:hAnsi="LM Roman 10"/>
          <w:noProof/>
          <w:sz w:val="22"/>
          <w:szCs w:val="24"/>
        </w:rPr>
        <w:t>Co</w:t>
      </w:r>
      <w:r w:rsidR="00465228">
        <w:rPr>
          <w:rFonts w:ascii="LM Roman 10" w:hAnsi="LM Roman 10"/>
          <w:noProof/>
          <w:sz w:val="22"/>
          <w:szCs w:val="24"/>
        </w:rPr>
        <w:t>gnitive Science</w:t>
      </w:r>
      <w:r w:rsidRPr="00745CAE">
        <w:rPr>
          <w:rFonts w:ascii="LM Roman 10" w:hAnsi="LM Roman 10"/>
          <w:noProof/>
          <w:sz w:val="22"/>
          <w:szCs w:val="24"/>
        </w:rPr>
        <w:t xml:space="preserve"> Dept., </w:t>
      </w:r>
      <w:bookmarkEnd w:id="3"/>
      <w:r w:rsidR="00465228" w:rsidRPr="00465228">
        <w:rPr>
          <w:rFonts w:ascii="LM Roman 10" w:hAnsi="LM Roman 10"/>
          <w:noProof/>
          <w:sz w:val="22"/>
          <w:szCs w:val="24"/>
        </w:rPr>
        <w:t>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00CF8657" w:rsidR="004E0634" w:rsidRPr="00745CAE" w:rsidRDefault="00465228" w:rsidP="004E0634">
      <w:pPr>
        <w:spacing w:before="41" w:after="0"/>
        <w:ind w:left="-284" w:right="3167"/>
        <w:rPr>
          <w:rFonts w:ascii="LM Roman 10" w:hAnsi="LM Roman 10"/>
          <w:noProof/>
          <w:sz w:val="22"/>
          <w:szCs w:val="24"/>
          <w:lang w:eastAsia="tr-TR"/>
        </w:rPr>
      </w:pPr>
      <w:bookmarkStart w:id="4" w:name="_Hlk16026620"/>
      <w:r w:rsidRPr="00465228">
        <w:rPr>
          <w:rFonts w:ascii="LM Roman 10" w:hAnsi="LM Roman 10"/>
          <w:noProof/>
          <w:sz w:val="22"/>
          <w:szCs w:val="24"/>
        </w:rPr>
        <w:t>Assoc. Prof. Dr. Hacer Karacan</w:t>
      </w:r>
      <w:r w:rsidR="004E0634" w:rsidRPr="00745CAE">
        <w:rPr>
          <w:rFonts w:ascii="LM Roman 10" w:hAnsi="LM Roman 10"/>
          <w:noProof/>
          <w:sz w:val="22"/>
          <w:szCs w:val="24"/>
          <w:lang w:eastAsia="tr-TR"/>
        </w:rPr>
        <w:t xml:space="preserve"> </w:t>
      </w:r>
    </w:p>
    <w:bookmarkEnd w:id="4"/>
    <w:p w14:paraId="5A41747D" w14:textId="4EC7F7CC" w:rsidR="004E0634" w:rsidRPr="00465228" w:rsidRDefault="004E0634" w:rsidP="004E0634">
      <w:pPr>
        <w:spacing w:before="41" w:after="0"/>
        <w:ind w:left="-284" w:right="3167"/>
        <w:rPr>
          <w:rFonts w:ascii="LM Roman 10" w:hAnsi="LM Roman 10"/>
          <w:noProof/>
          <w:sz w:val="22"/>
          <w:szCs w:val="24"/>
          <w:lang w:val="tr-TR"/>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8C97AC"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465228" w:rsidRPr="00465228">
        <w:rPr>
          <w:rFonts w:ascii="LM Roman 10" w:hAnsi="LM Roman 10"/>
          <w:noProof/>
          <w:sz w:val="22"/>
          <w:szCs w:val="24"/>
        </w:rPr>
        <w:t>Computer Engineering Dept., Gazi</w:t>
      </w:r>
      <w:r w:rsidR="00465228">
        <w:rPr>
          <w:rFonts w:ascii="LM Roman 10" w:hAnsi="LM Roman 10"/>
          <w:noProof/>
          <w:sz w:val="22"/>
          <w:szCs w:val="24"/>
        </w:rPr>
        <w:t xml:space="preserve"> Univers</w:t>
      </w:r>
      <w:r w:rsidR="00465228">
        <w:rPr>
          <w:rFonts w:ascii="LM Roman 10" w:hAnsi="LM Roman 10"/>
          <w:noProof/>
          <w:sz w:val="22"/>
          <w:szCs w:val="24"/>
          <w:lang w:val="tr-TR"/>
        </w:rPr>
        <w:t>ity</w:t>
      </w:r>
    </w:p>
    <w:p w14:paraId="1C1ED400" w14:textId="77777777" w:rsidR="004E0634" w:rsidRPr="00745CAE" w:rsidRDefault="004E0634" w:rsidP="004E0634">
      <w:pPr>
        <w:spacing w:after="0"/>
        <w:ind w:left="-284"/>
        <w:rPr>
          <w:rFonts w:ascii="LM Roman 10" w:hAnsi="LM Roman 10"/>
          <w:noProof/>
          <w:sz w:val="22"/>
          <w:szCs w:val="24"/>
        </w:rPr>
      </w:pPr>
    </w:p>
    <w:p w14:paraId="307F2513" w14:textId="06BF2F02" w:rsidR="004E0634" w:rsidRDefault="004E0634" w:rsidP="00745CAE">
      <w:pPr>
        <w:spacing w:before="14" w:after="0"/>
        <w:rPr>
          <w:rFonts w:ascii="LM Roman 10" w:hAnsi="LM Roman 10"/>
          <w:noProof/>
          <w:spacing w:val="1"/>
          <w:sz w:val="22"/>
          <w:szCs w:val="24"/>
        </w:rPr>
      </w:pPr>
    </w:p>
    <w:p w14:paraId="494570F4" w14:textId="080B2C8B" w:rsidR="00FF5907" w:rsidRDefault="00FF5907" w:rsidP="00745CAE">
      <w:pPr>
        <w:spacing w:before="14" w:after="0"/>
        <w:rPr>
          <w:rFonts w:ascii="LM Roman 10" w:hAnsi="LM Roman 10"/>
          <w:noProof/>
          <w:spacing w:val="1"/>
          <w:sz w:val="22"/>
          <w:szCs w:val="24"/>
        </w:rPr>
      </w:pPr>
    </w:p>
    <w:p w14:paraId="2FB87330" w14:textId="5227D619" w:rsidR="00FF5907" w:rsidRDefault="00FF5907" w:rsidP="00745CAE">
      <w:pPr>
        <w:spacing w:before="14" w:after="0"/>
        <w:rPr>
          <w:rFonts w:ascii="LM Roman 10" w:hAnsi="LM Roman 10"/>
          <w:noProof/>
          <w:spacing w:val="1"/>
          <w:sz w:val="22"/>
          <w:szCs w:val="24"/>
        </w:rPr>
      </w:pPr>
    </w:p>
    <w:p w14:paraId="59F4C954" w14:textId="1EDC738F" w:rsidR="00FF5907" w:rsidRDefault="00FF5907" w:rsidP="00745CAE">
      <w:pPr>
        <w:spacing w:before="14" w:after="0"/>
        <w:rPr>
          <w:rFonts w:ascii="LM Roman 10" w:hAnsi="LM Roman 10"/>
          <w:noProof/>
          <w:spacing w:val="1"/>
          <w:sz w:val="22"/>
          <w:szCs w:val="24"/>
        </w:rPr>
      </w:pPr>
    </w:p>
    <w:p w14:paraId="27797BA2" w14:textId="7F4DB449" w:rsidR="006627A6" w:rsidRDefault="006627A6" w:rsidP="00745CAE">
      <w:pPr>
        <w:spacing w:before="14" w:after="0"/>
        <w:rPr>
          <w:rFonts w:ascii="LM Roman 10" w:hAnsi="LM Roman 10"/>
          <w:noProof/>
          <w:sz w:val="22"/>
          <w:szCs w:val="24"/>
        </w:rPr>
      </w:pPr>
    </w:p>
    <w:p w14:paraId="630A54CC" w14:textId="77777777" w:rsidR="006627A6" w:rsidRPr="00745CAE" w:rsidRDefault="006627A6" w:rsidP="00745CAE">
      <w:pPr>
        <w:spacing w:before="14" w:after="0"/>
        <w:rPr>
          <w:rFonts w:ascii="LM Roman 10" w:hAnsi="LM Roman 10"/>
          <w:noProof/>
          <w:sz w:val="22"/>
          <w:szCs w:val="24"/>
        </w:rPr>
      </w:pPr>
    </w:p>
    <w:p w14:paraId="18BE2564" w14:textId="54BBA4F2"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xml:space="preserve">:           </w:t>
      </w:r>
      <w:r w:rsidR="00984E24">
        <w:rPr>
          <w:rFonts w:ascii="LM Roman 10" w:hAnsi="LM Roman 10"/>
          <w:b/>
          <w:noProof/>
          <w:position w:val="-1"/>
          <w:sz w:val="22"/>
          <w:szCs w:val="24"/>
        </w:rPr>
        <w:t>24</w:t>
      </w:r>
      <w:bookmarkStart w:id="5" w:name="_GoBack"/>
      <w:bookmarkEnd w:id="5"/>
      <w:r w:rsidR="00FF5907">
        <w:rPr>
          <w:rFonts w:ascii="LM Roman 10" w:hAnsi="LM Roman 10"/>
          <w:b/>
          <w:noProof/>
          <w:position w:val="-1"/>
          <w:sz w:val="22"/>
          <w:szCs w:val="24"/>
        </w:rPr>
        <w:t>.0</w:t>
      </w:r>
      <w:r w:rsidR="006C39E2">
        <w:rPr>
          <w:rFonts w:ascii="LM Roman 10" w:hAnsi="LM Roman 10"/>
          <w:b/>
          <w:noProof/>
          <w:position w:val="-1"/>
          <w:sz w:val="22"/>
          <w:szCs w:val="24"/>
        </w:rPr>
        <w:t>9</w:t>
      </w:r>
      <w:r w:rsidR="00FF5907">
        <w:rPr>
          <w:rFonts w:ascii="LM Roman 10" w:hAnsi="LM Roman 10"/>
          <w:b/>
          <w:noProof/>
          <w:position w:val="-1"/>
          <w:sz w:val="22"/>
          <w:szCs w:val="24"/>
        </w:rPr>
        <w:t>.2019</w:t>
      </w:r>
    </w:p>
    <w:p w14:paraId="658F6B53" w14:textId="74C338E6" w:rsidR="00352BD9" w:rsidRDefault="00352BD9">
      <w:pPr>
        <w:rPr>
          <w:rFonts w:ascii="LM Roman 10" w:hAnsi="LM Roman 10"/>
          <w:noProof/>
          <w:sz w:val="22"/>
          <w:szCs w:val="24"/>
        </w:rPr>
      </w:pPr>
      <w:r>
        <w:rPr>
          <w:rFonts w:ascii="LM Roman 10" w:hAnsi="LM Roman 10"/>
          <w:noProof/>
          <w:sz w:val="22"/>
          <w:szCs w:val="24"/>
        </w:rPr>
        <w:br w:type="page"/>
      </w:r>
    </w:p>
    <w:p w14:paraId="006ABEFA" w14:textId="5BF2D67C" w:rsidR="00352BD9" w:rsidRDefault="00352BD9" w:rsidP="004E0634">
      <w:pPr>
        <w:spacing w:after="0"/>
        <w:ind w:left="4320"/>
        <w:rPr>
          <w:rFonts w:ascii="LM Roman 10" w:hAnsi="LM Roman 10"/>
          <w:noProof/>
          <w:sz w:val="22"/>
          <w:szCs w:val="24"/>
        </w:rPr>
      </w:pPr>
    </w:p>
    <w:p w14:paraId="3EEBD69C" w14:textId="4BF72B46" w:rsidR="00352BD9" w:rsidRDefault="00352BD9">
      <w:pPr>
        <w:rPr>
          <w:rFonts w:ascii="LM Roman 10" w:hAnsi="LM Roman 10"/>
          <w:noProof/>
        </w:rPr>
      </w:pPr>
      <w:r>
        <w:rPr>
          <w:rFonts w:ascii="LM Roman 10" w:hAnsi="LM Roman 10"/>
          <w:noProof/>
        </w:rPr>
        <w:br w:type="page"/>
      </w:r>
    </w:p>
    <w:p w14:paraId="60D462AB" w14:textId="77777777" w:rsidR="00123C25" w:rsidRPr="00745CAE" w:rsidRDefault="00123C25" w:rsidP="008B0ABC">
      <w:pPr>
        <w:spacing w:after="0"/>
        <w:rPr>
          <w:rFonts w:ascii="LM Roman 10" w:hAnsi="LM Roman 10"/>
          <w:noProof/>
        </w:rPr>
        <w:sectPr w:rsidR="00123C25" w:rsidRPr="00745CAE" w:rsidSect="002025E6">
          <w:footerReference w:type="default" r:id="rId8"/>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rPr>
          <w:rFonts w:ascii="LM Roman 10" w:hAnsi="LM Roman 10"/>
          <w:noProof/>
          <w:sz w:val="8"/>
          <w:szCs w:val="8"/>
        </w:rPr>
      </w:pPr>
    </w:p>
    <w:p w14:paraId="3EEBD6BA" w14:textId="77777777" w:rsidR="008B0ABC" w:rsidRPr="00434BFD" w:rsidRDefault="008B0ABC" w:rsidP="00123C25">
      <w:pPr>
        <w:spacing w:after="0"/>
        <w:rPr>
          <w:rFonts w:ascii="LM Roman 10" w:hAnsi="LM Roman 10"/>
          <w:noProof/>
          <w:sz w:val="18"/>
          <w:szCs w:val="18"/>
        </w:rPr>
      </w:pPr>
    </w:p>
    <w:p w14:paraId="3EEBD6BB" w14:textId="77777777" w:rsidR="008B0ABC" w:rsidRPr="00434BFD" w:rsidRDefault="008B0ABC" w:rsidP="00123C25">
      <w:pPr>
        <w:spacing w:after="0"/>
        <w:rPr>
          <w:rFonts w:ascii="LM Roman 10" w:hAnsi="LM Roman 10"/>
          <w:noProof/>
          <w:sz w:val="22"/>
          <w:szCs w:val="18"/>
        </w:rPr>
      </w:pPr>
    </w:p>
    <w:p w14:paraId="3EEBD6BC" w14:textId="77777777" w:rsidR="008B0ABC" w:rsidRPr="00434BFD" w:rsidRDefault="008B0ABC" w:rsidP="00123C25">
      <w:pPr>
        <w:spacing w:after="0"/>
        <w:rPr>
          <w:rFonts w:ascii="LM Roman 10" w:hAnsi="LM Roman 10"/>
          <w:noProof/>
          <w:sz w:val="22"/>
          <w:szCs w:val="18"/>
        </w:rPr>
      </w:pPr>
    </w:p>
    <w:p w14:paraId="3EEBD6BD" w14:textId="77777777" w:rsidR="008B0ABC" w:rsidRPr="00434BFD" w:rsidRDefault="008B0ABC" w:rsidP="00123C25">
      <w:pPr>
        <w:spacing w:after="0"/>
        <w:rPr>
          <w:rFonts w:ascii="LM Roman 10" w:hAnsi="LM Roman 10"/>
          <w:noProof/>
          <w:sz w:val="22"/>
          <w:szCs w:val="18"/>
        </w:rPr>
      </w:pPr>
    </w:p>
    <w:p w14:paraId="3EEBD6BE" w14:textId="77777777" w:rsidR="008B0ABC" w:rsidRPr="00434BFD" w:rsidRDefault="008B0ABC" w:rsidP="00123C25">
      <w:pPr>
        <w:spacing w:after="0"/>
        <w:rPr>
          <w:rFonts w:ascii="LM Roman 10" w:hAnsi="LM Roman 10"/>
          <w:noProof/>
          <w:sz w:val="22"/>
          <w:szCs w:val="18"/>
        </w:rPr>
      </w:pPr>
    </w:p>
    <w:p w14:paraId="3EEBD6BF" w14:textId="6E46A220" w:rsidR="008B0ABC" w:rsidRPr="00434BFD" w:rsidRDefault="008B0ABC" w:rsidP="00123C25">
      <w:pPr>
        <w:spacing w:after="0"/>
        <w:ind w:left="3469"/>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rPr>
          <w:rFonts w:ascii="LM Roman 10" w:hAnsi="LM Roman 10"/>
          <w:noProof/>
          <w:sz w:val="13"/>
          <w:szCs w:val="13"/>
        </w:rPr>
      </w:pPr>
    </w:p>
    <w:p w14:paraId="3EEBD6C1" w14:textId="77777777" w:rsidR="008B0ABC" w:rsidRPr="00434BFD" w:rsidRDefault="008B0ABC" w:rsidP="00123C25">
      <w:pPr>
        <w:spacing w:after="0"/>
        <w:rPr>
          <w:rFonts w:ascii="LM Roman 10" w:hAnsi="LM Roman 10"/>
          <w:noProof/>
          <w:sz w:val="18"/>
          <w:szCs w:val="18"/>
        </w:rPr>
      </w:pPr>
    </w:p>
    <w:p w14:paraId="3EEBD6C2" w14:textId="77777777" w:rsidR="008B0ABC" w:rsidRPr="00434BFD" w:rsidRDefault="008B0ABC" w:rsidP="00123C25">
      <w:pPr>
        <w:spacing w:after="0"/>
        <w:rPr>
          <w:rFonts w:ascii="LM Roman 10" w:hAnsi="LM Roman 10"/>
          <w:noProof/>
          <w:sz w:val="22"/>
          <w:szCs w:val="18"/>
        </w:rPr>
      </w:pPr>
    </w:p>
    <w:p w14:paraId="3B1499E0" w14:textId="5E9F24CC" w:rsidR="00DC7858" w:rsidRPr="005062B4" w:rsidRDefault="008B0ABC" w:rsidP="005062B4">
      <w:pPr>
        <w:tabs>
          <w:tab w:val="left" w:pos="7780"/>
        </w:tabs>
        <w:spacing w:after="0"/>
        <w:ind w:left="3469"/>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5" w14:textId="4363EEC9" w:rsidR="008B0ABC" w:rsidRPr="00EE1197" w:rsidRDefault="008B0ABC" w:rsidP="005975E1">
      <w:pPr>
        <w:pStyle w:val="Balk1"/>
        <w:numPr>
          <w:ilvl w:val="0"/>
          <w:numId w:val="0"/>
        </w:numPr>
        <w:ind w:left="216"/>
        <w:rPr>
          <w:sz w:val="22"/>
          <w:szCs w:val="18"/>
        </w:rPr>
      </w:pPr>
      <w:bookmarkStart w:id="6" w:name="_Toc20171870"/>
      <w:r w:rsidRPr="00EE1197">
        <w:lastRenderedPageBreak/>
        <w:t>AB</w:t>
      </w:r>
      <w:r w:rsidRPr="00EE1197">
        <w:rPr>
          <w:spacing w:val="1"/>
        </w:rPr>
        <w:t>S</w:t>
      </w:r>
      <w:r w:rsidRPr="00EE1197">
        <w:t>TR</w:t>
      </w:r>
      <w:r w:rsidRPr="00EE1197">
        <w:rPr>
          <w:spacing w:val="-1"/>
        </w:rPr>
        <w:t>A</w:t>
      </w:r>
      <w:r w:rsidRPr="00EE1197">
        <w:t>CT</w:t>
      </w:r>
      <w:bookmarkEnd w:id="6"/>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65A0E54C" w:rsidR="00584234" w:rsidRPr="00123C25" w:rsidRDefault="00376DFB" w:rsidP="00DA5D11">
      <w:pPr>
        <w:spacing w:after="0"/>
        <w:ind w:right="69"/>
        <w:jc w:val="center"/>
        <w:rPr>
          <w:rFonts w:ascii="LM Roman 10" w:hAnsi="LM Roman 10"/>
          <w:noProof/>
          <w:szCs w:val="24"/>
        </w:rPr>
      </w:pPr>
      <w:bookmarkStart w:id="7" w:name="_Hlk9448736"/>
      <w:r w:rsidRPr="00123C25">
        <w:rPr>
          <w:rFonts w:ascii="LM Roman 10" w:hAnsi="LM Roman 10"/>
          <w:noProof/>
          <w:szCs w:val="24"/>
        </w:rPr>
        <w:t>AUTOMATIC DETECTION OF CYBER SECURITY EVENTS FROM TURKISH TWITTER STREAM AND TURKISH NEWSPAPER DATA</w:t>
      </w:r>
    </w:p>
    <w:bookmarkEnd w:id="7"/>
    <w:p w14:paraId="52A68B1B" w14:textId="77777777" w:rsidR="00954592" w:rsidRPr="00123C25" w:rsidRDefault="00954592" w:rsidP="00DA5D11">
      <w:pPr>
        <w:spacing w:after="120"/>
        <w:ind w:right="68"/>
        <w:jc w:val="center"/>
        <w:rPr>
          <w:rFonts w:ascii="LM Roman 10" w:hAnsi="LM Roman 10"/>
          <w:noProof/>
          <w:szCs w:val="24"/>
        </w:rPr>
      </w:pPr>
    </w:p>
    <w:p w14:paraId="03C26249" w14:textId="77777777" w:rsidR="00954592" w:rsidRPr="00123C25" w:rsidRDefault="00954592" w:rsidP="00DA5D11">
      <w:pPr>
        <w:spacing w:after="12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DA5D11">
      <w:pPr>
        <w:spacing w:after="120" w:line="200" w:lineRule="exact"/>
        <w:ind w:right="69"/>
        <w:jc w:val="center"/>
        <w:rPr>
          <w:rFonts w:ascii="LM Roman 10" w:hAnsi="LM Roman 10"/>
          <w:noProof/>
          <w:sz w:val="22"/>
          <w:szCs w:val="18"/>
        </w:rPr>
      </w:pPr>
    </w:p>
    <w:p w14:paraId="3EEBD6CD" w14:textId="277F83BE" w:rsidR="008B0ABC" w:rsidRPr="00364EFB" w:rsidRDefault="00BA4F07" w:rsidP="00DA5D11">
      <w:pPr>
        <w:spacing w:after="120"/>
        <w:ind w:right="69"/>
        <w:jc w:val="center"/>
        <w:rPr>
          <w:rFonts w:ascii="LM Roman 10" w:hAnsi="LM Roman 10"/>
          <w:noProof/>
          <w:sz w:val="22"/>
          <w:szCs w:val="22"/>
        </w:rPr>
      </w:pPr>
      <w:r>
        <w:rPr>
          <w:rFonts w:ascii="LM Roman 10" w:hAnsi="LM Roman 10"/>
          <w:noProof/>
          <w:spacing w:val="2"/>
          <w:sz w:val="22"/>
          <w:szCs w:val="22"/>
        </w:rPr>
        <w:t>September</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008A027D" w:rsidRPr="00364EFB">
        <w:rPr>
          <w:rFonts w:ascii="LM Roman 10" w:hAnsi="LM Roman 10"/>
          <w:noProof/>
          <w:sz w:val="22"/>
          <w:szCs w:val="22"/>
        </w:rPr>
        <w:t xml:space="preserve">, </w:t>
      </w:r>
      <w:r w:rsidR="00241AD0">
        <w:rPr>
          <w:rFonts w:ascii="LM Roman 10" w:hAnsi="LM Roman 10"/>
          <w:noProof/>
          <w:sz w:val="22"/>
          <w:szCs w:val="22"/>
        </w:rPr>
        <w:t>85</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364EFB">
      <w:pPr>
        <w:spacing w:after="120" w:line="200" w:lineRule="exact"/>
        <w:rPr>
          <w:rFonts w:ascii="LM Roman 10" w:hAnsi="LM Roman 10"/>
          <w:noProof/>
          <w:sz w:val="22"/>
          <w:szCs w:val="18"/>
        </w:rPr>
      </w:pPr>
    </w:p>
    <w:p w14:paraId="1DECE8A0" w14:textId="1A53A052" w:rsidR="00753092" w:rsidRPr="00364EFB" w:rsidRDefault="000B5B22" w:rsidP="005062B4">
      <w:pPr>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4DE3E108" w14:textId="75F87D87" w:rsidR="005207A3" w:rsidRPr="00364EFB" w:rsidRDefault="000B5B22" w:rsidP="00CF5B15">
      <w:pPr>
        <w:rPr>
          <w:rFonts w:ascii="LM Roman 10" w:hAnsi="LM Roman 10"/>
          <w:noProof/>
          <w:sz w:val="22"/>
          <w:szCs w:val="22"/>
        </w:rPr>
      </w:pPr>
      <w:r w:rsidRPr="00364EFB">
        <w:rPr>
          <w:rFonts w:ascii="LM Roman 10" w:hAnsi="LM Roman 10"/>
          <w:noProof/>
          <w:sz w:val="22"/>
          <w:szCs w:val="22"/>
        </w:rPr>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00B22DCD"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00B22DCD"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00B22DCD"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00B22DCD"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00B22DCD" w:rsidRPr="00364EFB">
        <w:rPr>
          <w:rFonts w:ascii="LM Roman 10" w:hAnsi="LM Roman 10"/>
          <w:noProof/>
          <w:sz w:val="22"/>
          <w:szCs w:val="22"/>
        </w:rPr>
        <w:t xml:space="preserve"> detect cybersecurity events in real time.</w:t>
      </w:r>
    </w:p>
    <w:p w14:paraId="3EEBD6D1" w14:textId="77777777" w:rsidR="00584234" w:rsidRPr="00364EFB" w:rsidRDefault="008B0ABC" w:rsidP="00364EFB">
      <w:pPr>
        <w:rPr>
          <w:rFonts w:ascii="LM Roman 10" w:hAnsi="LM Roman 10"/>
          <w:noProof/>
          <w:sz w:val="22"/>
          <w:szCs w:val="18"/>
        </w:rPr>
      </w:pPr>
      <w:r w:rsidRPr="00364EFB">
        <w:rPr>
          <w:rFonts w:ascii="LM Roman 10" w:hAnsi="LM Roman 10"/>
          <w:noProof/>
          <w:sz w:val="22"/>
          <w:szCs w:val="18"/>
        </w:rPr>
        <w:lastRenderedPageBreak/>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06E69786" w14:textId="153A2715" w:rsidR="00EE1197" w:rsidRPr="005062B4" w:rsidRDefault="00584234">
      <w:pPr>
        <w:spacing w:after="0"/>
        <w:rPr>
          <w:noProof/>
          <w:szCs w:val="24"/>
        </w:rPr>
      </w:pPr>
      <w:r w:rsidRPr="007E1CF6">
        <w:rPr>
          <w:noProof/>
          <w:szCs w:val="24"/>
        </w:rPr>
        <w:br w:type="page"/>
      </w:r>
    </w:p>
    <w:p w14:paraId="5B69E9EF" w14:textId="1B10B273" w:rsidR="005A27B5" w:rsidRPr="00D44428" w:rsidRDefault="00E24954" w:rsidP="005975E1">
      <w:pPr>
        <w:pStyle w:val="Balk1"/>
        <w:numPr>
          <w:ilvl w:val="0"/>
          <w:numId w:val="0"/>
        </w:numPr>
        <w:ind w:left="216"/>
      </w:pPr>
      <w:bookmarkStart w:id="8" w:name="_Toc8858414"/>
      <w:bookmarkStart w:id="9" w:name="_Toc9467312"/>
      <w:bookmarkStart w:id="10" w:name="_Toc9467394"/>
      <w:bookmarkStart w:id="11" w:name="_Toc9467475"/>
      <w:bookmarkStart w:id="12" w:name="_Toc10999350"/>
      <w:bookmarkStart w:id="13" w:name="_Toc11018084"/>
      <w:bookmarkStart w:id="14" w:name="_Toc12395625"/>
      <w:bookmarkStart w:id="15" w:name="_Toc12411114"/>
      <w:bookmarkStart w:id="16" w:name="_Toc12716581"/>
      <w:r>
        <w:lastRenderedPageBreak/>
        <w:t xml:space="preserve"> </w:t>
      </w:r>
      <w:r w:rsidR="00930800">
        <w:t xml:space="preserve">  </w:t>
      </w:r>
      <w:bookmarkStart w:id="17" w:name="_Toc12817833"/>
      <w:bookmarkStart w:id="18" w:name="_Toc16028368"/>
      <w:bookmarkStart w:id="19" w:name="_Toc18245408"/>
      <w:bookmarkStart w:id="20" w:name="_Toc18245472"/>
      <w:bookmarkStart w:id="21" w:name="_Toc18261458"/>
      <w:bookmarkStart w:id="22" w:name="_Toc18628065"/>
      <w:bookmarkStart w:id="23" w:name="_Toc18628280"/>
      <w:bookmarkStart w:id="24" w:name="_Toc18846492"/>
      <w:bookmarkStart w:id="25" w:name="_Toc18850193"/>
      <w:bookmarkStart w:id="26" w:name="_Toc18851420"/>
      <w:bookmarkStart w:id="27" w:name="_Toc18851686"/>
      <w:bookmarkStart w:id="28" w:name="_Toc18968362"/>
      <w:bookmarkStart w:id="29" w:name="_Toc20167683"/>
      <w:bookmarkStart w:id="30" w:name="_Toc20171871"/>
      <w:r w:rsidR="00462EDF" w:rsidRPr="00D44428">
        <w:t>ÖZ</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DA5D11">
      <w:pPr>
        <w:spacing w:after="120"/>
        <w:ind w:right="68"/>
        <w:jc w:val="center"/>
        <w:rPr>
          <w:rFonts w:ascii="LM Roman 10" w:hAnsi="LM Roman 10"/>
          <w:noProof/>
        </w:rPr>
      </w:pPr>
    </w:p>
    <w:p w14:paraId="45ECA074" w14:textId="77777777" w:rsidR="004C2065" w:rsidRPr="00D44428" w:rsidRDefault="004C2065" w:rsidP="00DA5D11">
      <w:pPr>
        <w:spacing w:after="12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512576E5"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DA5D11">
      <w:pPr>
        <w:spacing w:after="120" w:line="200" w:lineRule="exact"/>
        <w:ind w:right="68"/>
        <w:jc w:val="center"/>
        <w:rPr>
          <w:rFonts w:ascii="LM Roman 10" w:hAnsi="LM Roman 10"/>
          <w:noProof/>
          <w:sz w:val="22"/>
          <w:szCs w:val="18"/>
        </w:rPr>
      </w:pPr>
    </w:p>
    <w:p w14:paraId="3EEBD6DA" w14:textId="36817D11" w:rsidR="00584234" w:rsidRPr="00D44428" w:rsidRDefault="00742FCF" w:rsidP="00DA5D11">
      <w:pPr>
        <w:spacing w:after="120"/>
        <w:ind w:right="68"/>
        <w:jc w:val="center"/>
        <w:rPr>
          <w:rFonts w:ascii="LM Roman 10" w:hAnsi="LM Roman 10"/>
          <w:noProof/>
          <w:sz w:val="22"/>
          <w:szCs w:val="22"/>
          <w:highlight w:val="yellow"/>
        </w:rPr>
      </w:pPr>
      <w:r>
        <w:rPr>
          <w:rFonts w:ascii="LM Roman 10" w:hAnsi="LM Roman 10"/>
          <w:noProof/>
          <w:sz w:val="22"/>
          <w:szCs w:val="22"/>
        </w:rPr>
        <w:t>Eylül</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008A027D" w:rsidRPr="00D44428">
        <w:rPr>
          <w:rFonts w:ascii="LM Roman 10" w:hAnsi="LM Roman 10"/>
          <w:noProof/>
          <w:sz w:val="22"/>
          <w:szCs w:val="22"/>
        </w:rPr>
        <w:t xml:space="preserve">, </w:t>
      </w:r>
      <w:r w:rsidR="00241AD0">
        <w:rPr>
          <w:rFonts w:ascii="LM Roman 10" w:hAnsi="LM Roman 10"/>
          <w:noProof/>
          <w:sz w:val="22"/>
          <w:szCs w:val="22"/>
        </w:rPr>
        <w:t>85</w:t>
      </w:r>
      <w:r w:rsidR="008A027D"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51031E1F" w14:textId="72FA1A6E" w:rsidR="00A811CA" w:rsidRPr="00D44428" w:rsidRDefault="00BF1933" w:rsidP="005062B4">
      <w:pPr>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468A9B3E" w14:textId="58F49F60" w:rsidR="00A8529F" w:rsidRPr="00D44428" w:rsidRDefault="00A811CA" w:rsidP="00CF5B15">
      <w:pPr>
        <w:rPr>
          <w:rFonts w:ascii="LM Roman 10" w:hAnsi="LM Roman 10"/>
          <w:noProof/>
          <w:sz w:val="22"/>
          <w:szCs w:val="18"/>
        </w:rPr>
      </w:pPr>
      <w:r w:rsidRPr="00D44428">
        <w:rPr>
          <w:rFonts w:ascii="LM Roman 10" w:hAnsi="LM Roman 10"/>
          <w:noProof/>
          <w:sz w:val="22"/>
          <w:szCs w:val="18"/>
        </w:rPr>
        <w:t>Bu alandaki son zorluk, internet camiasının bilgi paylaşmak için farklı diller kullanmasıdır. Örneğin, Türkiye</w:t>
      </w:r>
      <w:r w:rsidR="003552EB">
        <w:rPr>
          <w:rFonts w:ascii="LM Roman 10" w:hAnsi="LM Roman 10"/>
          <w:noProof/>
          <w:sz w:val="22"/>
          <w:szCs w:val="18"/>
        </w:rPr>
        <w:t xml:space="preserve"> ile ilgisi bulunan</w:t>
      </w:r>
      <w:r w:rsidRPr="00D44428">
        <w:rPr>
          <w:rFonts w:ascii="LM Roman 10" w:hAnsi="LM Roman 10"/>
          <w:noProof/>
          <w:sz w:val="22"/>
          <w:szCs w:val="18"/>
        </w:rPr>
        <w:t xml:space="preserve"> güvenlik olayları</w:t>
      </w:r>
      <w:r w:rsidR="003552EB">
        <w:rPr>
          <w:rFonts w:ascii="LM Roman 10" w:hAnsi="LM Roman 10"/>
          <w:noProof/>
          <w:sz w:val="22"/>
          <w:szCs w:val="18"/>
        </w:rPr>
        <w:t>na ait</w:t>
      </w:r>
      <w:r w:rsidRPr="00D44428">
        <w:rPr>
          <w:rFonts w:ascii="LM Roman 10" w:hAnsi="LM Roman 10"/>
          <w:noProof/>
          <w:sz w:val="22"/>
          <w:szCs w:val="18"/>
        </w:rPr>
        <w:t xml:space="preserve"> bilgiler internette</w:t>
      </w:r>
      <w:r w:rsidR="005D0E79">
        <w:rPr>
          <w:rFonts w:ascii="LM Roman 10" w:hAnsi="LM Roman 10"/>
          <w:noProof/>
          <w:sz w:val="22"/>
          <w:szCs w:val="18"/>
        </w:rPr>
        <w:t xml:space="preserve"> </w:t>
      </w:r>
      <w:r w:rsidR="005D0E79" w:rsidRPr="00D44428">
        <w:rPr>
          <w:rFonts w:ascii="LM Roman 10" w:hAnsi="LM Roman 10"/>
          <w:noProof/>
          <w:sz w:val="22"/>
          <w:szCs w:val="18"/>
        </w:rPr>
        <w:t>çoğunlukla</w:t>
      </w:r>
      <w:r w:rsidRPr="00D44428">
        <w:rPr>
          <w:rFonts w:ascii="LM Roman 10" w:hAnsi="LM Roman 10"/>
          <w:noProof/>
          <w:sz w:val="22"/>
          <w:szCs w:val="18"/>
        </w:rPr>
        <w:t xml:space="preserv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w:t>
      </w:r>
      <w:r w:rsidR="005D0E79">
        <w:rPr>
          <w:rFonts w:ascii="LM Roman 10" w:hAnsi="LM Roman 10"/>
          <w:noProof/>
          <w:sz w:val="22"/>
          <w:szCs w:val="18"/>
        </w:rPr>
        <w:t xml:space="preserve"> diline</w:t>
      </w:r>
      <w:r w:rsidRPr="00D44428">
        <w:rPr>
          <w:rFonts w:ascii="LM Roman 10" w:hAnsi="LM Roman 10"/>
          <w:noProof/>
          <w:sz w:val="22"/>
          <w:szCs w:val="18"/>
        </w:rPr>
        <w:t xml:space="preserve"> özgü bir yazılım sistemi önermektedir.</w:t>
      </w:r>
    </w:p>
    <w:p w14:paraId="61092156" w14:textId="601E7811" w:rsidR="004331FB" w:rsidRPr="00D44428" w:rsidRDefault="00EC1155" w:rsidP="00AD263E">
      <w:pPr>
        <w:rPr>
          <w:rFonts w:ascii="LM Roman 10" w:hAnsi="LM Roman 10"/>
          <w:noProof/>
          <w:sz w:val="22"/>
          <w:szCs w:val="18"/>
        </w:rPr>
      </w:pPr>
      <w:r w:rsidRPr="00D44428">
        <w:rPr>
          <w:rFonts w:ascii="LM Roman 10" w:hAnsi="LM Roman 10"/>
          <w:noProof/>
          <w:sz w:val="22"/>
          <w:szCs w:val="18"/>
        </w:rPr>
        <w:lastRenderedPageBreak/>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p>
    <w:p w14:paraId="3EEBD6DD" w14:textId="63A4BACE" w:rsidR="00584234" w:rsidRPr="00D44428" w:rsidRDefault="00584234" w:rsidP="00D23C44">
      <w:pPr>
        <w:spacing w:line="360" w:lineRule="auto"/>
        <w:rPr>
          <w:rFonts w:ascii="LM Roman 10" w:hAnsi="LM Roman 10"/>
          <w:noProof/>
        </w:rPr>
      </w:pPr>
      <w:r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68A736BB" w:rsidR="008B0ABC" w:rsidRDefault="008B0ABC" w:rsidP="008B0ABC">
      <w:pPr>
        <w:spacing w:line="200" w:lineRule="exact"/>
        <w:rPr>
          <w:noProof/>
        </w:rPr>
      </w:pPr>
    </w:p>
    <w:p w14:paraId="71EB955F" w14:textId="142AD05B" w:rsidR="005D3E36" w:rsidRDefault="005D3E36" w:rsidP="008B0ABC">
      <w:pPr>
        <w:spacing w:line="200" w:lineRule="exact"/>
        <w:rPr>
          <w:noProof/>
        </w:rPr>
      </w:pPr>
    </w:p>
    <w:p w14:paraId="4987FDE9" w14:textId="0124BF19" w:rsidR="00D65F3A" w:rsidRDefault="00D65F3A"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5D3E36" w:rsidRDefault="00863AAD" w:rsidP="005D3E36">
      <w:pPr>
        <w:ind w:left="1134" w:right="1183"/>
        <w:jc w:val="center"/>
        <w:rPr>
          <w:rFonts w:ascii="LM Roman 10" w:hAnsi="LM Roman 10"/>
          <w:i/>
          <w:iCs/>
          <w:noProof/>
          <w:spacing w:val="1"/>
          <w:szCs w:val="24"/>
        </w:rPr>
      </w:pPr>
      <w:r w:rsidRPr="005D3E36">
        <w:rPr>
          <w:rFonts w:ascii="LM Roman 10" w:hAnsi="LM Roman 10"/>
          <w:i/>
          <w:iCs/>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2BAF285" w:rsidR="008B0ABC" w:rsidRPr="00D44428" w:rsidRDefault="008B0ABC" w:rsidP="005975E1">
      <w:pPr>
        <w:pStyle w:val="Balk1"/>
        <w:numPr>
          <w:ilvl w:val="0"/>
          <w:numId w:val="0"/>
        </w:numPr>
        <w:ind w:left="216"/>
      </w:pPr>
      <w:bookmarkStart w:id="31" w:name="_Toc20171872"/>
      <w:r w:rsidRPr="00D44428">
        <w:lastRenderedPageBreak/>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31"/>
    </w:p>
    <w:p w14:paraId="3CFB7228" w14:textId="77777777" w:rsidR="005F49A3" w:rsidRDefault="005F49A3" w:rsidP="005F49A3">
      <w:pPr>
        <w:rPr>
          <w:rFonts w:ascii="LM Roman 10" w:hAnsi="LM Roman 10"/>
          <w:noProof/>
          <w:sz w:val="22"/>
          <w:szCs w:val="18"/>
        </w:rPr>
      </w:pPr>
    </w:p>
    <w:p w14:paraId="53FB229B" w14:textId="5C3E5559" w:rsidR="005F49A3" w:rsidRPr="005F49A3" w:rsidRDefault="005F49A3" w:rsidP="002D2DD6">
      <w:pPr>
        <w:rPr>
          <w:rFonts w:ascii="LM Roman 10" w:hAnsi="LM Roman 10"/>
          <w:noProof/>
          <w:sz w:val="22"/>
          <w:szCs w:val="18"/>
        </w:rPr>
      </w:pPr>
      <w:r w:rsidRPr="005F49A3">
        <w:rPr>
          <w:rFonts w:ascii="LM Roman 10" w:hAnsi="LM Roman 10"/>
          <w:noProof/>
          <w:sz w:val="22"/>
          <w:szCs w:val="18"/>
        </w:rPr>
        <w:t>I would like to wholeheartedly thank my advisor Assoc. Prof. Dr. Cengiz A</w:t>
      </w:r>
      <w:r w:rsidR="001D2839">
        <w:rPr>
          <w:rFonts w:ascii="LM Roman 10" w:hAnsi="LM Roman 10"/>
          <w:noProof/>
          <w:sz w:val="22"/>
          <w:szCs w:val="18"/>
        </w:rPr>
        <w:t>cartürk</w:t>
      </w:r>
      <w:r w:rsidRPr="005F49A3">
        <w:rPr>
          <w:rFonts w:ascii="LM Roman 10" w:hAnsi="LM Roman 10"/>
          <w:noProof/>
          <w:sz w:val="22"/>
          <w:szCs w:val="18"/>
        </w:rPr>
        <w:t xml:space="preserve"> for his constant support, endless patience, valuable advice, guidance, continuous encouragement, constructive criticisms</w:t>
      </w:r>
      <w:r w:rsidR="00A577D9">
        <w:rPr>
          <w:rFonts w:ascii="LM Roman 10" w:hAnsi="LM Roman 10"/>
          <w:noProof/>
          <w:sz w:val="22"/>
          <w:szCs w:val="18"/>
        </w:rPr>
        <w:t>,</w:t>
      </w:r>
      <w:r w:rsidRPr="005F49A3">
        <w:rPr>
          <w:rFonts w:ascii="LM Roman 10" w:hAnsi="LM Roman 10"/>
          <w:noProof/>
          <w:sz w:val="22"/>
          <w:szCs w:val="18"/>
        </w:rPr>
        <w:t xml:space="preserve"> and friendship. It was a great honor to work with him for the last two years and our cooperation influenced my academical life highly.</w:t>
      </w:r>
    </w:p>
    <w:p w14:paraId="646B67DA" w14:textId="77777777" w:rsidR="005F49A3" w:rsidRPr="005F49A3" w:rsidRDefault="005F49A3" w:rsidP="005F49A3">
      <w:pPr>
        <w:rPr>
          <w:rFonts w:ascii="LM Roman 10" w:hAnsi="LM Roman 10"/>
          <w:noProof/>
          <w:sz w:val="22"/>
          <w:szCs w:val="18"/>
        </w:rPr>
      </w:pPr>
    </w:p>
    <w:p w14:paraId="077C0458" w14:textId="0CD89114" w:rsidR="005F49A3" w:rsidRPr="005F49A3" w:rsidRDefault="005F49A3" w:rsidP="002D2DD6">
      <w:pPr>
        <w:rPr>
          <w:rFonts w:ascii="LM Roman 10" w:hAnsi="LM Roman 10"/>
          <w:noProof/>
          <w:sz w:val="22"/>
          <w:szCs w:val="18"/>
        </w:rPr>
      </w:pPr>
      <w:r w:rsidRPr="005F49A3">
        <w:rPr>
          <w:rFonts w:ascii="LM Roman 10" w:hAnsi="LM Roman 10"/>
          <w:noProof/>
          <w:sz w:val="22"/>
          <w:szCs w:val="18"/>
        </w:rPr>
        <w:t>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w:t>
      </w:r>
      <w:r w:rsidR="00B9198B">
        <w:rPr>
          <w:rFonts w:ascii="LM Roman 10" w:hAnsi="LM Roman 10"/>
          <w:noProof/>
          <w:sz w:val="22"/>
          <w:szCs w:val="18"/>
        </w:rPr>
        <w:t xml:space="preserve">. </w:t>
      </w:r>
      <w:r w:rsidR="00B9198B" w:rsidRPr="00B9198B">
        <w:rPr>
          <w:rFonts w:ascii="LM Roman 10" w:hAnsi="LM Roman 10"/>
          <w:noProof/>
          <w:sz w:val="22"/>
          <w:szCs w:val="18"/>
        </w:rPr>
        <w:t>I especially want to thank one of my colleagues, Burak Çelik. He shared his knowledge anytime I need during my master research and be a good fellow for me.</w:t>
      </w:r>
      <w:r w:rsidR="00B9198B">
        <w:rPr>
          <w:rFonts w:ascii="LM Roman 10" w:hAnsi="LM Roman 10"/>
          <w:noProof/>
          <w:sz w:val="22"/>
          <w:szCs w:val="18"/>
        </w:rPr>
        <w:t xml:space="preserve"> </w:t>
      </w:r>
      <w:r w:rsidRPr="005F49A3">
        <w:rPr>
          <w:rFonts w:ascii="LM Roman 10" w:hAnsi="LM Roman 10"/>
          <w:noProof/>
          <w:sz w:val="22"/>
          <w:szCs w:val="18"/>
        </w:rPr>
        <w:t xml:space="preserve">I am truly grateful </w:t>
      </w:r>
      <w:r w:rsidR="00A577D9">
        <w:rPr>
          <w:rFonts w:ascii="LM Roman 10" w:hAnsi="LM Roman 10"/>
          <w:noProof/>
          <w:sz w:val="22"/>
          <w:szCs w:val="18"/>
        </w:rPr>
        <w:t>for</w:t>
      </w:r>
      <w:r w:rsidRPr="005F49A3">
        <w:rPr>
          <w:rFonts w:ascii="LM Roman 10" w:hAnsi="LM Roman 10"/>
          <w:noProof/>
          <w:sz w:val="22"/>
          <w:szCs w:val="18"/>
        </w:rPr>
        <w:t xml:space="preserve"> </w:t>
      </w:r>
      <w:r w:rsidR="00B9198B">
        <w:rPr>
          <w:rFonts w:ascii="LM Roman 10" w:hAnsi="LM Roman 10"/>
          <w:noProof/>
          <w:sz w:val="22"/>
          <w:szCs w:val="18"/>
        </w:rPr>
        <w:t>his</w:t>
      </w:r>
      <w:r w:rsidRPr="005F49A3">
        <w:rPr>
          <w:rFonts w:ascii="LM Roman 10" w:hAnsi="LM Roman 10"/>
          <w:noProof/>
          <w:sz w:val="22"/>
          <w:szCs w:val="18"/>
        </w:rPr>
        <w:t xml:space="preserve"> friendship.</w:t>
      </w:r>
    </w:p>
    <w:p w14:paraId="3BBF57E5" w14:textId="77777777" w:rsidR="005F49A3" w:rsidRPr="005F49A3" w:rsidRDefault="005F49A3" w:rsidP="005F49A3">
      <w:pPr>
        <w:rPr>
          <w:rFonts w:ascii="LM Roman 10" w:hAnsi="LM Roman 10"/>
          <w:noProof/>
          <w:sz w:val="22"/>
          <w:szCs w:val="18"/>
        </w:rPr>
      </w:pPr>
    </w:p>
    <w:p w14:paraId="6E0A7C33" w14:textId="2194959E" w:rsidR="00EE1197" w:rsidRPr="0031515E" w:rsidRDefault="005F49A3" w:rsidP="002D2DD6">
      <w:pPr>
        <w:rPr>
          <w:rFonts w:ascii="LM Roman 10" w:hAnsi="LM Roman 10"/>
          <w:noProof/>
          <w:szCs w:val="24"/>
        </w:rPr>
      </w:pPr>
      <w:r w:rsidRPr="005F49A3">
        <w:rPr>
          <w:rFonts w:ascii="LM Roman 10" w:hAnsi="LM Roman 10"/>
          <w:noProof/>
          <w:sz w:val="22"/>
          <w:szCs w:val="18"/>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D44428">
        <w:rPr>
          <w:rFonts w:ascii="LM Roman 10" w:hAnsi="LM Roman 10"/>
          <w:noProof/>
          <w:szCs w:val="24"/>
        </w:rPr>
        <w:br w:type="page"/>
      </w:r>
    </w:p>
    <w:p w14:paraId="0B8322F4" w14:textId="6821304F" w:rsidR="00441446" w:rsidRPr="00D44428" w:rsidRDefault="00B768F7" w:rsidP="005975E1">
      <w:pPr>
        <w:pStyle w:val="Balk1"/>
        <w:numPr>
          <w:ilvl w:val="0"/>
          <w:numId w:val="0"/>
        </w:numPr>
        <w:ind w:left="216"/>
      </w:pPr>
      <w:bookmarkStart w:id="32" w:name="_Toc20171873"/>
      <w:r w:rsidRPr="00D44428">
        <w:lastRenderedPageBreak/>
        <w:t>TABLE OF CONTENTS</w:t>
      </w:r>
      <w:bookmarkEnd w:id="32"/>
    </w:p>
    <w:p w14:paraId="2C0A4017" w14:textId="77777777" w:rsidR="00441446" w:rsidRPr="00AB025A" w:rsidRDefault="00441446" w:rsidP="00AB025A">
      <w:pPr>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sdtContent>
        <w:p w14:paraId="01A705EB" w14:textId="11B6701D" w:rsidR="005D3303" w:rsidRPr="005D3303" w:rsidRDefault="00A60818" w:rsidP="005D3303">
          <w:pPr>
            <w:pStyle w:val="T1"/>
            <w:spacing w:after="100"/>
            <w:rPr>
              <w:rFonts w:ascii="LM Roman 10" w:eastAsiaTheme="minorEastAsia" w:hAnsi="LM Roman 10" w:cstheme="minorBidi"/>
              <w:noProof/>
              <w:szCs w:val="24"/>
            </w:rPr>
          </w:pPr>
          <w:r w:rsidRPr="005D3303">
            <w:rPr>
              <w:rFonts w:ascii="LM Roman 10" w:hAnsi="LM Roman 10"/>
              <w:noProof/>
              <w:szCs w:val="24"/>
            </w:rPr>
            <w:fldChar w:fldCharType="begin"/>
          </w:r>
          <w:r w:rsidRPr="005D3303">
            <w:rPr>
              <w:rFonts w:ascii="LM Roman 10" w:hAnsi="LM Roman 10"/>
              <w:noProof/>
              <w:szCs w:val="24"/>
            </w:rPr>
            <w:instrText xml:space="preserve"> TOC \o "1-3" \h \z \u </w:instrText>
          </w:r>
          <w:r w:rsidRPr="005D3303">
            <w:rPr>
              <w:rFonts w:ascii="LM Roman 10" w:hAnsi="LM Roman 10"/>
              <w:noProof/>
              <w:szCs w:val="24"/>
            </w:rPr>
            <w:fldChar w:fldCharType="separate"/>
          </w:r>
          <w:hyperlink w:anchor="_Toc20171870" w:history="1">
            <w:r w:rsidR="005D3303" w:rsidRPr="005D3303">
              <w:rPr>
                <w:rStyle w:val="Kpr"/>
                <w:rFonts w:ascii="LM Roman 10" w:hAnsi="LM Roman 10"/>
                <w:noProof/>
                <w:szCs w:val="24"/>
              </w:rPr>
              <w:t>AB</w:t>
            </w:r>
            <w:r w:rsidR="005D3303" w:rsidRPr="005D3303">
              <w:rPr>
                <w:rStyle w:val="Kpr"/>
                <w:rFonts w:ascii="LM Roman 10" w:hAnsi="LM Roman 10"/>
                <w:noProof/>
                <w:spacing w:val="1"/>
                <w:szCs w:val="24"/>
              </w:rPr>
              <w:t>S</w:t>
            </w:r>
            <w:r w:rsidR="005D3303" w:rsidRPr="005D3303">
              <w:rPr>
                <w:rStyle w:val="Kpr"/>
                <w:rFonts w:ascii="LM Roman 10" w:hAnsi="LM Roman 10"/>
                <w:noProof/>
                <w:szCs w:val="24"/>
              </w:rPr>
              <w:t>TR</w:t>
            </w:r>
            <w:r w:rsidR="005D3303" w:rsidRPr="005D3303">
              <w:rPr>
                <w:rStyle w:val="Kpr"/>
                <w:rFonts w:ascii="LM Roman 10" w:hAnsi="LM Roman 10"/>
                <w:noProof/>
                <w:spacing w:val="-1"/>
                <w:szCs w:val="24"/>
              </w:rPr>
              <w:t>A</w:t>
            </w:r>
            <w:r w:rsidR="005D3303" w:rsidRPr="005D3303">
              <w:rPr>
                <w:rStyle w:val="Kpr"/>
                <w:rFonts w:ascii="LM Roman 10" w:hAnsi="LM Roman 10"/>
                <w:noProof/>
                <w:szCs w:val="24"/>
              </w:rPr>
              <w:t>CT</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0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iv</w:t>
            </w:r>
            <w:r w:rsidR="005D3303" w:rsidRPr="005D3303">
              <w:rPr>
                <w:rFonts w:ascii="LM Roman 10" w:hAnsi="LM Roman 10"/>
                <w:noProof/>
                <w:webHidden/>
                <w:szCs w:val="24"/>
              </w:rPr>
              <w:fldChar w:fldCharType="end"/>
            </w:r>
          </w:hyperlink>
        </w:p>
        <w:p w14:paraId="7F9ABFBD" w14:textId="6686F73B" w:rsidR="005D3303" w:rsidRPr="005D3303" w:rsidRDefault="00DE3BE7" w:rsidP="005D3303">
          <w:pPr>
            <w:pStyle w:val="T1"/>
            <w:spacing w:after="100"/>
            <w:rPr>
              <w:rFonts w:ascii="LM Roman 10" w:eastAsiaTheme="minorEastAsia" w:hAnsi="LM Roman 10" w:cstheme="minorBidi"/>
              <w:noProof/>
              <w:szCs w:val="24"/>
            </w:rPr>
          </w:pPr>
          <w:hyperlink w:anchor="_Toc20171872" w:history="1">
            <w:r w:rsidR="005D3303" w:rsidRPr="005D3303">
              <w:rPr>
                <w:rStyle w:val="Kpr"/>
                <w:rFonts w:ascii="LM Roman 10" w:hAnsi="LM Roman 10"/>
                <w:noProof/>
                <w:szCs w:val="24"/>
              </w:rPr>
              <w:t>A</w:t>
            </w:r>
            <w:r w:rsidR="005D3303" w:rsidRPr="005D3303">
              <w:rPr>
                <w:rStyle w:val="Kpr"/>
                <w:rFonts w:ascii="LM Roman 10" w:hAnsi="LM Roman 10"/>
                <w:noProof/>
                <w:spacing w:val="-1"/>
                <w:szCs w:val="24"/>
              </w:rPr>
              <w:t>C</w:t>
            </w:r>
            <w:r w:rsidR="005D3303" w:rsidRPr="005D3303">
              <w:rPr>
                <w:rStyle w:val="Kpr"/>
                <w:rFonts w:ascii="LM Roman 10" w:hAnsi="LM Roman 10"/>
                <w:noProof/>
                <w:spacing w:val="-2"/>
                <w:szCs w:val="24"/>
              </w:rPr>
              <w:t>K</w:t>
            </w:r>
            <w:r w:rsidR="005D3303" w:rsidRPr="005D3303">
              <w:rPr>
                <w:rStyle w:val="Kpr"/>
                <w:rFonts w:ascii="LM Roman 10" w:hAnsi="LM Roman 10"/>
                <w:noProof/>
                <w:szCs w:val="24"/>
              </w:rPr>
              <w:t>NOWLE</w:t>
            </w:r>
            <w:r w:rsidR="005D3303" w:rsidRPr="005D3303">
              <w:rPr>
                <w:rStyle w:val="Kpr"/>
                <w:rFonts w:ascii="LM Roman 10" w:hAnsi="LM Roman 10"/>
                <w:noProof/>
                <w:spacing w:val="2"/>
                <w:szCs w:val="24"/>
              </w:rPr>
              <w:t>D</w:t>
            </w:r>
            <w:r w:rsidR="005D3303" w:rsidRPr="005D3303">
              <w:rPr>
                <w:rStyle w:val="Kpr"/>
                <w:rFonts w:ascii="LM Roman 10" w:hAnsi="LM Roman 10"/>
                <w:noProof/>
                <w:spacing w:val="-2"/>
                <w:szCs w:val="24"/>
              </w:rPr>
              <w:t>G</w:t>
            </w:r>
            <w:r w:rsidR="005D3303" w:rsidRPr="005D3303">
              <w:rPr>
                <w:rStyle w:val="Kpr"/>
                <w:rFonts w:ascii="LM Roman 10" w:hAnsi="LM Roman 10"/>
                <w:noProof/>
                <w:spacing w:val="-1"/>
                <w:szCs w:val="24"/>
              </w:rPr>
              <w:t>M</w:t>
            </w:r>
            <w:r w:rsidR="005D3303" w:rsidRPr="005D3303">
              <w:rPr>
                <w:rStyle w:val="Kpr"/>
                <w:rFonts w:ascii="LM Roman 10" w:hAnsi="LM Roman 10"/>
                <w:noProof/>
                <w:szCs w:val="24"/>
              </w:rPr>
              <w:t>E</w:t>
            </w:r>
            <w:r w:rsidR="005D3303" w:rsidRPr="005D3303">
              <w:rPr>
                <w:rStyle w:val="Kpr"/>
                <w:rFonts w:ascii="LM Roman 10" w:hAnsi="LM Roman 10"/>
                <w:noProof/>
                <w:spacing w:val="2"/>
                <w:szCs w:val="24"/>
              </w:rPr>
              <w:t>N</w:t>
            </w:r>
            <w:r w:rsidR="005D3303" w:rsidRPr="005D3303">
              <w:rPr>
                <w:rStyle w:val="Kpr"/>
                <w:rFonts w:ascii="LM Roman 10" w:hAnsi="LM Roman 10"/>
                <w:noProof/>
                <w:szCs w:val="24"/>
              </w:rPr>
              <w:t>T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2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ix</w:t>
            </w:r>
            <w:r w:rsidR="005D3303" w:rsidRPr="005D3303">
              <w:rPr>
                <w:rFonts w:ascii="LM Roman 10" w:hAnsi="LM Roman 10"/>
                <w:noProof/>
                <w:webHidden/>
                <w:szCs w:val="24"/>
              </w:rPr>
              <w:fldChar w:fldCharType="end"/>
            </w:r>
          </w:hyperlink>
        </w:p>
        <w:p w14:paraId="6EBABEC7" w14:textId="19CD915E" w:rsidR="005D3303" w:rsidRPr="005D3303" w:rsidRDefault="00DE3BE7" w:rsidP="005D3303">
          <w:pPr>
            <w:pStyle w:val="T1"/>
            <w:spacing w:after="100"/>
            <w:rPr>
              <w:rFonts w:ascii="LM Roman 10" w:eastAsiaTheme="minorEastAsia" w:hAnsi="LM Roman 10" w:cstheme="minorBidi"/>
              <w:noProof/>
              <w:szCs w:val="24"/>
            </w:rPr>
          </w:pPr>
          <w:hyperlink w:anchor="_Toc20171873" w:history="1">
            <w:r w:rsidR="005D3303" w:rsidRPr="005D3303">
              <w:rPr>
                <w:rStyle w:val="Kpr"/>
                <w:rFonts w:ascii="LM Roman 10" w:hAnsi="LM Roman 10"/>
                <w:noProof/>
                <w:szCs w:val="24"/>
              </w:rPr>
              <w:t>TABLE OF CONTENT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x</w:t>
            </w:r>
            <w:r w:rsidR="005D3303" w:rsidRPr="005D3303">
              <w:rPr>
                <w:rFonts w:ascii="LM Roman 10" w:hAnsi="LM Roman 10"/>
                <w:noProof/>
                <w:webHidden/>
                <w:szCs w:val="24"/>
              </w:rPr>
              <w:fldChar w:fldCharType="end"/>
            </w:r>
          </w:hyperlink>
        </w:p>
        <w:p w14:paraId="0D35CD1C" w14:textId="26AD6152" w:rsidR="005D3303" w:rsidRPr="005D3303" w:rsidRDefault="00DE3BE7" w:rsidP="005D3303">
          <w:pPr>
            <w:pStyle w:val="T1"/>
            <w:spacing w:after="100"/>
            <w:rPr>
              <w:rFonts w:ascii="LM Roman 10" w:eastAsiaTheme="minorEastAsia" w:hAnsi="LM Roman 10" w:cstheme="minorBidi"/>
              <w:noProof/>
              <w:szCs w:val="24"/>
            </w:rPr>
          </w:pPr>
          <w:hyperlink w:anchor="_Toc20171874" w:history="1">
            <w:r w:rsidR="005D3303" w:rsidRPr="005D3303">
              <w:rPr>
                <w:rStyle w:val="Kpr"/>
                <w:rFonts w:ascii="LM Roman 10" w:hAnsi="LM Roman 10"/>
                <w:noProof/>
                <w:szCs w:val="24"/>
              </w:rPr>
              <w:t>LIST OF TABLE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xiii</w:t>
            </w:r>
            <w:r w:rsidR="005D3303" w:rsidRPr="005D3303">
              <w:rPr>
                <w:rFonts w:ascii="LM Roman 10" w:hAnsi="LM Roman 10"/>
                <w:noProof/>
                <w:webHidden/>
                <w:szCs w:val="24"/>
              </w:rPr>
              <w:fldChar w:fldCharType="end"/>
            </w:r>
          </w:hyperlink>
        </w:p>
        <w:p w14:paraId="640A658A" w14:textId="68937C0F" w:rsidR="005D3303" w:rsidRPr="005D3303" w:rsidRDefault="00DE3BE7" w:rsidP="005D3303">
          <w:pPr>
            <w:pStyle w:val="T1"/>
            <w:spacing w:after="100"/>
            <w:rPr>
              <w:rFonts w:ascii="LM Roman 10" w:eastAsiaTheme="minorEastAsia" w:hAnsi="LM Roman 10" w:cstheme="minorBidi"/>
              <w:noProof/>
              <w:szCs w:val="24"/>
            </w:rPr>
          </w:pPr>
          <w:hyperlink w:anchor="_Toc20171875" w:history="1">
            <w:r w:rsidR="005D3303" w:rsidRPr="005D3303">
              <w:rPr>
                <w:rStyle w:val="Kpr"/>
                <w:rFonts w:ascii="LM Roman 10" w:hAnsi="LM Roman 10"/>
                <w:noProof/>
                <w:szCs w:val="24"/>
              </w:rPr>
              <w:t>LIST OF FIGURE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5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xiv</w:t>
            </w:r>
            <w:r w:rsidR="005D3303" w:rsidRPr="005D3303">
              <w:rPr>
                <w:rFonts w:ascii="LM Roman 10" w:hAnsi="LM Roman 10"/>
                <w:noProof/>
                <w:webHidden/>
                <w:szCs w:val="24"/>
              </w:rPr>
              <w:fldChar w:fldCharType="end"/>
            </w:r>
          </w:hyperlink>
        </w:p>
        <w:p w14:paraId="7DE64C13" w14:textId="3431650D" w:rsidR="005D3303" w:rsidRPr="005D3303" w:rsidRDefault="00DE3BE7" w:rsidP="005D3303">
          <w:pPr>
            <w:pStyle w:val="T1"/>
            <w:spacing w:after="100"/>
            <w:rPr>
              <w:rFonts w:ascii="LM Roman 10" w:eastAsiaTheme="minorEastAsia" w:hAnsi="LM Roman 10" w:cstheme="minorBidi"/>
              <w:noProof/>
              <w:szCs w:val="24"/>
            </w:rPr>
          </w:pPr>
          <w:hyperlink w:anchor="_Toc20171876" w:history="1">
            <w:r w:rsidR="005D3303" w:rsidRPr="005D3303">
              <w:rPr>
                <w:rStyle w:val="Kpr"/>
                <w:rFonts w:ascii="LM Roman 10" w:hAnsi="LM Roman 10"/>
                <w:noProof/>
                <w:szCs w:val="24"/>
              </w:rPr>
              <w:t>LIST OF ABBREVIATION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6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xvii</w:t>
            </w:r>
            <w:r w:rsidR="005D3303" w:rsidRPr="005D3303">
              <w:rPr>
                <w:rFonts w:ascii="LM Roman 10" w:hAnsi="LM Roman 10"/>
                <w:noProof/>
                <w:webHidden/>
                <w:szCs w:val="24"/>
              </w:rPr>
              <w:fldChar w:fldCharType="end"/>
            </w:r>
          </w:hyperlink>
        </w:p>
        <w:p w14:paraId="07017928" w14:textId="6B8BF85E" w:rsidR="005D3303" w:rsidRPr="005D3303" w:rsidRDefault="00DE3BE7" w:rsidP="005D3303">
          <w:pPr>
            <w:pStyle w:val="T1"/>
            <w:spacing w:after="100"/>
            <w:rPr>
              <w:rFonts w:ascii="LM Roman 10" w:eastAsiaTheme="minorEastAsia" w:hAnsi="LM Roman 10" w:cstheme="minorBidi"/>
              <w:noProof/>
              <w:szCs w:val="24"/>
            </w:rPr>
          </w:pPr>
          <w:hyperlink w:anchor="_Toc20171877" w:history="1">
            <w:r w:rsidR="005D3303" w:rsidRPr="005D3303">
              <w:rPr>
                <w:rStyle w:val="Kpr"/>
                <w:rFonts w:ascii="LM Roman 10" w:hAnsi="LM Roman 10"/>
                <w:noProof/>
                <w:szCs w:val="24"/>
              </w:rPr>
              <w:t>CHAPTERS</w:t>
            </w:r>
            <w:r w:rsidR="005D3303" w:rsidRPr="005D3303">
              <w:rPr>
                <w:rFonts w:ascii="LM Roman 10" w:hAnsi="LM Roman 10"/>
                <w:noProof/>
                <w:webHidden/>
                <w:color w:val="FFFFFF" w:themeColor="background1"/>
                <w:szCs w:val="24"/>
              </w:rPr>
              <w:tab/>
            </w:r>
            <w:r w:rsidR="005D3303" w:rsidRPr="005D3303">
              <w:rPr>
                <w:rFonts w:ascii="LM Roman 10" w:hAnsi="LM Roman 10"/>
                <w:noProof/>
                <w:webHidden/>
                <w:color w:val="FFFFFF" w:themeColor="background1"/>
                <w:szCs w:val="24"/>
              </w:rPr>
              <w:fldChar w:fldCharType="begin"/>
            </w:r>
            <w:r w:rsidR="005D3303" w:rsidRPr="005D3303">
              <w:rPr>
                <w:rFonts w:ascii="LM Roman 10" w:hAnsi="LM Roman 10"/>
                <w:noProof/>
                <w:webHidden/>
                <w:color w:val="FFFFFF" w:themeColor="background1"/>
                <w:szCs w:val="24"/>
              </w:rPr>
              <w:instrText xml:space="preserve"> PAGEREF _Toc20171877 \h </w:instrText>
            </w:r>
            <w:r w:rsidR="005D3303" w:rsidRPr="005D3303">
              <w:rPr>
                <w:rFonts w:ascii="LM Roman 10" w:hAnsi="LM Roman 10"/>
                <w:noProof/>
                <w:webHidden/>
                <w:color w:val="FFFFFF" w:themeColor="background1"/>
                <w:szCs w:val="24"/>
              </w:rPr>
            </w:r>
            <w:r w:rsidR="005D3303" w:rsidRPr="005D3303">
              <w:rPr>
                <w:rFonts w:ascii="LM Roman 10" w:hAnsi="LM Roman 10"/>
                <w:noProof/>
                <w:webHidden/>
                <w:color w:val="FFFFFF" w:themeColor="background1"/>
                <w:szCs w:val="24"/>
              </w:rPr>
              <w:fldChar w:fldCharType="separate"/>
            </w:r>
            <w:r w:rsidR="00183851">
              <w:rPr>
                <w:rFonts w:ascii="LM Roman 10" w:hAnsi="LM Roman 10"/>
                <w:noProof/>
                <w:webHidden/>
                <w:color w:val="FFFFFF" w:themeColor="background1"/>
                <w:szCs w:val="24"/>
              </w:rPr>
              <w:t>1</w:t>
            </w:r>
            <w:r w:rsidR="005D3303" w:rsidRPr="005D3303">
              <w:rPr>
                <w:rFonts w:ascii="LM Roman 10" w:hAnsi="LM Roman 10"/>
                <w:noProof/>
                <w:webHidden/>
                <w:color w:val="FFFFFF" w:themeColor="background1"/>
                <w:szCs w:val="24"/>
              </w:rPr>
              <w:fldChar w:fldCharType="end"/>
            </w:r>
          </w:hyperlink>
        </w:p>
        <w:p w14:paraId="5E919792" w14:textId="4489EE9A" w:rsidR="005D3303" w:rsidRPr="005D3303" w:rsidRDefault="00DE3BE7" w:rsidP="005D3303">
          <w:pPr>
            <w:pStyle w:val="T1"/>
            <w:spacing w:after="100"/>
            <w:rPr>
              <w:rFonts w:ascii="LM Roman 10" w:eastAsiaTheme="minorEastAsia" w:hAnsi="LM Roman 10" w:cstheme="minorBidi"/>
              <w:noProof/>
              <w:szCs w:val="24"/>
            </w:rPr>
          </w:pPr>
          <w:hyperlink w:anchor="_Toc20171878" w:history="1">
            <w:r w:rsidR="005D3303" w:rsidRPr="005D3303">
              <w:rPr>
                <w:rStyle w:val="Kpr"/>
                <w:rFonts w:ascii="LM Roman 10" w:hAnsi="LM Roman 10"/>
                <w:noProof/>
                <w:szCs w:val="24"/>
              </w:rPr>
              <w:t>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INTRODUCTION</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8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1</w:t>
            </w:r>
            <w:r w:rsidR="005D3303" w:rsidRPr="005D3303">
              <w:rPr>
                <w:rFonts w:ascii="LM Roman 10" w:hAnsi="LM Roman 10"/>
                <w:noProof/>
                <w:webHidden/>
                <w:szCs w:val="24"/>
              </w:rPr>
              <w:fldChar w:fldCharType="end"/>
            </w:r>
          </w:hyperlink>
        </w:p>
        <w:p w14:paraId="1270A40B" w14:textId="04819B05" w:rsidR="005D3303" w:rsidRPr="005D3303" w:rsidRDefault="00DE3BE7" w:rsidP="005D3303">
          <w:pPr>
            <w:pStyle w:val="T2"/>
            <w:spacing w:after="100"/>
            <w:rPr>
              <w:rFonts w:eastAsiaTheme="minorEastAsia" w:cstheme="minorBidi"/>
              <w:iCs w:val="0"/>
            </w:rPr>
          </w:pPr>
          <w:hyperlink w:anchor="_Toc20171879" w:history="1">
            <w:r w:rsidR="005D3303" w:rsidRPr="005D3303">
              <w:rPr>
                <w:rStyle w:val="Kpr"/>
              </w:rPr>
              <w:t>1.1</w:t>
            </w:r>
            <w:r w:rsidR="005D3303" w:rsidRPr="005D3303">
              <w:rPr>
                <w:rFonts w:eastAsiaTheme="minorEastAsia" w:cstheme="minorBidi"/>
                <w:iCs w:val="0"/>
              </w:rPr>
              <w:tab/>
            </w:r>
            <w:r w:rsidR="005D3303" w:rsidRPr="005D3303">
              <w:rPr>
                <w:rStyle w:val="Kpr"/>
              </w:rPr>
              <w:t>Motivation</w:t>
            </w:r>
            <w:r w:rsidR="005D3303" w:rsidRPr="005D3303">
              <w:rPr>
                <w:webHidden/>
              </w:rPr>
              <w:tab/>
            </w:r>
            <w:r w:rsidR="005D3303" w:rsidRPr="005D3303">
              <w:rPr>
                <w:webHidden/>
              </w:rPr>
              <w:fldChar w:fldCharType="begin"/>
            </w:r>
            <w:r w:rsidR="005D3303" w:rsidRPr="005D3303">
              <w:rPr>
                <w:webHidden/>
              </w:rPr>
              <w:instrText xml:space="preserve"> PAGEREF _Toc20171879 \h </w:instrText>
            </w:r>
            <w:r w:rsidR="005D3303" w:rsidRPr="005D3303">
              <w:rPr>
                <w:webHidden/>
              </w:rPr>
            </w:r>
            <w:r w:rsidR="005D3303" w:rsidRPr="005D3303">
              <w:rPr>
                <w:webHidden/>
              </w:rPr>
              <w:fldChar w:fldCharType="separate"/>
            </w:r>
            <w:r w:rsidR="00183851">
              <w:rPr>
                <w:webHidden/>
              </w:rPr>
              <w:t>1</w:t>
            </w:r>
            <w:r w:rsidR="005D3303" w:rsidRPr="005D3303">
              <w:rPr>
                <w:webHidden/>
              </w:rPr>
              <w:fldChar w:fldCharType="end"/>
            </w:r>
          </w:hyperlink>
        </w:p>
        <w:p w14:paraId="0651F1F9" w14:textId="4EE4EA65" w:rsidR="005D3303" w:rsidRPr="005D3303" w:rsidRDefault="00DE3BE7" w:rsidP="005D3303">
          <w:pPr>
            <w:pStyle w:val="T2"/>
            <w:spacing w:after="100"/>
            <w:rPr>
              <w:rFonts w:eastAsiaTheme="minorEastAsia" w:cstheme="minorBidi"/>
              <w:iCs w:val="0"/>
            </w:rPr>
          </w:pPr>
          <w:hyperlink w:anchor="_Toc20171880" w:history="1">
            <w:r w:rsidR="005D3303" w:rsidRPr="005D3303">
              <w:rPr>
                <w:rStyle w:val="Kpr"/>
              </w:rPr>
              <w:t>1.2</w:t>
            </w:r>
            <w:r w:rsidR="005D3303" w:rsidRPr="005D3303">
              <w:rPr>
                <w:rFonts w:eastAsiaTheme="minorEastAsia" w:cstheme="minorBidi"/>
                <w:iCs w:val="0"/>
              </w:rPr>
              <w:tab/>
            </w:r>
            <w:r w:rsidR="005D3303" w:rsidRPr="005D3303">
              <w:rPr>
                <w:rStyle w:val="Kpr"/>
              </w:rPr>
              <w:t>Research Question and Objectives</w:t>
            </w:r>
            <w:r w:rsidR="005D3303" w:rsidRPr="005D3303">
              <w:rPr>
                <w:webHidden/>
              </w:rPr>
              <w:tab/>
            </w:r>
            <w:r w:rsidR="005D3303" w:rsidRPr="005D3303">
              <w:rPr>
                <w:webHidden/>
              </w:rPr>
              <w:fldChar w:fldCharType="begin"/>
            </w:r>
            <w:r w:rsidR="005D3303" w:rsidRPr="005D3303">
              <w:rPr>
                <w:webHidden/>
              </w:rPr>
              <w:instrText xml:space="preserve"> PAGEREF _Toc20171880 \h </w:instrText>
            </w:r>
            <w:r w:rsidR="005D3303" w:rsidRPr="005D3303">
              <w:rPr>
                <w:webHidden/>
              </w:rPr>
            </w:r>
            <w:r w:rsidR="005D3303" w:rsidRPr="005D3303">
              <w:rPr>
                <w:webHidden/>
              </w:rPr>
              <w:fldChar w:fldCharType="separate"/>
            </w:r>
            <w:r w:rsidR="00183851">
              <w:rPr>
                <w:webHidden/>
              </w:rPr>
              <w:t>4</w:t>
            </w:r>
            <w:r w:rsidR="005D3303" w:rsidRPr="005D3303">
              <w:rPr>
                <w:webHidden/>
              </w:rPr>
              <w:fldChar w:fldCharType="end"/>
            </w:r>
          </w:hyperlink>
        </w:p>
        <w:p w14:paraId="10BC84DF" w14:textId="27E04EA9" w:rsidR="005D3303" w:rsidRPr="005D3303" w:rsidRDefault="00DE3BE7" w:rsidP="005D3303">
          <w:pPr>
            <w:pStyle w:val="T2"/>
            <w:spacing w:after="100"/>
            <w:rPr>
              <w:rFonts w:eastAsiaTheme="minorEastAsia" w:cstheme="minorBidi"/>
              <w:iCs w:val="0"/>
            </w:rPr>
          </w:pPr>
          <w:hyperlink w:anchor="_Toc20171881" w:history="1">
            <w:r w:rsidR="005D3303" w:rsidRPr="005D3303">
              <w:rPr>
                <w:rStyle w:val="Kpr"/>
              </w:rPr>
              <w:t>1.3</w:t>
            </w:r>
            <w:r w:rsidR="005D3303" w:rsidRPr="005D3303">
              <w:rPr>
                <w:rFonts w:eastAsiaTheme="minorEastAsia" w:cstheme="minorBidi"/>
                <w:iCs w:val="0"/>
              </w:rPr>
              <w:tab/>
            </w:r>
            <w:r w:rsidR="005D3303" w:rsidRPr="005D3303">
              <w:rPr>
                <w:rStyle w:val="Kpr"/>
              </w:rPr>
              <w:t>Use Cases</w:t>
            </w:r>
            <w:r w:rsidR="005D3303" w:rsidRPr="005D3303">
              <w:rPr>
                <w:webHidden/>
              </w:rPr>
              <w:tab/>
            </w:r>
            <w:r w:rsidR="005D3303" w:rsidRPr="005D3303">
              <w:rPr>
                <w:webHidden/>
              </w:rPr>
              <w:fldChar w:fldCharType="begin"/>
            </w:r>
            <w:r w:rsidR="005D3303" w:rsidRPr="005D3303">
              <w:rPr>
                <w:webHidden/>
              </w:rPr>
              <w:instrText xml:space="preserve"> PAGEREF _Toc20171881 \h </w:instrText>
            </w:r>
            <w:r w:rsidR="005D3303" w:rsidRPr="005D3303">
              <w:rPr>
                <w:webHidden/>
              </w:rPr>
            </w:r>
            <w:r w:rsidR="005D3303" w:rsidRPr="005D3303">
              <w:rPr>
                <w:webHidden/>
              </w:rPr>
              <w:fldChar w:fldCharType="separate"/>
            </w:r>
            <w:r w:rsidR="00183851">
              <w:rPr>
                <w:webHidden/>
              </w:rPr>
              <w:t>5</w:t>
            </w:r>
            <w:r w:rsidR="005D3303" w:rsidRPr="005D3303">
              <w:rPr>
                <w:webHidden/>
              </w:rPr>
              <w:fldChar w:fldCharType="end"/>
            </w:r>
          </w:hyperlink>
        </w:p>
        <w:p w14:paraId="2B422752" w14:textId="3BEB36C4" w:rsidR="005D3303" w:rsidRPr="005D3303" w:rsidRDefault="00DE3BE7" w:rsidP="005D3303">
          <w:pPr>
            <w:pStyle w:val="T2"/>
            <w:spacing w:after="100"/>
            <w:rPr>
              <w:rFonts w:eastAsiaTheme="minorEastAsia" w:cstheme="minorBidi"/>
              <w:iCs w:val="0"/>
            </w:rPr>
          </w:pPr>
          <w:hyperlink w:anchor="_Toc20171882" w:history="1">
            <w:r w:rsidR="005D3303" w:rsidRPr="005D3303">
              <w:rPr>
                <w:rStyle w:val="Kpr"/>
              </w:rPr>
              <w:t>1.4</w:t>
            </w:r>
            <w:r w:rsidR="005D3303" w:rsidRPr="005D3303">
              <w:rPr>
                <w:rFonts w:eastAsiaTheme="minorEastAsia" w:cstheme="minorBidi"/>
                <w:iCs w:val="0"/>
              </w:rPr>
              <w:tab/>
            </w:r>
            <w:r w:rsidR="005D3303" w:rsidRPr="005D3303">
              <w:rPr>
                <w:rStyle w:val="Kpr"/>
              </w:rPr>
              <w:t>Routine Tasks of an Information Security Analyst</w:t>
            </w:r>
            <w:r w:rsidR="005D3303" w:rsidRPr="005D3303">
              <w:rPr>
                <w:webHidden/>
              </w:rPr>
              <w:tab/>
            </w:r>
            <w:r w:rsidR="005D3303" w:rsidRPr="005D3303">
              <w:rPr>
                <w:webHidden/>
              </w:rPr>
              <w:fldChar w:fldCharType="begin"/>
            </w:r>
            <w:r w:rsidR="005D3303" w:rsidRPr="005D3303">
              <w:rPr>
                <w:webHidden/>
              </w:rPr>
              <w:instrText xml:space="preserve"> PAGEREF _Toc20171882 \h </w:instrText>
            </w:r>
            <w:r w:rsidR="005D3303" w:rsidRPr="005D3303">
              <w:rPr>
                <w:webHidden/>
              </w:rPr>
            </w:r>
            <w:r w:rsidR="005D3303" w:rsidRPr="005D3303">
              <w:rPr>
                <w:webHidden/>
              </w:rPr>
              <w:fldChar w:fldCharType="separate"/>
            </w:r>
            <w:r w:rsidR="00183851">
              <w:rPr>
                <w:webHidden/>
              </w:rPr>
              <w:t>5</w:t>
            </w:r>
            <w:r w:rsidR="005D3303" w:rsidRPr="005D3303">
              <w:rPr>
                <w:webHidden/>
              </w:rPr>
              <w:fldChar w:fldCharType="end"/>
            </w:r>
          </w:hyperlink>
        </w:p>
        <w:p w14:paraId="23EB3322" w14:textId="37A93239" w:rsidR="005D3303" w:rsidRPr="005D3303" w:rsidRDefault="00DE3BE7" w:rsidP="005D3303">
          <w:pPr>
            <w:pStyle w:val="T2"/>
            <w:spacing w:after="100"/>
            <w:rPr>
              <w:rFonts w:eastAsiaTheme="minorEastAsia" w:cstheme="minorBidi"/>
              <w:iCs w:val="0"/>
            </w:rPr>
          </w:pPr>
          <w:hyperlink w:anchor="_Toc20171883" w:history="1">
            <w:r w:rsidR="005D3303" w:rsidRPr="005D3303">
              <w:rPr>
                <w:rStyle w:val="Kpr"/>
              </w:rPr>
              <w:t>1.5</w:t>
            </w:r>
            <w:r w:rsidR="005D3303" w:rsidRPr="005D3303">
              <w:rPr>
                <w:rFonts w:eastAsiaTheme="minorEastAsia" w:cstheme="minorBidi"/>
                <w:iCs w:val="0"/>
              </w:rPr>
              <w:tab/>
            </w:r>
            <w:r w:rsidR="005D3303" w:rsidRPr="005D3303">
              <w:rPr>
                <w:rStyle w:val="Kpr"/>
              </w:rPr>
              <w:t>Outline</w:t>
            </w:r>
            <w:r w:rsidR="005D3303" w:rsidRPr="005D3303">
              <w:rPr>
                <w:webHidden/>
              </w:rPr>
              <w:tab/>
            </w:r>
            <w:r w:rsidR="005D3303" w:rsidRPr="005D3303">
              <w:rPr>
                <w:webHidden/>
              </w:rPr>
              <w:fldChar w:fldCharType="begin"/>
            </w:r>
            <w:r w:rsidR="005D3303" w:rsidRPr="005D3303">
              <w:rPr>
                <w:webHidden/>
              </w:rPr>
              <w:instrText xml:space="preserve"> PAGEREF _Toc20171883 \h </w:instrText>
            </w:r>
            <w:r w:rsidR="005D3303" w:rsidRPr="005D3303">
              <w:rPr>
                <w:webHidden/>
              </w:rPr>
            </w:r>
            <w:r w:rsidR="005D3303" w:rsidRPr="005D3303">
              <w:rPr>
                <w:webHidden/>
              </w:rPr>
              <w:fldChar w:fldCharType="separate"/>
            </w:r>
            <w:r w:rsidR="00183851">
              <w:rPr>
                <w:webHidden/>
              </w:rPr>
              <w:t>7</w:t>
            </w:r>
            <w:r w:rsidR="005D3303" w:rsidRPr="005D3303">
              <w:rPr>
                <w:webHidden/>
              </w:rPr>
              <w:fldChar w:fldCharType="end"/>
            </w:r>
          </w:hyperlink>
        </w:p>
        <w:p w14:paraId="111557A0" w14:textId="0BA69558" w:rsidR="005D3303" w:rsidRPr="005D3303" w:rsidRDefault="00DE3BE7" w:rsidP="005D3303">
          <w:pPr>
            <w:pStyle w:val="T1"/>
            <w:spacing w:after="100"/>
            <w:rPr>
              <w:rFonts w:ascii="LM Roman 10" w:eastAsiaTheme="minorEastAsia" w:hAnsi="LM Roman 10" w:cstheme="minorBidi"/>
              <w:noProof/>
              <w:szCs w:val="24"/>
            </w:rPr>
          </w:pPr>
          <w:hyperlink w:anchor="_Toc20171884" w:history="1">
            <w:r w:rsidR="005D3303" w:rsidRPr="005D3303">
              <w:rPr>
                <w:rStyle w:val="Kpr"/>
                <w:rFonts w:ascii="LM Roman 10" w:hAnsi="LM Roman 10"/>
                <w:noProof/>
                <w:szCs w:val="24"/>
              </w:rPr>
              <w:t>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LITERATURE REVIEW</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8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9</w:t>
            </w:r>
            <w:r w:rsidR="005D3303" w:rsidRPr="005D3303">
              <w:rPr>
                <w:rFonts w:ascii="LM Roman 10" w:hAnsi="LM Roman 10"/>
                <w:noProof/>
                <w:webHidden/>
                <w:szCs w:val="24"/>
              </w:rPr>
              <w:fldChar w:fldCharType="end"/>
            </w:r>
          </w:hyperlink>
        </w:p>
        <w:p w14:paraId="7ACF5868" w14:textId="18315905" w:rsidR="005D3303" w:rsidRPr="005D3303" w:rsidRDefault="00DE3BE7" w:rsidP="005D3303">
          <w:pPr>
            <w:pStyle w:val="T2"/>
            <w:spacing w:after="100"/>
            <w:rPr>
              <w:rFonts w:eastAsiaTheme="minorEastAsia" w:cstheme="minorBidi"/>
              <w:iCs w:val="0"/>
            </w:rPr>
          </w:pPr>
          <w:hyperlink w:anchor="_Toc20171885" w:history="1">
            <w:r w:rsidR="005D3303" w:rsidRPr="005D3303">
              <w:rPr>
                <w:rStyle w:val="Kpr"/>
              </w:rPr>
              <w:t>2.1</w:t>
            </w:r>
            <w:r w:rsidR="005D3303" w:rsidRPr="005D3303">
              <w:rPr>
                <w:rFonts w:eastAsiaTheme="minorEastAsia" w:cstheme="minorBidi"/>
                <w:iCs w:val="0"/>
              </w:rPr>
              <w:tab/>
            </w:r>
            <w:r w:rsidR="005D3303" w:rsidRPr="005D3303">
              <w:rPr>
                <w:rStyle w:val="Kpr"/>
              </w:rPr>
              <w:t>Researches on Identifying Victims Affected by Cybersecurity Attacks</w:t>
            </w:r>
            <w:r w:rsidR="005D3303" w:rsidRPr="005D3303">
              <w:rPr>
                <w:webHidden/>
              </w:rPr>
              <w:tab/>
            </w:r>
            <w:r w:rsidR="005D3303" w:rsidRPr="005D3303">
              <w:rPr>
                <w:webHidden/>
              </w:rPr>
              <w:fldChar w:fldCharType="begin"/>
            </w:r>
            <w:r w:rsidR="005D3303" w:rsidRPr="005D3303">
              <w:rPr>
                <w:webHidden/>
              </w:rPr>
              <w:instrText xml:space="preserve"> PAGEREF _Toc20171885 \h </w:instrText>
            </w:r>
            <w:r w:rsidR="005D3303" w:rsidRPr="005D3303">
              <w:rPr>
                <w:webHidden/>
              </w:rPr>
            </w:r>
            <w:r w:rsidR="005D3303" w:rsidRPr="005D3303">
              <w:rPr>
                <w:webHidden/>
              </w:rPr>
              <w:fldChar w:fldCharType="separate"/>
            </w:r>
            <w:r w:rsidR="00183851">
              <w:rPr>
                <w:webHidden/>
              </w:rPr>
              <w:t>9</w:t>
            </w:r>
            <w:r w:rsidR="005D3303" w:rsidRPr="005D3303">
              <w:rPr>
                <w:webHidden/>
              </w:rPr>
              <w:fldChar w:fldCharType="end"/>
            </w:r>
          </w:hyperlink>
        </w:p>
        <w:p w14:paraId="7F7F9253" w14:textId="440D6512" w:rsidR="005D3303" w:rsidRPr="005D3303" w:rsidRDefault="00DE3BE7" w:rsidP="005D3303">
          <w:pPr>
            <w:pStyle w:val="T2"/>
            <w:spacing w:after="100"/>
            <w:rPr>
              <w:rFonts w:eastAsiaTheme="minorEastAsia" w:cstheme="minorBidi"/>
              <w:iCs w:val="0"/>
            </w:rPr>
          </w:pPr>
          <w:hyperlink w:anchor="_Toc20171886" w:history="1">
            <w:r w:rsidR="005D3303" w:rsidRPr="005D3303">
              <w:rPr>
                <w:rStyle w:val="Kpr"/>
              </w:rPr>
              <w:t>2.2</w:t>
            </w:r>
            <w:r w:rsidR="005D3303" w:rsidRPr="005D3303">
              <w:rPr>
                <w:rFonts w:eastAsiaTheme="minorEastAsia" w:cstheme="minorBidi"/>
                <w:iCs w:val="0"/>
              </w:rPr>
              <w:tab/>
            </w:r>
            <w:r w:rsidR="005D3303" w:rsidRPr="005D3303">
              <w:rPr>
                <w:rStyle w:val="Kpr"/>
              </w:rPr>
              <w:t>Cybersecurity Event Forecasting</w:t>
            </w:r>
            <w:r w:rsidR="005D3303" w:rsidRPr="005D3303">
              <w:rPr>
                <w:webHidden/>
              </w:rPr>
              <w:tab/>
            </w:r>
            <w:r w:rsidR="005D3303" w:rsidRPr="005D3303">
              <w:rPr>
                <w:webHidden/>
              </w:rPr>
              <w:fldChar w:fldCharType="begin"/>
            </w:r>
            <w:r w:rsidR="005D3303" w:rsidRPr="005D3303">
              <w:rPr>
                <w:webHidden/>
              </w:rPr>
              <w:instrText xml:space="preserve"> PAGEREF _Toc20171886 \h </w:instrText>
            </w:r>
            <w:r w:rsidR="005D3303" w:rsidRPr="005D3303">
              <w:rPr>
                <w:webHidden/>
              </w:rPr>
            </w:r>
            <w:r w:rsidR="005D3303" w:rsidRPr="005D3303">
              <w:rPr>
                <w:webHidden/>
              </w:rPr>
              <w:fldChar w:fldCharType="separate"/>
            </w:r>
            <w:r w:rsidR="00183851">
              <w:rPr>
                <w:webHidden/>
              </w:rPr>
              <w:t>11</w:t>
            </w:r>
            <w:r w:rsidR="005D3303" w:rsidRPr="005D3303">
              <w:rPr>
                <w:webHidden/>
              </w:rPr>
              <w:fldChar w:fldCharType="end"/>
            </w:r>
          </w:hyperlink>
        </w:p>
        <w:p w14:paraId="5C1D86CB" w14:textId="6C8FF90B" w:rsidR="005D3303" w:rsidRPr="005D3303" w:rsidRDefault="00DE3BE7" w:rsidP="005D3303">
          <w:pPr>
            <w:pStyle w:val="T2"/>
            <w:spacing w:after="100"/>
            <w:rPr>
              <w:rFonts w:eastAsiaTheme="minorEastAsia" w:cstheme="minorBidi"/>
              <w:iCs w:val="0"/>
            </w:rPr>
          </w:pPr>
          <w:hyperlink w:anchor="_Toc20171887" w:history="1">
            <w:r w:rsidR="005D3303" w:rsidRPr="005D3303">
              <w:rPr>
                <w:rStyle w:val="Kpr"/>
              </w:rPr>
              <w:t>2.3</w:t>
            </w:r>
            <w:r w:rsidR="005D3303" w:rsidRPr="005D3303">
              <w:rPr>
                <w:rFonts w:eastAsiaTheme="minorEastAsia" w:cstheme="minorBidi"/>
                <w:iCs w:val="0"/>
              </w:rPr>
              <w:tab/>
            </w:r>
            <w:r w:rsidR="005D3303" w:rsidRPr="005D3303">
              <w:rPr>
                <w:rStyle w:val="Kpr"/>
              </w:rPr>
              <w:t>Drive-by Download Attack Prediction</w:t>
            </w:r>
            <w:r w:rsidR="005D3303" w:rsidRPr="005D3303">
              <w:rPr>
                <w:webHidden/>
              </w:rPr>
              <w:tab/>
            </w:r>
            <w:r w:rsidR="005D3303" w:rsidRPr="005D3303">
              <w:rPr>
                <w:webHidden/>
              </w:rPr>
              <w:fldChar w:fldCharType="begin"/>
            </w:r>
            <w:r w:rsidR="005D3303" w:rsidRPr="005D3303">
              <w:rPr>
                <w:webHidden/>
              </w:rPr>
              <w:instrText xml:space="preserve"> PAGEREF _Toc20171887 \h </w:instrText>
            </w:r>
            <w:r w:rsidR="005D3303" w:rsidRPr="005D3303">
              <w:rPr>
                <w:webHidden/>
              </w:rPr>
            </w:r>
            <w:r w:rsidR="005D3303" w:rsidRPr="005D3303">
              <w:rPr>
                <w:webHidden/>
              </w:rPr>
              <w:fldChar w:fldCharType="separate"/>
            </w:r>
            <w:r w:rsidR="00183851">
              <w:rPr>
                <w:webHidden/>
              </w:rPr>
              <w:t>12</w:t>
            </w:r>
            <w:r w:rsidR="005D3303" w:rsidRPr="005D3303">
              <w:rPr>
                <w:webHidden/>
              </w:rPr>
              <w:fldChar w:fldCharType="end"/>
            </w:r>
          </w:hyperlink>
        </w:p>
        <w:p w14:paraId="73C8F156" w14:textId="6AB6879A" w:rsidR="005D3303" w:rsidRPr="005D3303" w:rsidRDefault="00DE3BE7" w:rsidP="005D3303">
          <w:pPr>
            <w:pStyle w:val="T2"/>
            <w:spacing w:after="100"/>
            <w:rPr>
              <w:rFonts w:eastAsiaTheme="minorEastAsia" w:cstheme="minorBidi"/>
              <w:iCs w:val="0"/>
            </w:rPr>
          </w:pPr>
          <w:hyperlink w:anchor="_Toc20171888" w:history="1">
            <w:r w:rsidR="005D3303" w:rsidRPr="005D3303">
              <w:rPr>
                <w:rStyle w:val="Kpr"/>
              </w:rPr>
              <w:t>2.4</w:t>
            </w:r>
            <w:r w:rsidR="005D3303" w:rsidRPr="005D3303">
              <w:rPr>
                <w:rFonts w:eastAsiaTheme="minorEastAsia" w:cstheme="minorBidi"/>
                <w:iCs w:val="0"/>
              </w:rPr>
              <w:tab/>
            </w:r>
            <w:r w:rsidR="005D3303" w:rsidRPr="005D3303">
              <w:rPr>
                <w:rStyle w:val="Kpr"/>
              </w:rPr>
              <w:t>Cyberattack Detection using Social Media</w:t>
            </w:r>
            <w:r w:rsidR="005D3303" w:rsidRPr="005D3303">
              <w:rPr>
                <w:webHidden/>
              </w:rPr>
              <w:tab/>
            </w:r>
            <w:r w:rsidR="005D3303" w:rsidRPr="005D3303">
              <w:rPr>
                <w:webHidden/>
              </w:rPr>
              <w:fldChar w:fldCharType="begin"/>
            </w:r>
            <w:r w:rsidR="005D3303" w:rsidRPr="005D3303">
              <w:rPr>
                <w:webHidden/>
              </w:rPr>
              <w:instrText xml:space="preserve"> PAGEREF _Toc20171888 \h </w:instrText>
            </w:r>
            <w:r w:rsidR="005D3303" w:rsidRPr="005D3303">
              <w:rPr>
                <w:webHidden/>
              </w:rPr>
            </w:r>
            <w:r w:rsidR="005D3303" w:rsidRPr="005D3303">
              <w:rPr>
                <w:webHidden/>
              </w:rPr>
              <w:fldChar w:fldCharType="separate"/>
            </w:r>
            <w:r w:rsidR="00183851">
              <w:rPr>
                <w:webHidden/>
              </w:rPr>
              <w:t>12</w:t>
            </w:r>
            <w:r w:rsidR="005D3303" w:rsidRPr="005D3303">
              <w:rPr>
                <w:webHidden/>
              </w:rPr>
              <w:fldChar w:fldCharType="end"/>
            </w:r>
          </w:hyperlink>
        </w:p>
        <w:p w14:paraId="7EDF570A" w14:textId="10F961D7" w:rsidR="005D3303" w:rsidRPr="005D3303" w:rsidRDefault="00DE3BE7" w:rsidP="005D3303">
          <w:pPr>
            <w:pStyle w:val="T1"/>
            <w:spacing w:after="100"/>
            <w:rPr>
              <w:rFonts w:ascii="LM Roman 10" w:eastAsiaTheme="minorEastAsia" w:hAnsi="LM Roman 10" w:cstheme="minorBidi"/>
              <w:noProof/>
              <w:szCs w:val="24"/>
            </w:rPr>
          </w:pPr>
          <w:hyperlink w:anchor="_Toc20171889" w:history="1">
            <w:r w:rsidR="005D3303" w:rsidRPr="005D3303">
              <w:rPr>
                <w:rStyle w:val="Kpr"/>
                <w:rFonts w:ascii="LM Roman 10" w:hAnsi="LM Roman 10"/>
                <w:noProof/>
                <w:szCs w:val="24"/>
              </w:rPr>
              <w:t>3</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YSTEM ARCHITECTURE AND DESIGN AND METHODOLOGY</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89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15</w:t>
            </w:r>
            <w:r w:rsidR="005D3303" w:rsidRPr="005D3303">
              <w:rPr>
                <w:rFonts w:ascii="LM Roman 10" w:hAnsi="LM Roman 10"/>
                <w:noProof/>
                <w:webHidden/>
                <w:szCs w:val="24"/>
              </w:rPr>
              <w:fldChar w:fldCharType="end"/>
            </w:r>
          </w:hyperlink>
        </w:p>
        <w:p w14:paraId="591B22ED" w14:textId="76759A24" w:rsidR="005D3303" w:rsidRPr="005D3303" w:rsidRDefault="00DE3BE7" w:rsidP="005D3303">
          <w:pPr>
            <w:pStyle w:val="T2"/>
            <w:spacing w:after="100"/>
            <w:rPr>
              <w:rFonts w:eastAsiaTheme="minorEastAsia" w:cstheme="minorBidi"/>
              <w:iCs w:val="0"/>
            </w:rPr>
          </w:pPr>
          <w:hyperlink w:anchor="_Toc20171890" w:history="1">
            <w:r w:rsidR="005D3303" w:rsidRPr="005D3303">
              <w:rPr>
                <w:rStyle w:val="Kpr"/>
              </w:rPr>
              <w:t>3.1</w:t>
            </w:r>
            <w:r w:rsidR="005D3303" w:rsidRPr="005D3303">
              <w:rPr>
                <w:rFonts w:eastAsiaTheme="minorEastAsia" w:cstheme="minorBidi"/>
                <w:iCs w:val="0"/>
              </w:rPr>
              <w:tab/>
            </w:r>
            <w:r w:rsidR="005D3303" w:rsidRPr="005D3303">
              <w:rPr>
                <w:rStyle w:val="Kpr"/>
              </w:rPr>
              <w:t>Approach</w:t>
            </w:r>
            <w:r w:rsidR="005D3303" w:rsidRPr="005D3303">
              <w:rPr>
                <w:webHidden/>
              </w:rPr>
              <w:tab/>
            </w:r>
            <w:r w:rsidR="005D3303" w:rsidRPr="005D3303">
              <w:rPr>
                <w:webHidden/>
              </w:rPr>
              <w:fldChar w:fldCharType="begin"/>
            </w:r>
            <w:r w:rsidR="005D3303" w:rsidRPr="005D3303">
              <w:rPr>
                <w:webHidden/>
              </w:rPr>
              <w:instrText xml:space="preserve"> PAGEREF _Toc20171890 \h </w:instrText>
            </w:r>
            <w:r w:rsidR="005D3303" w:rsidRPr="005D3303">
              <w:rPr>
                <w:webHidden/>
              </w:rPr>
            </w:r>
            <w:r w:rsidR="005D3303" w:rsidRPr="005D3303">
              <w:rPr>
                <w:webHidden/>
              </w:rPr>
              <w:fldChar w:fldCharType="separate"/>
            </w:r>
            <w:r w:rsidR="00183851">
              <w:rPr>
                <w:webHidden/>
              </w:rPr>
              <w:t>15</w:t>
            </w:r>
            <w:r w:rsidR="005D3303" w:rsidRPr="005D3303">
              <w:rPr>
                <w:webHidden/>
              </w:rPr>
              <w:fldChar w:fldCharType="end"/>
            </w:r>
          </w:hyperlink>
        </w:p>
        <w:p w14:paraId="0117C787" w14:textId="64D80D67" w:rsidR="005D3303" w:rsidRPr="005D3303" w:rsidRDefault="00DE3BE7" w:rsidP="005D3303">
          <w:pPr>
            <w:pStyle w:val="T2"/>
            <w:spacing w:after="100"/>
            <w:rPr>
              <w:rFonts w:eastAsiaTheme="minorEastAsia" w:cstheme="minorBidi"/>
              <w:iCs w:val="0"/>
            </w:rPr>
          </w:pPr>
          <w:hyperlink w:anchor="_Toc20171891" w:history="1">
            <w:r w:rsidR="005D3303" w:rsidRPr="005D3303">
              <w:rPr>
                <w:rStyle w:val="Kpr"/>
              </w:rPr>
              <w:t>3.2</w:t>
            </w:r>
            <w:r w:rsidR="005D3303" w:rsidRPr="005D3303">
              <w:rPr>
                <w:rFonts w:eastAsiaTheme="minorEastAsia" w:cstheme="minorBidi"/>
                <w:iCs w:val="0"/>
              </w:rPr>
              <w:tab/>
            </w:r>
            <w:r w:rsidR="005D3303" w:rsidRPr="005D3303">
              <w:rPr>
                <w:rStyle w:val="Kpr"/>
              </w:rPr>
              <w:t>Determination of Cybersecurity Related Keywords Vector</w:t>
            </w:r>
            <w:r w:rsidR="005D3303" w:rsidRPr="005D3303">
              <w:rPr>
                <w:webHidden/>
              </w:rPr>
              <w:tab/>
            </w:r>
            <w:r w:rsidR="005D3303" w:rsidRPr="005D3303">
              <w:rPr>
                <w:webHidden/>
              </w:rPr>
              <w:fldChar w:fldCharType="begin"/>
            </w:r>
            <w:r w:rsidR="005D3303" w:rsidRPr="005D3303">
              <w:rPr>
                <w:webHidden/>
              </w:rPr>
              <w:instrText xml:space="preserve"> PAGEREF _Toc20171891 \h </w:instrText>
            </w:r>
            <w:r w:rsidR="005D3303" w:rsidRPr="005D3303">
              <w:rPr>
                <w:webHidden/>
              </w:rPr>
            </w:r>
            <w:r w:rsidR="005D3303" w:rsidRPr="005D3303">
              <w:rPr>
                <w:webHidden/>
              </w:rPr>
              <w:fldChar w:fldCharType="separate"/>
            </w:r>
            <w:r w:rsidR="00183851">
              <w:rPr>
                <w:webHidden/>
              </w:rPr>
              <w:t>19</w:t>
            </w:r>
            <w:r w:rsidR="005D3303" w:rsidRPr="005D3303">
              <w:rPr>
                <w:webHidden/>
              </w:rPr>
              <w:fldChar w:fldCharType="end"/>
            </w:r>
          </w:hyperlink>
        </w:p>
        <w:p w14:paraId="084E28F7" w14:textId="0E62169E" w:rsidR="005D3303" w:rsidRPr="005D3303" w:rsidRDefault="00DE3BE7" w:rsidP="005D3303">
          <w:pPr>
            <w:pStyle w:val="T2"/>
            <w:spacing w:after="100"/>
            <w:rPr>
              <w:rFonts w:eastAsiaTheme="minorEastAsia" w:cstheme="minorBidi"/>
              <w:iCs w:val="0"/>
            </w:rPr>
          </w:pPr>
          <w:hyperlink w:anchor="_Toc20171892" w:history="1">
            <w:r w:rsidR="005D3303" w:rsidRPr="005D3303">
              <w:rPr>
                <w:rStyle w:val="Kpr"/>
              </w:rPr>
              <w:t>3.3</w:t>
            </w:r>
            <w:r w:rsidR="005D3303" w:rsidRPr="005D3303">
              <w:rPr>
                <w:rFonts w:eastAsiaTheme="minorEastAsia" w:cstheme="minorBidi"/>
                <w:iCs w:val="0"/>
              </w:rPr>
              <w:tab/>
            </w:r>
            <w:r w:rsidR="005D3303" w:rsidRPr="005D3303">
              <w:rPr>
                <w:rStyle w:val="Kpr"/>
              </w:rPr>
              <w:t>Data Collection</w:t>
            </w:r>
            <w:r w:rsidR="005D3303" w:rsidRPr="005D3303">
              <w:rPr>
                <w:webHidden/>
              </w:rPr>
              <w:tab/>
            </w:r>
            <w:r w:rsidR="005D3303" w:rsidRPr="005D3303">
              <w:rPr>
                <w:webHidden/>
              </w:rPr>
              <w:fldChar w:fldCharType="begin"/>
            </w:r>
            <w:r w:rsidR="005D3303" w:rsidRPr="005D3303">
              <w:rPr>
                <w:webHidden/>
              </w:rPr>
              <w:instrText xml:space="preserve"> PAGEREF _Toc20171892 \h </w:instrText>
            </w:r>
            <w:r w:rsidR="005D3303" w:rsidRPr="005D3303">
              <w:rPr>
                <w:webHidden/>
              </w:rPr>
            </w:r>
            <w:r w:rsidR="005D3303" w:rsidRPr="005D3303">
              <w:rPr>
                <w:webHidden/>
              </w:rPr>
              <w:fldChar w:fldCharType="separate"/>
            </w:r>
            <w:r w:rsidR="00183851">
              <w:rPr>
                <w:webHidden/>
              </w:rPr>
              <w:t>25</w:t>
            </w:r>
            <w:r w:rsidR="005D3303" w:rsidRPr="005D3303">
              <w:rPr>
                <w:webHidden/>
              </w:rPr>
              <w:fldChar w:fldCharType="end"/>
            </w:r>
          </w:hyperlink>
        </w:p>
        <w:p w14:paraId="39863192" w14:textId="00700050" w:rsidR="005D3303" w:rsidRPr="005D3303" w:rsidRDefault="00DE3BE7"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3" w:history="1">
            <w:r w:rsidR="005D3303" w:rsidRPr="005D3303">
              <w:rPr>
                <w:rStyle w:val="Kpr"/>
                <w:rFonts w:ascii="LM Roman 10" w:hAnsi="LM Roman 10"/>
                <w:noProof/>
                <w:szCs w:val="24"/>
                <w14:scene3d>
                  <w14:camera w14:prst="orthographicFront"/>
                  <w14:lightRig w14:rig="threePt" w14:dir="t">
                    <w14:rot w14:lat="0" w14:lon="0" w14:rev="0"/>
                  </w14:lightRig>
                </w14:scene3d>
              </w:rPr>
              <w:t>3.3.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Twitter Social Network as a Data Sourc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9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26</w:t>
            </w:r>
            <w:r w:rsidR="005D3303" w:rsidRPr="005D3303">
              <w:rPr>
                <w:rFonts w:ascii="LM Roman 10" w:hAnsi="LM Roman 10"/>
                <w:noProof/>
                <w:webHidden/>
                <w:szCs w:val="24"/>
              </w:rPr>
              <w:fldChar w:fldCharType="end"/>
            </w:r>
          </w:hyperlink>
        </w:p>
        <w:p w14:paraId="6C2888F6" w14:textId="2606C5DA" w:rsidR="005D3303" w:rsidRPr="005D3303" w:rsidRDefault="00DE3BE7"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4" w:history="1">
            <w:r w:rsidR="005D3303" w:rsidRPr="005D3303">
              <w:rPr>
                <w:rStyle w:val="Kpr"/>
                <w:rFonts w:ascii="LM Roman 10" w:hAnsi="LM Roman 10"/>
                <w:noProof/>
                <w:szCs w:val="24"/>
                <w14:scene3d>
                  <w14:camera w14:prst="orthographicFront"/>
                  <w14:lightRig w14:rig="threePt" w14:dir="t">
                    <w14:rot w14:lat="0" w14:lon="0" w14:rev="0"/>
                  </w14:lightRig>
                </w14:scene3d>
              </w:rPr>
              <w:t>3.3.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Hürriyet Turkish Newspaper as a Data Sourc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9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28</w:t>
            </w:r>
            <w:r w:rsidR="005D3303" w:rsidRPr="005D3303">
              <w:rPr>
                <w:rFonts w:ascii="LM Roman 10" w:hAnsi="LM Roman 10"/>
                <w:noProof/>
                <w:webHidden/>
                <w:szCs w:val="24"/>
              </w:rPr>
              <w:fldChar w:fldCharType="end"/>
            </w:r>
          </w:hyperlink>
        </w:p>
        <w:p w14:paraId="6A1B427F" w14:textId="0C6E6A20" w:rsidR="005D3303" w:rsidRPr="005D3303" w:rsidRDefault="00DE3BE7" w:rsidP="005D3303">
          <w:pPr>
            <w:pStyle w:val="T2"/>
            <w:spacing w:after="100"/>
            <w:rPr>
              <w:rFonts w:eastAsiaTheme="minorEastAsia" w:cstheme="minorBidi"/>
              <w:iCs w:val="0"/>
            </w:rPr>
          </w:pPr>
          <w:hyperlink w:anchor="_Toc20171895" w:history="1">
            <w:r w:rsidR="005D3303" w:rsidRPr="005D3303">
              <w:rPr>
                <w:rStyle w:val="Kpr"/>
              </w:rPr>
              <w:t>3.4</w:t>
            </w:r>
            <w:r w:rsidR="005D3303" w:rsidRPr="005D3303">
              <w:rPr>
                <w:rFonts w:eastAsiaTheme="minorEastAsia" w:cstheme="minorBidi"/>
                <w:iCs w:val="0"/>
              </w:rPr>
              <w:tab/>
            </w:r>
            <w:r w:rsidR="005D3303" w:rsidRPr="005D3303">
              <w:rPr>
                <w:rStyle w:val="Kpr"/>
              </w:rPr>
              <w:t>Data Preprocessing</w:t>
            </w:r>
            <w:r w:rsidR="005D3303" w:rsidRPr="005D3303">
              <w:rPr>
                <w:webHidden/>
              </w:rPr>
              <w:tab/>
            </w:r>
            <w:r w:rsidR="005D3303" w:rsidRPr="005D3303">
              <w:rPr>
                <w:webHidden/>
              </w:rPr>
              <w:fldChar w:fldCharType="begin"/>
            </w:r>
            <w:r w:rsidR="005D3303" w:rsidRPr="005D3303">
              <w:rPr>
                <w:webHidden/>
              </w:rPr>
              <w:instrText xml:space="preserve"> PAGEREF _Toc20171895 \h </w:instrText>
            </w:r>
            <w:r w:rsidR="005D3303" w:rsidRPr="005D3303">
              <w:rPr>
                <w:webHidden/>
              </w:rPr>
            </w:r>
            <w:r w:rsidR="005D3303" w:rsidRPr="005D3303">
              <w:rPr>
                <w:webHidden/>
              </w:rPr>
              <w:fldChar w:fldCharType="separate"/>
            </w:r>
            <w:r w:rsidR="00183851">
              <w:rPr>
                <w:webHidden/>
              </w:rPr>
              <w:t>30</w:t>
            </w:r>
            <w:r w:rsidR="005D3303" w:rsidRPr="005D3303">
              <w:rPr>
                <w:webHidden/>
              </w:rPr>
              <w:fldChar w:fldCharType="end"/>
            </w:r>
          </w:hyperlink>
        </w:p>
        <w:p w14:paraId="32D2E92A" w14:textId="66FC8B52" w:rsidR="005D3303" w:rsidRPr="005D3303" w:rsidRDefault="00DE3BE7" w:rsidP="005D3303">
          <w:pPr>
            <w:pStyle w:val="T2"/>
            <w:spacing w:after="100"/>
            <w:rPr>
              <w:rFonts w:eastAsiaTheme="minorEastAsia" w:cstheme="minorBidi"/>
              <w:iCs w:val="0"/>
            </w:rPr>
          </w:pPr>
          <w:hyperlink w:anchor="_Toc20171896" w:history="1">
            <w:r w:rsidR="005D3303" w:rsidRPr="005D3303">
              <w:rPr>
                <w:rStyle w:val="Kpr"/>
              </w:rPr>
              <w:t>3.5</w:t>
            </w:r>
            <w:r w:rsidR="005D3303" w:rsidRPr="005D3303">
              <w:rPr>
                <w:rFonts w:eastAsiaTheme="minorEastAsia" w:cstheme="minorBidi"/>
                <w:iCs w:val="0"/>
              </w:rPr>
              <w:tab/>
            </w:r>
            <w:r w:rsidR="005D3303" w:rsidRPr="005D3303">
              <w:rPr>
                <w:rStyle w:val="Kpr"/>
              </w:rPr>
              <w:t>Data Processing</w:t>
            </w:r>
            <w:r w:rsidR="005D3303" w:rsidRPr="005D3303">
              <w:rPr>
                <w:webHidden/>
              </w:rPr>
              <w:tab/>
            </w:r>
            <w:r w:rsidR="005D3303" w:rsidRPr="005D3303">
              <w:rPr>
                <w:webHidden/>
              </w:rPr>
              <w:fldChar w:fldCharType="begin"/>
            </w:r>
            <w:r w:rsidR="005D3303" w:rsidRPr="005D3303">
              <w:rPr>
                <w:webHidden/>
              </w:rPr>
              <w:instrText xml:space="preserve"> PAGEREF _Toc20171896 \h </w:instrText>
            </w:r>
            <w:r w:rsidR="005D3303" w:rsidRPr="005D3303">
              <w:rPr>
                <w:webHidden/>
              </w:rPr>
            </w:r>
            <w:r w:rsidR="005D3303" w:rsidRPr="005D3303">
              <w:rPr>
                <w:webHidden/>
              </w:rPr>
              <w:fldChar w:fldCharType="separate"/>
            </w:r>
            <w:r w:rsidR="00183851">
              <w:rPr>
                <w:webHidden/>
              </w:rPr>
              <w:t>30</w:t>
            </w:r>
            <w:r w:rsidR="005D3303" w:rsidRPr="005D3303">
              <w:rPr>
                <w:webHidden/>
              </w:rPr>
              <w:fldChar w:fldCharType="end"/>
            </w:r>
          </w:hyperlink>
        </w:p>
        <w:p w14:paraId="6047C0BB" w14:textId="364EF5E6" w:rsidR="005D3303" w:rsidRPr="005D3303" w:rsidRDefault="00DE3BE7"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7" w:history="1">
            <w:r w:rsidR="005D3303" w:rsidRPr="005D3303">
              <w:rPr>
                <w:rStyle w:val="Kpr"/>
                <w:rFonts w:ascii="LM Roman 10" w:hAnsi="LM Roman 10"/>
                <w:noProof/>
                <w:szCs w:val="24"/>
                <w14:scene3d>
                  <w14:camera w14:prst="orthographicFront"/>
                  <w14:lightRig w14:rig="threePt" w14:dir="t">
                    <w14:rot w14:lat="0" w14:lon="0" w14:rev="0"/>
                  </w14:lightRig>
                </w14:scene3d>
              </w:rPr>
              <w:t>3.5.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Natural Language Processing</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97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30</w:t>
            </w:r>
            <w:r w:rsidR="005D3303" w:rsidRPr="005D3303">
              <w:rPr>
                <w:rFonts w:ascii="LM Roman 10" w:hAnsi="LM Roman 10"/>
                <w:noProof/>
                <w:webHidden/>
                <w:szCs w:val="24"/>
              </w:rPr>
              <w:fldChar w:fldCharType="end"/>
            </w:r>
          </w:hyperlink>
        </w:p>
        <w:p w14:paraId="3BB9A2EC" w14:textId="3C14DF9C" w:rsidR="005D3303" w:rsidRPr="005D3303" w:rsidRDefault="00DE3BE7"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8" w:history="1">
            <w:r w:rsidR="005D3303" w:rsidRPr="005D3303">
              <w:rPr>
                <w:rStyle w:val="Kpr"/>
                <w:rFonts w:ascii="LM Roman 10" w:hAnsi="LM Roman 10"/>
                <w:noProof/>
                <w:szCs w:val="24"/>
                <w14:scene3d>
                  <w14:camera w14:prst="orthographicFront"/>
                  <w14:lightRig w14:rig="threePt" w14:dir="t">
                    <w14:rot w14:lat="0" w14:lon="0" w14:rev="0"/>
                  </w14:lightRig>
                </w14:scene3d>
              </w:rPr>
              <w:t>3.5.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Istanbul Technical University NLP API</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98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31</w:t>
            </w:r>
            <w:r w:rsidR="005D3303" w:rsidRPr="005D3303">
              <w:rPr>
                <w:rFonts w:ascii="LM Roman 10" w:hAnsi="LM Roman 10"/>
                <w:noProof/>
                <w:webHidden/>
                <w:szCs w:val="24"/>
              </w:rPr>
              <w:fldChar w:fldCharType="end"/>
            </w:r>
          </w:hyperlink>
        </w:p>
        <w:p w14:paraId="5BABFB2B" w14:textId="4F9AC8DD" w:rsidR="005D3303" w:rsidRPr="005D3303" w:rsidRDefault="00DE3BE7"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9" w:history="1">
            <w:r w:rsidR="005D3303" w:rsidRPr="005D3303">
              <w:rPr>
                <w:rStyle w:val="Kpr"/>
                <w:rFonts w:ascii="LM Roman 10" w:hAnsi="LM Roman 10"/>
                <w:noProof/>
                <w:szCs w:val="24"/>
                <w14:scene3d>
                  <w14:camera w14:prst="orthographicFront"/>
                  <w14:lightRig w14:rig="threePt" w14:dir="t">
                    <w14:rot w14:lat="0" w14:lon="0" w14:rev="0"/>
                  </w14:lightRig>
                </w14:scene3d>
              </w:rPr>
              <w:t>3.5.3</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Text Mining</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99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34</w:t>
            </w:r>
            <w:r w:rsidR="005D3303" w:rsidRPr="005D3303">
              <w:rPr>
                <w:rFonts w:ascii="LM Roman 10" w:hAnsi="LM Roman 10"/>
                <w:noProof/>
                <w:webHidden/>
                <w:szCs w:val="24"/>
              </w:rPr>
              <w:fldChar w:fldCharType="end"/>
            </w:r>
          </w:hyperlink>
        </w:p>
        <w:p w14:paraId="6FCF8CBD" w14:textId="4B0BC593" w:rsidR="005D3303" w:rsidRPr="005D3303" w:rsidRDefault="00DE3BE7" w:rsidP="005D3303">
          <w:pPr>
            <w:pStyle w:val="T2"/>
            <w:spacing w:after="100"/>
            <w:rPr>
              <w:rFonts w:eastAsiaTheme="minorEastAsia" w:cstheme="minorBidi"/>
              <w:iCs w:val="0"/>
            </w:rPr>
          </w:pPr>
          <w:hyperlink w:anchor="_Toc20171900" w:history="1">
            <w:r w:rsidR="005D3303" w:rsidRPr="005D3303">
              <w:rPr>
                <w:rStyle w:val="Kpr"/>
              </w:rPr>
              <w:t>3.6</w:t>
            </w:r>
            <w:r w:rsidR="005D3303" w:rsidRPr="005D3303">
              <w:rPr>
                <w:rFonts w:eastAsiaTheme="minorEastAsia" w:cstheme="minorBidi"/>
                <w:iCs w:val="0"/>
              </w:rPr>
              <w:tab/>
            </w:r>
            <w:r w:rsidR="005D3303" w:rsidRPr="005D3303">
              <w:rPr>
                <w:rStyle w:val="Kpr"/>
              </w:rPr>
              <w:t>Cybersecurity Related Event Detection</w:t>
            </w:r>
            <w:r w:rsidR="005D3303" w:rsidRPr="005D3303">
              <w:rPr>
                <w:webHidden/>
              </w:rPr>
              <w:tab/>
            </w:r>
            <w:r w:rsidR="005D3303" w:rsidRPr="005D3303">
              <w:rPr>
                <w:webHidden/>
              </w:rPr>
              <w:fldChar w:fldCharType="begin"/>
            </w:r>
            <w:r w:rsidR="005D3303" w:rsidRPr="005D3303">
              <w:rPr>
                <w:webHidden/>
              </w:rPr>
              <w:instrText xml:space="preserve"> PAGEREF _Toc20171900 \h </w:instrText>
            </w:r>
            <w:r w:rsidR="005D3303" w:rsidRPr="005D3303">
              <w:rPr>
                <w:webHidden/>
              </w:rPr>
            </w:r>
            <w:r w:rsidR="005D3303" w:rsidRPr="005D3303">
              <w:rPr>
                <w:webHidden/>
              </w:rPr>
              <w:fldChar w:fldCharType="separate"/>
            </w:r>
            <w:r w:rsidR="00183851">
              <w:rPr>
                <w:webHidden/>
              </w:rPr>
              <w:t>34</w:t>
            </w:r>
            <w:r w:rsidR="005D3303" w:rsidRPr="005D3303">
              <w:rPr>
                <w:webHidden/>
              </w:rPr>
              <w:fldChar w:fldCharType="end"/>
            </w:r>
          </w:hyperlink>
        </w:p>
        <w:p w14:paraId="085732FD" w14:textId="3B0D5CE3" w:rsidR="005D3303" w:rsidRPr="005D3303" w:rsidRDefault="00DE3BE7" w:rsidP="005D3303">
          <w:pPr>
            <w:pStyle w:val="T1"/>
            <w:spacing w:after="100"/>
            <w:rPr>
              <w:rFonts w:ascii="LM Roman 10" w:eastAsiaTheme="minorEastAsia" w:hAnsi="LM Roman 10" w:cstheme="minorBidi"/>
              <w:noProof/>
              <w:szCs w:val="24"/>
            </w:rPr>
          </w:pPr>
          <w:hyperlink w:anchor="_Toc20171901" w:history="1">
            <w:r w:rsidR="005D3303" w:rsidRPr="005D3303">
              <w:rPr>
                <w:rStyle w:val="Kpr"/>
                <w:rFonts w:ascii="LM Roman 10" w:hAnsi="LM Roman 10"/>
                <w:noProof/>
                <w:szCs w:val="24"/>
              </w:rPr>
              <w:t>4</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IMPLEMENTATION</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1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37</w:t>
            </w:r>
            <w:r w:rsidR="005D3303" w:rsidRPr="005D3303">
              <w:rPr>
                <w:rFonts w:ascii="LM Roman 10" w:hAnsi="LM Roman 10"/>
                <w:noProof/>
                <w:webHidden/>
                <w:szCs w:val="24"/>
              </w:rPr>
              <w:fldChar w:fldCharType="end"/>
            </w:r>
          </w:hyperlink>
        </w:p>
        <w:p w14:paraId="144BBEFF" w14:textId="4BFE40B8" w:rsidR="005D3303" w:rsidRPr="005D3303" w:rsidRDefault="00DE3BE7" w:rsidP="005D3303">
          <w:pPr>
            <w:pStyle w:val="T2"/>
            <w:spacing w:after="100"/>
            <w:rPr>
              <w:rFonts w:eastAsiaTheme="minorEastAsia" w:cstheme="minorBidi"/>
              <w:iCs w:val="0"/>
            </w:rPr>
          </w:pPr>
          <w:hyperlink w:anchor="_Toc20171902" w:history="1">
            <w:r w:rsidR="005D3303" w:rsidRPr="005D3303">
              <w:rPr>
                <w:rStyle w:val="Kpr"/>
              </w:rPr>
              <w:t>4.1</w:t>
            </w:r>
            <w:r w:rsidR="005D3303" w:rsidRPr="005D3303">
              <w:rPr>
                <w:rFonts w:eastAsiaTheme="minorEastAsia" w:cstheme="minorBidi"/>
                <w:iCs w:val="0"/>
              </w:rPr>
              <w:tab/>
            </w:r>
            <w:r w:rsidR="005D3303" w:rsidRPr="005D3303">
              <w:rPr>
                <w:rStyle w:val="Kpr"/>
              </w:rPr>
              <w:t>Multi-Process Architecture</w:t>
            </w:r>
            <w:r w:rsidR="005D3303" w:rsidRPr="005D3303">
              <w:rPr>
                <w:webHidden/>
              </w:rPr>
              <w:tab/>
            </w:r>
            <w:r w:rsidR="005D3303" w:rsidRPr="005D3303">
              <w:rPr>
                <w:webHidden/>
              </w:rPr>
              <w:fldChar w:fldCharType="begin"/>
            </w:r>
            <w:r w:rsidR="005D3303" w:rsidRPr="005D3303">
              <w:rPr>
                <w:webHidden/>
              </w:rPr>
              <w:instrText xml:space="preserve"> PAGEREF _Toc20171902 \h </w:instrText>
            </w:r>
            <w:r w:rsidR="005D3303" w:rsidRPr="005D3303">
              <w:rPr>
                <w:webHidden/>
              </w:rPr>
            </w:r>
            <w:r w:rsidR="005D3303" w:rsidRPr="005D3303">
              <w:rPr>
                <w:webHidden/>
              </w:rPr>
              <w:fldChar w:fldCharType="separate"/>
            </w:r>
            <w:r w:rsidR="00183851">
              <w:rPr>
                <w:webHidden/>
              </w:rPr>
              <w:t>37</w:t>
            </w:r>
            <w:r w:rsidR="005D3303" w:rsidRPr="005D3303">
              <w:rPr>
                <w:webHidden/>
              </w:rPr>
              <w:fldChar w:fldCharType="end"/>
            </w:r>
          </w:hyperlink>
        </w:p>
        <w:p w14:paraId="38EB011F" w14:textId="17CD121D" w:rsidR="005D3303" w:rsidRPr="005D3303" w:rsidRDefault="00DE3BE7"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3" w:history="1">
            <w:r w:rsidR="005D3303" w:rsidRPr="005D3303">
              <w:rPr>
                <w:rStyle w:val="Kpr"/>
                <w:rFonts w:ascii="LM Roman 10" w:hAnsi="LM Roman 10"/>
                <w:noProof/>
                <w:szCs w:val="24"/>
                <w14:scene3d>
                  <w14:camera w14:prst="orthographicFront"/>
                  <w14:lightRig w14:rig="threePt" w14:dir="t">
                    <w14:rot w14:lat="0" w14:lon="0" w14:rev="0"/>
                  </w14:lightRig>
                </w14:scene3d>
              </w:rPr>
              <w:t>4.1.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Twitter API Stream to Database Proces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37</w:t>
            </w:r>
            <w:r w:rsidR="005D3303" w:rsidRPr="005D3303">
              <w:rPr>
                <w:rFonts w:ascii="LM Roman 10" w:hAnsi="LM Roman 10"/>
                <w:noProof/>
                <w:webHidden/>
                <w:szCs w:val="24"/>
              </w:rPr>
              <w:fldChar w:fldCharType="end"/>
            </w:r>
          </w:hyperlink>
        </w:p>
        <w:p w14:paraId="2A96DCDA" w14:textId="7C6AC1B9" w:rsidR="005D3303" w:rsidRPr="005D3303" w:rsidRDefault="00DE3BE7"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4" w:history="1">
            <w:r w:rsidR="005D3303" w:rsidRPr="005D3303">
              <w:rPr>
                <w:rStyle w:val="Kpr"/>
                <w:rFonts w:ascii="LM Roman 10" w:hAnsi="LM Roman 10"/>
                <w:noProof/>
                <w:szCs w:val="24"/>
                <w14:scene3d>
                  <w14:camera w14:prst="orthographicFront"/>
                  <w14:lightRig w14:rig="threePt" w14:dir="t">
                    <w14:rot w14:lat="0" w14:lon="0" w14:rev="0"/>
                  </w14:lightRig>
                </w14:scene3d>
              </w:rPr>
              <w:t>4.1.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Hurriyet API Stream to Database Proces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39</w:t>
            </w:r>
            <w:r w:rsidR="005D3303" w:rsidRPr="005D3303">
              <w:rPr>
                <w:rFonts w:ascii="LM Roman 10" w:hAnsi="LM Roman 10"/>
                <w:noProof/>
                <w:webHidden/>
                <w:szCs w:val="24"/>
              </w:rPr>
              <w:fldChar w:fldCharType="end"/>
            </w:r>
          </w:hyperlink>
        </w:p>
        <w:p w14:paraId="78A361D2" w14:textId="046A035C" w:rsidR="005D3303" w:rsidRPr="005D3303" w:rsidRDefault="00DE3BE7"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5" w:history="1">
            <w:r w:rsidR="005D3303" w:rsidRPr="005D3303">
              <w:rPr>
                <w:rStyle w:val="Kpr"/>
                <w:rFonts w:ascii="LM Roman 10" w:hAnsi="LM Roman 10"/>
                <w:noProof/>
                <w:szCs w:val="24"/>
                <w14:scene3d>
                  <w14:camera w14:prst="orthographicFront"/>
                  <w14:lightRig w14:rig="threePt" w14:dir="t">
                    <w14:rot w14:lat="0" w14:lon="0" w14:rev="0"/>
                  </w14:lightRig>
                </w14:scene3d>
              </w:rPr>
              <w:t>4.1.3</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ITU NLP API Normalization Proces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5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41</w:t>
            </w:r>
            <w:r w:rsidR="005D3303" w:rsidRPr="005D3303">
              <w:rPr>
                <w:rFonts w:ascii="LM Roman 10" w:hAnsi="LM Roman 10"/>
                <w:noProof/>
                <w:webHidden/>
                <w:szCs w:val="24"/>
              </w:rPr>
              <w:fldChar w:fldCharType="end"/>
            </w:r>
          </w:hyperlink>
        </w:p>
        <w:p w14:paraId="2EECB232" w14:textId="5B1F8AEC" w:rsidR="005D3303" w:rsidRPr="005D3303" w:rsidRDefault="00DE3BE7"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6" w:history="1">
            <w:r w:rsidR="005D3303" w:rsidRPr="005D3303">
              <w:rPr>
                <w:rStyle w:val="Kpr"/>
                <w:rFonts w:ascii="LM Roman 10" w:hAnsi="LM Roman 10"/>
                <w:noProof/>
                <w:szCs w:val="24"/>
                <w14:scene3d>
                  <w14:camera w14:prst="orthographicFront"/>
                  <w14:lightRig w14:rig="threePt" w14:dir="t">
                    <w14:rot w14:lat="0" w14:lon="0" w14:rev="0"/>
                  </w14:lightRig>
                </w14:scene3d>
              </w:rPr>
              <w:t>4.1.4</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ecurity Events Web Portal Proces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6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41</w:t>
            </w:r>
            <w:r w:rsidR="005D3303" w:rsidRPr="005D3303">
              <w:rPr>
                <w:rFonts w:ascii="LM Roman 10" w:hAnsi="LM Roman 10"/>
                <w:noProof/>
                <w:webHidden/>
                <w:szCs w:val="24"/>
              </w:rPr>
              <w:fldChar w:fldCharType="end"/>
            </w:r>
          </w:hyperlink>
        </w:p>
        <w:p w14:paraId="497CFA36" w14:textId="71D48746" w:rsidR="005D3303" w:rsidRPr="005D3303" w:rsidRDefault="00DE3BE7" w:rsidP="005D3303">
          <w:pPr>
            <w:pStyle w:val="T2"/>
            <w:spacing w:after="100"/>
            <w:rPr>
              <w:rFonts w:eastAsiaTheme="minorEastAsia" w:cstheme="minorBidi"/>
              <w:iCs w:val="0"/>
            </w:rPr>
          </w:pPr>
          <w:hyperlink w:anchor="_Toc20171907" w:history="1">
            <w:r w:rsidR="005D3303" w:rsidRPr="005D3303">
              <w:rPr>
                <w:rStyle w:val="Kpr"/>
              </w:rPr>
              <w:t>4.2</w:t>
            </w:r>
            <w:r w:rsidR="005D3303" w:rsidRPr="005D3303">
              <w:rPr>
                <w:rFonts w:eastAsiaTheme="minorEastAsia" w:cstheme="minorBidi"/>
                <w:iCs w:val="0"/>
              </w:rPr>
              <w:tab/>
            </w:r>
            <w:r w:rsidR="005D3303" w:rsidRPr="005D3303">
              <w:rPr>
                <w:rStyle w:val="Kpr"/>
              </w:rPr>
              <w:t>Microservice Architecture</w:t>
            </w:r>
            <w:r w:rsidR="005D3303" w:rsidRPr="005D3303">
              <w:rPr>
                <w:webHidden/>
              </w:rPr>
              <w:tab/>
            </w:r>
            <w:r w:rsidR="005D3303" w:rsidRPr="005D3303">
              <w:rPr>
                <w:webHidden/>
              </w:rPr>
              <w:fldChar w:fldCharType="begin"/>
            </w:r>
            <w:r w:rsidR="005D3303" w:rsidRPr="005D3303">
              <w:rPr>
                <w:webHidden/>
              </w:rPr>
              <w:instrText xml:space="preserve"> PAGEREF _Toc20171907 \h </w:instrText>
            </w:r>
            <w:r w:rsidR="005D3303" w:rsidRPr="005D3303">
              <w:rPr>
                <w:webHidden/>
              </w:rPr>
            </w:r>
            <w:r w:rsidR="005D3303" w:rsidRPr="005D3303">
              <w:rPr>
                <w:webHidden/>
              </w:rPr>
              <w:fldChar w:fldCharType="separate"/>
            </w:r>
            <w:r w:rsidR="00183851">
              <w:rPr>
                <w:webHidden/>
              </w:rPr>
              <w:t>41</w:t>
            </w:r>
            <w:r w:rsidR="005D3303" w:rsidRPr="005D3303">
              <w:rPr>
                <w:webHidden/>
              </w:rPr>
              <w:fldChar w:fldCharType="end"/>
            </w:r>
          </w:hyperlink>
        </w:p>
        <w:p w14:paraId="5A97BF7C" w14:textId="6E65D060" w:rsidR="005D3303" w:rsidRPr="005D3303" w:rsidRDefault="00DE3BE7" w:rsidP="005D3303">
          <w:pPr>
            <w:pStyle w:val="T2"/>
            <w:spacing w:after="100"/>
            <w:rPr>
              <w:rFonts w:eastAsiaTheme="minorEastAsia" w:cstheme="minorBidi"/>
              <w:iCs w:val="0"/>
            </w:rPr>
          </w:pPr>
          <w:hyperlink w:anchor="_Toc20171908" w:history="1">
            <w:r w:rsidR="005D3303" w:rsidRPr="005D3303">
              <w:rPr>
                <w:rStyle w:val="Kpr"/>
              </w:rPr>
              <w:t>4.3</w:t>
            </w:r>
            <w:r w:rsidR="005D3303" w:rsidRPr="005D3303">
              <w:rPr>
                <w:rFonts w:eastAsiaTheme="minorEastAsia" w:cstheme="minorBidi"/>
                <w:iCs w:val="0"/>
              </w:rPr>
              <w:tab/>
            </w:r>
            <w:r w:rsidR="005D3303" w:rsidRPr="005D3303">
              <w:rPr>
                <w:rStyle w:val="Kpr"/>
              </w:rPr>
              <w:t>Database Architecture of the System</w:t>
            </w:r>
            <w:r w:rsidR="005D3303" w:rsidRPr="005D3303">
              <w:rPr>
                <w:webHidden/>
              </w:rPr>
              <w:tab/>
            </w:r>
            <w:r w:rsidR="005D3303" w:rsidRPr="005D3303">
              <w:rPr>
                <w:webHidden/>
              </w:rPr>
              <w:fldChar w:fldCharType="begin"/>
            </w:r>
            <w:r w:rsidR="005D3303" w:rsidRPr="005D3303">
              <w:rPr>
                <w:webHidden/>
              </w:rPr>
              <w:instrText xml:space="preserve"> PAGEREF _Toc20171908 \h </w:instrText>
            </w:r>
            <w:r w:rsidR="005D3303" w:rsidRPr="005D3303">
              <w:rPr>
                <w:webHidden/>
              </w:rPr>
            </w:r>
            <w:r w:rsidR="005D3303" w:rsidRPr="005D3303">
              <w:rPr>
                <w:webHidden/>
              </w:rPr>
              <w:fldChar w:fldCharType="separate"/>
            </w:r>
            <w:r w:rsidR="00183851">
              <w:rPr>
                <w:webHidden/>
              </w:rPr>
              <w:t>42</w:t>
            </w:r>
            <w:r w:rsidR="005D3303" w:rsidRPr="005D3303">
              <w:rPr>
                <w:webHidden/>
              </w:rPr>
              <w:fldChar w:fldCharType="end"/>
            </w:r>
          </w:hyperlink>
        </w:p>
        <w:p w14:paraId="0A99D809" w14:textId="090AB376" w:rsidR="005D3303" w:rsidRPr="005D3303" w:rsidRDefault="00DE3BE7"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9" w:history="1">
            <w:r w:rsidR="005D3303" w:rsidRPr="005D3303">
              <w:rPr>
                <w:rStyle w:val="Kpr"/>
                <w:rFonts w:ascii="LM Roman 10" w:hAnsi="LM Roman 10"/>
                <w:noProof/>
                <w:szCs w:val="24"/>
                <w14:scene3d>
                  <w14:camera w14:prst="orthographicFront"/>
                  <w14:lightRig w14:rig="threePt" w14:dir="t">
                    <w14:rot w14:lat="0" w14:lon="0" w14:rev="0"/>
                  </w14:lightRig>
                </w14:scene3d>
              </w:rPr>
              <w:t>4.3.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ource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9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42</w:t>
            </w:r>
            <w:r w:rsidR="005D3303" w:rsidRPr="005D3303">
              <w:rPr>
                <w:rFonts w:ascii="LM Roman 10" w:hAnsi="LM Roman 10"/>
                <w:noProof/>
                <w:webHidden/>
                <w:szCs w:val="24"/>
              </w:rPr>
              <w:fldChar w:fldCharType="end"/>
            </w:r>
          </w:hyperlink>
        </w:p>
        <w:p w14:paraId="4B017888" w14:textId="032C12EE" w:rsidR="005D3303" w:rsidRPr="005D3303" w:rsidRDefault="00DE3BE7"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0" w:history="1">
            <w:r w:rsidR="005D3303" w:rsidRPr="005D3303">
              <w:rPr>
                <w:rStyle w:val="Kpr"/>
                <w:rFonts w:ascii="LM Roman 10" w:hAnsi="LM Roman 10"/>
                <w:noProof/>
                <w:szCs w:val="24"/>
                <w14:scene3d>
                  <w14:camera w14:prst="orthographicFront"/>
                  <w14:lightRig w14:rig="threePt" w14:dir="t">
                    <w14:rot w14:lat="0" w14:lon="0" w14:rev="0"/>
                  </w14:lightRig>
                </w14:scene3d>
              </w:rPr>
              <w:t>4.3.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Date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0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42</w:t>
            </w:r>
            <w:r w:rsidR="005D3303" w:rsidRPr="005D3303">
              <w:rPr>
                <w:rFonts w:ascii="LM Roman 10" w:hAnsi="LM Roman 10"/>
                <w:noProof/>
                <w:webHidden/>
                <w:szCs w:val="24"/>
              </w:rPr>
              <w:fldChar w:fldCharType="end"/>
            </w:r>
          </w:hyperlink>
        </w:p>
        <w:p w14:paraId="1279DA24" w14:textId="1F9426EE" w:rsidR="005D3303" w:rsidRPr="005D3303" w:rsidRDefault="00DE3BE7"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1" w:history="1">
            <w:r w:rsidR="005D3303" w:rsidRPr="005D3303">
              <w:rPr>
                <w:rStyle w:val="Kpr"/>
                <w:rFonts w:ascii="LM Roman 10" w:hAnsi="LM Roman 10"/>
                <w:noProof/>
                <w:szCs w:val="24"/>
                <w14:scene3d>
                  <w14:camera w14:prst="orthographicFront"/>
                  <w14:lightRig w14:rig="threePt" w14:dir="t">
                    <w14:rot w14:lat="0" w14:lon="0" w14:rev="0"/>
                  </w14:lightRig>
                </w14:scene3d>
              </w:rPr>
              <w:t>4.3.3</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UserName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1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42</w:t>
            </w:r>
            <w:r w:rsidR="005D3303" w:rsidRPr="005D3303">
              <w:rPr>
                <w:rFonts w:ascii="LM Roman 10" w:hAnsi="LM Roman 10"/>
                <w:noProof/>
                <w:webHidden/>
                <w:szCs w:val="24"/>
              </w:rPr>
              <w:fldChar w:fldCharType="end"/>
            </w:r>
          </w:hyperlink>
        </w:p>
        <w:p w14:paraId="67B25DA9" w14:textId="33CD0FDD" w:rsidR="005D3303" w:rsidRPr="005D3303" w:rsidRDefault="00DE3BE7"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2" w:history="1">
            <w:r w:rsidR="005D3303" w:rsidRPr="005D3303">
              <w:rPr>
                <w:rStyle w:val="Kpr"/>
                <w:rFonts w:ascii="LM Roman 10" w:hAnsi="LM Roman 10"/>
                <w:noProof/>
                <w:szCs w:val="24"/>
                <w14:scene3d>
                  <w14:camera w14:prst="orthographicFront"/>
                  <w14:lightRig w14:rig="threePt" w14:dir="t">
                    <w14:rot w14:lat="0" w14:lon="0" w14:rev="0"/>
                  </w14:lightRig>
                </w14:scene3d>
              </w:rPr>
              <w:t>4.3.4</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Title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2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43</w:t>
            </w:r>
            <w:r w:rsidR="005D3303" w:rsidRPr="005D3303">
              <w:rPr>
                <w:rFonts w:ascii="LM Roman 10" w:hAnsi="LM Roman 10"/>
                <w:noProof/>
                <w:webHidden/>
                <w:szCs w:val="24"/>
              </w:rPr>
              <w:fldChar w:fldCharType="end"/>
            </w:r>
          </w:hyperlink>
        </w:p>
        <w:p w14:paraId="40BFFA48" w14:textId="0BA33F17" w:rsidR="005D3303" w:rsidRPr="005D3303" w:rsidRDefault="00DE3BE7"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3" w:history="1">
            <w:r w:rsidR="005D3303" w:rsidRPr="005D3303">
              <w:rPr>
                <w:rStyle w:val="Kpr"/>
                <w:rFonts w:ascii="LM Roman 10" w:hAnsi="LM Roman 10"/>
                <w:noProof/>
                <w:szCs w:val="24"/>
                <w14:scene3d>
                  <w14:camera w14:prst="orthographicFront"/>
                  <w14:lightRig w14:rig="threePt" w14:dir="t">
                    <w14:rot w14:lat="0" w14:lon="0" w14:rev="0"/>
                  </w14:lightRig>
                </w14:scene3d>
              </w:rPr>
              <w:t>4.3.5</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Text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43</w:t>
            </w:r>
            <w:r w:rsidR="005D3303" w:rsidRPr="005D3303">
              <w:rPr>
                <w:rFonts w:ascii="LM Roman 10" w:hAnsi="LM Roman 10"/>
                <w:noProof/>
                <w:webHidden/>
                <w:szCs w:val="24"/>
              </w:rPr>
              <w:fldChar w:fldCharType="end"/>
            </w:r>
          </w:hyperlink>
        </w:p>
        <w:p w14:paraId="1FF1667D" w14:textId="7E8E0CAD" w:rsidR="005D3303" w:rsidRPr="005D3303" w:rsidRDefault="00DE3BE7"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4" w:history="1">
            <w:r w:rsidR="005D3303" w:rsidRPr="005D3303">
              <w:rPr>
                <w:rStyle w:val="Kpr"/>
                <w:rFonts w:ascii="LM Roman 10" w:hAnsi="LM Roman 10"/>
                <w:noProof/>
                <w:szCs w:val="24"/>
                <w14:scene3d>
                  <w14:camera w14:prst="orthographicFront"/>
                  <w14:lightRig w14:rig="threePt" w14:dir="t">
                    <w14:rot w14:lat="0" w14:lon="0" w14:rev="0"/>
                  </w14:lightRig>
                </w14:scene3d>
              </w:rPr>
              <w:t>4.3.6</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tatus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43</w:t>
            </w:r>
            <w:r w:rsidR="005D3303" w:rsidRPr="005D3303">
              <w:rPr>
                <w:rFonts w:ascii="LM Roman 10" w:hAnsi="LM Roman 10"/>
                <w:noProof/>
                <w:webHidden/>
                <w:szCs w:val="24"/>
              </w:rPr>
              <w:fldChar w:fldCharType="end"/>
            </w:r>
          </w:hyperlink>
        </w:p>
        <w:p w14:paraId="0AF58415" w14:textId="71A453F2" w:rsidR="005D3303" w:rsidRPr="005D3303" w:rsidRDefault="00DE3BE7" w:rsidP="005D3303">
          <w:pPr>
            <w:pStyle w:val="T2"/>
            <w:spacing w:after="100"/>
            <w:rPr>
              <w:rFonts w:eastAsiaTheme="minorEastAsia" w:cstheme="minorBidi"/>
              <w:iCs w:val="0"/>
            </w:rPr>
          </w:pPr>
          <w:hyperlink w:anchor="_Toc20171915" w:history="1">
            <w:r w:rsidR="005D3303" w:rsidRPr="005D3303">
              <w:rPr>
                <w:rStyle w:val="Kpr"/>
              </w:rPr>
              <w:t>4.4</w:t>
            </w:r>
            <w:r w:rsidR="005D3303" w:rsidRPr="005D3303">
              <w:rPr>
                <w:rFonts w:eastAsiaTheme="minorEastAsia" w:cstheme="minorBidi"/>
                <w:iCs w:val="0"/>
              </w:rPr>
              <w:tab/>
            </w:r>
            <w:r w:rsidR="005D3303" w:rsidRPr="005D3303">
              <w:rPr>
                <w:rStyle w:val="Kpr"/>
              </w:rPr>
              <w:t>User Interface of the System</w:t>
            </w:r>
            <w:r w:rsidR="005D3303" w:rsidRPr="005D3303">
              <w:rPr>
                <w:webHidden/>
              </w:rPr>
              <w:tab/>
            </w:r>
            <w:r w:rsidR="005D3303" w:rsidRPr="005D3303">
              <w:rPr>
                <w:webHidden/>
              </w:rPr>
              <w:fldChar w:fldCharType="begin"/>
            </w:r>
            <w:r w:rsidR="005D3303" w:rsidRPr="005D3303">
              <w:rPr>
                <w:webHidden/>
              </w:rPr>
              <w:instrText xml:space="preserve"> PAGEREF _Toc20171915 \h </w:instrText>
            </w:r>
            <w:r w:rsidR="005D3303" w:rsidRPr="005D3303">
              <w:rPr>
                <w:webHidden/>
              </w:rPr>
            </w:r>
            <w:r w:rsidR="005D3303" w:rsidRPr="005D3303">
              <w:rPr>
                <w:webHidden/>
              </w:rPr>
              <w:fldChar w:fldCharType="separate"/>
            </w:r>
            <w:r w:rsidR="00183851">
              <w:rPr>
                <w:webHidden/>
              </w:rPr>
              <w:t>43</w:t>
            </w:r>
            <w:r w:rsidR="005D3303" w:rsidRPr="005D3303">
              <w:rPr>
                <w:webHidden/>
              </w:rPr>
              <w:fldChar w:fldCharType="end"/>
            </w:r>
          </w:hyperlink>
        </w:p>
        <w:p w14:paraId="07D8D5BA" w14:textId="40F9F6A6" w:rsidR="005D3303" w:rsidRPr="005D3303" w:rsidRDefault="00DE3BE7" w:rsidP="005D3303">
          <w:pPr>
            <w:pStyle w:val="T2"/>
            <w:spacing w:after="100"/>
            <w:rPr>
              <w:rFonts w:eastAsiaTheme="minorEastAsia" w:cstheme="minorBidi"/>
              <w:iCs w:val="0"/>
            </w:rPr>
          </w:pPr>
          <w:hyperlink w:anchor="_Toc20171916" w:history="1">
            <w:r w:rsidR="005D3303" w:rsidRPr="005D3303">
              <w:rPr>
                <w:rStyle w:val="Kpr"/>
              </w:rPr>
              <w:t>4.5</w:t>
            </w:r>
            <w:r w:rsidR="005D3303" w:rsidRPr="005D3303">
              <w:rPr>
                <w:rFonts w:eastAsiaTheme="minorEastAsia" w:cstheme="minorBidi"/>
                <w:iCs w:val="0"/>
              </w:rPr>
              <w:tab/>
            </w:r>
            <w:r w:rsidR="005D3303" w:rsidRPr="005D3303">
              <w:rPr>
                <w:rStyle w:val="Kpr"/>
              </w:rPr>
              <w:t>Other Technologies Used in the Thesis Study</w:t>
            </w:r>
            <w:r w:rsidR="005D3303" w:rsidRPr="005D3303">
              <w:rPr>
                <w:webHidden/>
              </w:rPr>
              <w:tab/>
            </w:r>
            <w:r w:rsidR="005D3303" w:rsidRPr="005D3303">
              <w:rPr>
                <w:webHidden/>
              </w:rPr>
              <w:fldChar w:fldCharType="begin"/>
            </w:r>
            <w:r w:rsidR="005D3303" w:rsidRPr="005D3303">
              <w:rPr>
                <w:webHidden/>
              </w:rPr>
              <w:instrText xml:space="preserve"> PAGEREF _Toc20171916 \h </w:instrText>
            </w:r>
            <w:r w:rsidR="005D3303" w:rsidRPr="005D3303">
              <w:rPr>
                <w:webHidden/>
              </w:rPr>
            </w:r>
            <w:r w:rsidR="005D3303" w:rsidRPr="005D3303">
              <w:rPr>
                <w:webHidden/>
              </w:rPr>
              <w:fldChar w:fldCharType="separate"/>
            </w:r>
            <w:r w:rsidR="00183851">
              <w:rPr>
                <w:webHidden/>
              </w:rPr>
              <w:t>44</w:t>
            </w:r>
            <w:r w:rsidR="005D3303" w:rsidRPr="005D3303">
              <w:rPr>
                <w:webHidden/>
              </w:rPr>
              <w:fldChar w:fldCharType="end"/>
            </w:r>
          </w:hyperlink>
        </w:p>
        <w:p w14:paraId="248BE79C" w14:textId="287449F0" w:rsidR="005D3303" w:rsidRPr="005D3303" w:rsidRDefault="00DE3BE7" w:rsidP="005D3303">
          <w:pPr>
            <w:pStyle w:val="T2"/>
            <w:spacing w:after="100"/>
            <w:rPr>
              <w:rFonts w:eastAsiaTheme="minorEastAsia" w:cstheme="minorBidi"/>
              <w:iCs w:val="0"/>
            </w:rPr>
          </w:pPr>
          <w:hyperlink w:anchor="_Toc20171917" w:history="1">
            <w:r w:rsidR="005D3303" w:rsidRPr="005D3303">
              <w:rPr>
                <w:rStyle w:val="Kpr"/>
              </w:rPr>
              <w:t>4.6</w:t>
            </w:r>
            <w:r w:rsidR="005D3303" w:rsidRPr="005D3303">
              <w:rPr>
                <w:rFonts w:eastAsiaTheme="minorEastAsia" w:cstheme="minorBidi"/>
                <w:iCs w:val="0"/>
              </w:rPr>
              <w:tab/>
            </w:r>
            <w:r w:rsidR="005D3303" w:rsidRPr="005D3303">
              <w:rPr>
                <w:rStyle w:val="Kpr"/>
              </w:rPr>
              <w:t>Summary of the Implementation Chapter</w:t>
            </w:r>
            <w:r w:rsidR="005D3303" w:rsidRPr="005D3303">
              <w:rPr>
                <w:webHidden/>
              </w:rPr>
              <w:tab/>
            </w:r>
            <w:r w:rsidR="005D3303" w:rsidRPr="005D3303">
              <w:rPr>
                <w:webHidden/>
              </w:rPr>
              <w:fldChar w:fldCharType="begin"/>
            </w:r>
            <w:r w:rsidR="005D3303" w:rsidRPr="005D3303">
              <w:rPr>
                <w:webHidden/>
              </w:rPr>
              <w:instrText xml:space="preserve"> PAGEREF _Toc20171917 \h </w:instrText>
            </w:r>
            <w:r w:rsidR="005D3303" w:rsidRPr="005D3303">
              <w:rPr>
                <w:webHidden/>
              </w:rPr>
            </w:r>
            <w:r w:rsidR="005D3303" w:rsidRPr="005D3303">
              <w:rPr>
                <w:webHidden/>
              </w:rPr>
              <w:fldChar w:fldCharType="separate"/>
            </w:r>
            <w:r w:rsidR="00183851">
              <w:rPr>
                <w:webHidden/>
              </w:rPr>
              <w:t>45</w:t>
            </w:r>
            <w:r w:rsidR="005D3303" w:rsidRPr="005D3303">
              <w:rPr>
                <w:webHidden/>
              </w:rPr>
              <w:fldChar w:fldCharType="end"/>
            </w:r>
          </w:hyperlink>
        </w:p>
        <w:p w14:paraId="26411780" w14:textId="4AE32BAD" w:rsidR="005D3303" w:rsidRPr="005D3303" w:rsidRDefault="00DE3BE7" w:rsidP="005D3303">
          <w:pPr>
            <w:pStyle w:val="T1"/>
            <w:spacing w:after="100"/>
            <w:rPr>
              <w:rFonts w:ascii="LM Roman 10" w:eastAsiaTheme="minorEastAsia" w:hAnsi="LM Roman 10" w:cstheme="minorBidi"/>
              <w:noProof/>
              <w:szCs w:val="24"/>
            </w:rPr>
          </w:pPr>
          <w:hyperlink w:anchor="_Toc20171918" w:history="1">
            <w:r w:rsidR="005D3303" w:rsidRPr="005D3303">
              <w:rPr>
                <w:rStyle w:val="Kpr"/>
                <w:rFonts w:ascii="LM Roman 10" w:hAnsi="LM Roman 10"/>
                <w:noProof/>
                <w:szCs w:val="24"/>
              </w:rPr>
              <w:t>5</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RESULT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8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47</w:t>
            </w:r>
            <w:r w:rsidR="005D3303" w:rsidRPr="005D3303">
              <w:rPr>
                <w:rFonts w:ascii="LM Roman 10" w:hAnsi="LM Roman 10"/>
                <w:noProof/>
                <w:webHidden/>
                <w:szCs w:val="24"/>
              </w:rPr>
              <w:fldChar w:fldCharType="end"/>
            </w:r>
          </w:hyperlink>
        </w:p>
        <w:p w14:paraId="2A2F5C73" w14:textId="541B6752" w:rsidR="005D3303" w:rsidRPr="005D3303" w:rsidRDefault="00DE3BE7" w:rsidP="005D3303">
          <w:pPr>
            <w:pStyle w:val="T2"/>
            <w:spacing w:after="100"/>
            <w:rPr>
              <w:rFonts w:eastAsiaTheme="minorEastAsia" w:cstheme="minorBidi"/>
              <w:iCs w:val="0"/>
            </w:rPr>
          </w:pPr>
          <w:hyperlink w:anchor="_Toc20171919" w:history="1">
            <w:r w:rsidR="005D3303" w:rsidRPr="005D3303">
              <w:rPr>
                <w:rStyle w:val="Kpr"/>
              </w:rPr>
              <w:t>5.1</w:t>
            </w:r>
            <w:r w:rsidR="005D3303" w:rsidRPr="005D3303">
              <w:rPr>
                <w:rFonts w:eastAsiaTheme="minorEastAsia" w:cstheme="minorBidi"/>
                <w:iCs w:val="0"/>
              </w:rPr>
              <w:tab/>
            </w:r>
            <w:r w:rsidR="005D3303" w:rsidRPr="005D3303">
              <w:rPr>
                <w:rStyle w:val="Kpr"/>
              </w:rPr>
              <w:t>Historical Cybersecurity Event Detection Test with an Independent Dataset - Nic.tr DDOS Attack</w:t>
            </w:r>
            <w:r w:rsidR="005D3303" w:rsidRPr="005D3303">
              <w:rPr>
                <w:webHidden/>
              </w:rPr>
              <w:tab/>
            </w:r>
            <w:r w:rsidR="005D3303" w:rsidRPr="005D3303">
              <w:rPr>
                <w:webHidden/>
              </w:rPr>
              <w:fldChar w:fldCharType="begin"/>
            </w:r>
            <w:r w:rsidR="005D3303" w:rsidRPr="005D3303">
              <w:rPr>
                <w:webHidden/>
              </w:rPr>
              <w:instrText xml:space="preserve"> PAGEREF _Toc20171919 \h </w:instrText>
            </w:r>
            <w:r w:rsidR="005D3303" w:rsidRPr="005D3303">
              <w:rPr>
                <w:webHidden/>
              </w:rPr>
            </w:r>
            <w:r w:rsidR="005D3303" w:rsidRPr="005D3303">
              <w:rPr>
                <w:webHidden/>
              </w:rPr>
              <w:fldChar w:fldCharType="separate"/>
            </w:r>
            <w:r w:rsidR="00183851">
              <w:rPr>
                <w:webHidden/>
              </w:rPr>
              <w:t>48</w:t>
            </w:r>
            <w:r w:rsidR="005D3303" w:rsidRPr="005D3303">
              <w:rPr>
                <w:webHidden/>
              </w:rPr>
              <w:fldChar w:fldCharType="end"/>
            </w:r>
          </w:hyperlink>
        </w:p>
        <w:p w14:paraId="75FA5E2C" w14:textId="4DE1D2D2" w:rsidR="005D3303" w:rsidRPr="005D3303" w:rsidRDefault="00DE3BE7" w:rsidP="005D3303">
          <w:pPr>
            <w:pStyle w:val="T2"/>
            <w:spacing w:after="100"/>
            <w:rPr>
              <w:rFonts w:eastAsiaTheme="minorEastAsia" w:cstheme="minorBidi"/>
              <w:iCs w:val="0"/>
            </w:rPr>
          </w:pPr>
          <w:hyperlink w:anchor="_Toc20171920" w:history="1">
            <w:r w:rsidR="005D3303" w:rsidRPr="005D3303">
              <w:rPr>
                <w:rStyle w:val="Kpr"/>
              </w:rPr>
              <w:t>5.2</w:t>
            </w:r>
            <w:r w:rsidR="005D3303" w:rsidRPr="005D3303">
              <w:rPr>
                <w:rFonts w:eastAsiaTheme="minorEastAsia" w:cstheme="minorBidi"/>
                <w:iCs w:val="0"/>
              </w:rPr>
              <w:tab/>
            </w:r>
            <w:r w:rsidR="005D3303" w:rsidRPr="005D3303">
              <w:rPr>
                <w:rStyle w:val="Kpr"/>
              </w:rPr>
              <w:t>Successful Cybersecurity Event Detection Samples</w:t>
            </w:r>
            <w:r w:rsidR="005D3303" w:rsidRPr="005D3303">
              <w:rPr>
                <w:webHidden/>
              </w:rPr>
              <w:tab/>
            </w:r>
            <w:r w:rsidR="005D3303" w:rsidRPr="005D3303">
              <w:rPr>
                <w:webHidden/>
              </w:rPr>
              <w:fldChar w:fldCharType="begin"/>
            </w:r>
            <w:r w:rsidR="005D3303" w:rsidRPr="005D3303">
              <w:rPr>
                <w:webHidden/>
              </w:rPr>
              <w:instrText xml:space="preserve"> PAGEREF _Toc20171920 \h </w:instrText>
            </w:r>
            <w:r w:rsidR="005D3303" w:rsidRPr="005D3303">
              <w:rPr>
                <w:webHidden/>
              </w:rPr>
            </w:r>
            <w:r w:rsidR="005D3303" w:rsidRPr="005D3303">
              <w:rPr>
                <w:webHidden/>
              </w:rPr>
              <w:fldChar w:fldCharType="separate"/>
            </w:r>
            <w:r w:rsidR="00183851">
              <w:rPr>
                <w:webHidden/>
              </w:rPr>
              <w:t>52</w:t>
            </w:r>
            <w:r w:rsidR="005D3303" w:rsidRPr="005D3303">
              <w:rPr>
                <w:webHidden/>
              </w:rPr>
              <w:fldChar w:fldCharType="end"/>
            </w:r>
          </w:hyperlink>
        </w:p>
        <w:p w14:paraId="20FBB93E" w14:textId="1C337E34" w:rsidR="005D3303" w:rsidRPr="005D3303" w:rsidRDefault="00DE3BE7"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1" w:history="1">
            <w:r w:rsidR="005D3303" w:rsidRPr="005D3303">
              <w:rPr>
                <w:rStyle w:val="Kpr"/>
                <w:rFonts w:ascii="LM Roman 10" w:hAnsi="LM Roman 10"/>
                <w:noProof/>
                <w:szCs w:val="24"/>
                <w14:scene3d>
                  <w14:camera w14:prst="orthographicFront"/>
                  <w14:lightRig w14:rig="threePt" w14:dir="t">
                    <w14:rot w14:lat="0" w14:lon="0" w14:rev="0"/>
                  </w14:lightRig>
                </w14:scene3d>
              </w:rPr>
              <w:t>5.2.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WhatsApp Spyware Attack</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1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52</w:t>
            </w:r>
            <w:r w:rsidR="005D3303" w:rsidRPr="005D3303">
              <w:rPr>
                <w:rFonts w:ascii="LM Roman 10" w:hAnsi="LM Roman 10"/>
                <w:noProof/>
                <w:webHidden/>
                <w:szCs w:val="24"/>
              </w:rPr>
              <w:fldChar w:fldCharType="end"/>
            </w:r>
          </w:hyperlink>
        </w:p>
        <w:p w14:paraId="73FE51B8" w14:textId="29833B7E" w:rsidR="005D3303" w:rsidRPr="005D3303" w:rsidRDefault="00DE3BE7"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2" w:history="1">
            <w:r w:rsidR="005D3303" w:rsidRPr="005D3303">
              <w:rPr>
                <w:rStyle w:val="Kpr"/>
                <w:rFonts w:ascii="LM Roman 10" w:hAnsi="LM Roman 10"/>
                <w:noProof/>
                <w:szCs w:val="24"/>
                <w14:scene3d>
                  <w14:camera w14:prst="orthographicFront"/>
                  <w14:lightRig w14:rig="threePt" w14:dir="t">
                    <w14:rot w14:lat="0" w14:lon="0" w14:rev="0"/>
                  </w14:lightRig>
                </w14:scene3d>
              </w:rPr>
              <w:t>5.2.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Vulnerabilities in Remote Patient Tracking System Application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2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53</w:t>
            </w:r>
            <w:r w:rsidR="005D3303" w:rsidRPr="005D3303">
              <w:rPr>
                <w:rFonts w:ascii="LM Roman 10" w:hAnsi="LM Roman 10"/>
                <w:noProof/>
                <w:webHidden/>
                <w:szCs w:val="24"/>
              </w:rPr>
              <w:fldChar w:fldCharType="end"/>
            </w:r>
          </w:hyperlink>
        </w:p>
        <w:p w14:paraId="7E91E3A5" w14:textId="26095421" w:rsidR="005D3303" w:rsidRPr="005D3303" w:rsidRDefault="00DE3BE7"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3" w:history="1">
            <w:r w:rsidR="005D3303" w:rsidRPr="005D3303">
              <w:rPr>
                <w:rStyle w:val="Kpr"/>
                <w:rFonts w:ascii="LM Roman 10" w:hAnsi="LM Roman 10"/>
                <w:noProof/>
                <w:szCs w:val="24"/>
                <w14:scene3d>
                  <w14:camera w14:prst="orthographicFront"/>
                  <w14:lightRig w14:rig="threePt" w14:dir="t">
                    <w14:rot w14:lat="0" w14:lon="0" w14:rev="0"/>
                  </w14:lightRig>
                </w14:scene3d>
              </w:rPr>
              <w:t>5.2.3</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Other Successful Detection Example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54</w:t>
            </w:r>
            <w:r w:rsidR="005D3303" w:rsidRPr="005D3303">
              <w:rPr>
                <w:rFonts w:ascii="LM Roman 10" w:hAnsi="LM Roman 10"/>
                <w:noProof/>
                <w:webHidden/>
                <w:szCs w:val="24"/>
              </w:rPr>
              <w:fldChar w:fldCharType="end"/>
            </w:r>
          </w:hyperlink>
        </w:p>
        <w:p w14:paraId="3DD72F0C" w14:textId="7F4A9EA2" w:rsidR="005D3303" w:rsidRPr="005D3303" w:rsidRDefault="00DE3BE7" w:rsidP="005D3303">
          <w:pPr>
            <w:pStyle w:val="T2"/>
            <w:spacing w:after="100"/>
            <w:rPr>
              <w:rFonts w:eastAsiaTheme="minorEastAsia" w:cstheme="minorBidi"/>
              <w:iCs w:val="0"/>
            </w:rPr>
          </w:pPr>
          <w:hyperlink w:anchor="_Toc20171924" w:history="1">
            <w:r w:rsidR="005D3303" w:rsidRPr="005D3303">
              <w:rPr>
                <w:rStyle w:val="Kpr"/>
              </w:rPr>
              <w:t>5.3</w:t>
            </w:r>
            <w:r w:rsidR="005D3303" w:rsidRPr="005D3303">
              <w:rPr>
                <w:rFonts w:eastAsiaTheme="minorEastAsia" w:cstheme="minorBidi"/>
                <w:iCs w:val="0"/>
              </w:rPr>
              <w:tab/>
            </w:r>
            <w:r w:rsidR="005D3303" w:rsidRPr="005D3303">
              <w:rPr>
                <w:rStyle w:val="Kpr"/>
              </w:rPr>
              <w:t>Unsuccessful Cybersecurity Event Detection Samples</w:t>
            </w:r>
            <w:r w:rsidR="005D3303" w:rsidRPr="005D3303">
              <w:rPr>
                <w:webHidden/>
              </w:rPr>
              <w:tab/>
            </w:r>
            <w:r w:rsidR="005D3303" w:rsidRPr="005D3303">
              <w:rPr>
                <w:webHidden/>
              </w:rPr>
              <w:fldChar w:fldCharType="begin"/>
            </w:r>
            <w:r w:rsidR="005D3303" w:rsidRPr="005D3303">
              <w:rPr>
                <w:webHidden/>
              </w:rPr>
              <w:instrText xml:space="preserve"> PAGEREF _Toc20171924 \h </w:instrText>
            </w:r>
            <w:r w:rsidR="005D3303" w:rsidRPr="005D3303">
              <w:rPr>
                <w:webHidden/>
              </w:rPr>
            </w:r>
            <w:r w:rsidR="005D3303" w:rsidRPr="005D3303">
              <w:rPr>
                <w:webHidden/>
              </w:rPr>
              <w:fldChar w:fldCharType="separate"/>
            </w:r>
            <w:r w:rsidR="00183851">
              <w:rPr>
                <w:webHidden/>
              </w:rPr>
              <w:t>60</w:t>
            </w:r>
            <w:r w:rsidR="005D3303" w:rsidRPr="005D3303">
              <w:rPr>
                <w:webHidden/>
              </w:rPr>
              <w:fldChar w:fldCharType="end"/>
            </w:r>
          </w:hyperlink>
        </w:p>
        <w:p w14:paraId="0334ADD0" w14:textId="6C9EA9F7" w:rsidR="005D3303" w:rsidRPr="005D3303" w:rsidRDefault="00DE3BE7"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5" w:history="1">
            <w:r w:rsidR="005D3303" w:rsidRPr="005D3303">
              <w:rPr>
                <w:rStyle w:val="Kpr"/>
                <w:rFonts w:ascii="LM Roman 10" w:hAnsi="LM Roman 10"/>
                <w:noProof/>
                <w:szCs w:val="24"/>
                <w14:scene3d>
                  <w14:camera w14:prst="orthographicFront"/>
                  <w14:lightRig w14:rig="threePt" w14:dir="t">
                    <w14:rot w14:lat="0" w14:lon="0" w14:rev="0"/>
                  </w14:lightRig>
                </w14:scene3d>
              </w:rPr>
              <w:t>5.3.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ample False Positive Cybersecurity Event Detection</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5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60</w:t>
            </w:r>
            <w:r w:rsidR="005D3303" w:rsidRPr="005D3303">
              <w:rPr>
                <w:rFonts w:ascii="LM Roman 10" w:hAnsi="LM Roman 10"/>
                <w:noProof/>
                <w:webHidden/>
                <w:szCs w:val="24"/>
              </w:rPr>
              <w:fldChar w:fldCharType="end"/>
            </w:r>
          </w:hyperlink>
        </w:p>
        <w:p w14:paraId="16FCBEDC" w14:textId="69597F43" w:rsidR="005D3303" w:rsidRPr="005D3303" w:rsidRDefault="00DE3BE7"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6" w:history="1">
            <w:r w:rsidR="005D3303" w:rsidRPr="005D3303">
              <w:rPr>
                <w:rStyle w:val="Kpr"/>
                <w:rFonts w:ascii="LM Roman 10" w:hAnsi="LM Roman 10"/>
                <w:noProof/>
                <w:szCs w:val="24"/>
                <w14:scene3d>
                  <w14:camera w14:prst="orthographicFront"/>
                  <w14:lightRig w14:rig="threePt" w14:dir="t">
                    <w14:rot w14:lat="0" w14:lon="0" w14:rev="0"/>
                  </w14:lightRig>
                </w14:scene3d>
              </w:rPr>
              <w:t>5.3.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ample not Useful Cybersecurity Event Detection</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6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60</w:t>
            </w:r>
            <w:r w:rsidR="005D3303" w:rsidRPr="005D3303">
              <w:rPr>
                <w:rFonts w:ascii="LM Roman 10" w:hAnsi="LM Roman 10"/>
                <w:noProof/>
                <w:webHidden/>
                <w:szCs w:val="24"/>
              </w:rPr>
              <w:fldChar w:fldCharType="end"/>
            </w:r>
          </w:hyperlink>
        </w:p>
        <w:p w14:paraId="7932BD89" w14:textId="655249B7" w:rsidR="005D3303" w:rsidRPr="005D3303" w:rsidRDefault="00DE3BE7" w:rsidP="005D3303">
          <w:pPr>
            <w:pStyle w:val="T2"/>
            <w:spacing w:after="100"/>
            <w:rPr>
              <w:rFonts w:eastAsiaTheme="minorEastAsia" w:cstheme="minorBidi"/>
              <w:iCs w:val="0"/>
            </w:rPr>
          </w:pPr>
          <w:hyperlink w:anchor="_Toc20171927" w:history="1">
            <w:r w:rsidR="005D3303" w:rsidRPr="005D3303">
              <w:rPr>
                <w:rStyle w:val="Kpr"/>
              </w:rPr>
              <w:t>5.4</w:t>
            </w:r>
            <w:r w:rsidR="005D3303" w:rsidRPr="005D3303">
              <w:rPr>
                <w:rFonts w:eastAsiaTheme="minorEastAsia" w:cstheme="minorBidi"/>
                <w:iCs w:val="0"/>
              </w:rPr>
              <w:tab/>
            </w:r>
            <w:r w:rsidR="005D3303" w:rsidRPr="005D3303">
              <w:rPr>
                <w:rStyle w:val="Kpr"/>
              </w:rPr>
              <w:t>Evaluation of the Results</w:t>
            </w:r>
            <w:r w:rsidR="005D3303" w:rsidRPr="005D3303">
              <w:rPr>
                <w:webHidden/>
              </w:rPr>
              <w:tab/>
            </w:r>
            <w:r w:rsidR="005D3303" w:rsidRPr="005D3303">
              <w:rPr>
                <w:webHidden/>
              </w:rPr>
              <w:fldChar w:fldCharType="begin"/>
            </w:r>
            <w:r w:rsidR="005D3303" w:rsidRPr="005D3303">
              <w:rPr>
                <w:webHidden/>
              </w:rPr>
              <w:instrText xml:space="preserve"> PAGEREF _Toc20171927 \h </w:instrText>
            </w:r>
            <w:r w:rsidR="005D3303" w:rsidRPr="005D3303">
              <w:rPr>
                <w:webHidden/>
              </w:rPr>
            </w:r>
            <w:r w:rsidR="005D3303" w:rsidRPr="005D3303">
              <w:rPr>
                <w:webHidden/>
              </w:rPr>
              <w:fldChar w:fldCharType="separate"/>
            </w:r>
            <w:r w:rsidR="00183851">
              <w:rPr>
                <w:webHidden/>
              </w:rPr>
              <w:t>61</w:t>
            </w:r>
            <w:r w:rsidR="005D3303" w:rsidRPr="005D3303">
              <w:rPr>
                <w:webHidden/>
              </w:rPr>
              <w:fldChar w:fldCharType="end"/>
            </w:r>
          </w:hyperlink>
        </w:p>
        <w:p w14:paraId="2A9E29C8" w14:textId="3984A49B" w:rsidR="005D3303" w:rsidRPr="005D3303" w:rsidRDefault="00DE3BE7" w:rsidP="005D3303">
          <w:pPr>
            <w:pStyle w:val="T1"/>
            <w:spacing w:after="100"/>
            <w:rPr>
              <w:rFonts w:ascii="LM Roman 10" w:eastAsiaTheme="minorEastAsia" w:hAnsi="LM Roman 10" w:cstheme="minorBidi"/>
              <w:noProof/>
              <w:szCs w:val="24"/>
            </w:rPr>
          </w:pPr>
          <w:hyperlink w:anchor="_Toc20171928" w:history="1">
            <w:r w:rsidR="005D3303" w:rsidRPr="005D3303">
              <w:rPr>
                <w:rStyle w:val="Kpr"/>
                <w:rFonts w:ascii="LM Roman 10" w:hAnsi="LM Roman 10"/>
                <w:noProof/>
                <w:szCs w:val="24"/>
              </w:rPr>
              <w:t>6</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CONCLUSION AND FUTURE WORK</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8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63</w:t>
            </w:r>
            <w:r w:rsidR="005D3303" w:rsidRPr="005D3303">
              <w:rPr>
                <w:rFonts w:ascii="LM Roman 10" w:hAnsi="LM Roman 10"/>
                <w:noProof/>
                <w:webHidden/>
                <w:szCs w:val="24"/>
              </w:rPr>
              <w:fldChar w:fldCharType="end"/>
            </w:r>
          </w:hyperlink>
        </w:p>
        <w:p w14:paraId="10B59E9F" w14:textId="436A3678" w:rsidR="005D3303" w:rsidRPr="005D3303" w:rsidRDefault="00DE3BE7" w:rsidP="005D3303">
          <w:pPr>
            <w:pStyle w:val="T2"/>
            <w:spacing w:after="100"/>
            <w:rPr>
              <w:rFonts w:eastAsiaTheme="minorEastAsia" w:cstheme="minorBidi"/>
              <w:iCs w:val="0"/>
            </w:rPr>
          </w:pPr>
          <w:hyperlink w:anchor="_Toc20171929" w:history="1">
            <w:r w:rsidR="005D3303" w:rsidRPr="005D3303">
              <w:rPr>
                <w:rStyle w:val="Kpr"/>
              </w:rPr>
              <w:t>6.1</w:t>
            </w:r>
            <w:r w:rsidR="005D3303" w:rsidRPr="005D3303">
              <w:rPr>
                <w:rFonts w:eastAsiaTheme="minorEastAsia" w:cstheme="minorBidi"/>
                <w:iCs w:val="0"/>
              </w:rPr>
              <w:tab/>
            </w:r>
            <w:r w:rsidR="005D3303" w:rsidRPr="005D3303">
              <w:rPr>
                <w:rStyle w:val="Kpr"/>
              </w:rPr>
              <w:t>Conclusion</w:t>
            </w:r>
            <w:r w:rsidR="005D3303" w:rsidRPr="005D3303">
              <w:rPr>
                <w:webHidden/>
              </w:rPr>
              <w:tab/>
            </w:r>
            <w:r w:rsidR="005D3303" w:rsidRPr="005D3303">
              <w:rPr>
                <w:webHidden/>
              </w:rPr>
              <w:fldChar w:fldCharType="begin"/>
            </w:r>
            <w:r w:rsidR="005D3303" w:rsidRPr="005D3303">
              <w:rPr>
                <w:webHidden/>
              </w:rPr>
              <w:instrText xml:space="preserve"> PAGEREF _Toc20171929 \h </w:instrText>
            </w:r>
            <w:r w:rsidR="005D3303" w:rsidRPr="005D3303">
              <w:rPr>
                <w:webHidden/>
              </w:rPr>
            </w:r>
            <w:r w:rsidR="005D3303" w:rsidRPr="005D3303">
              <w:rPr>
                <w:webHidden/>
              </w:rPr>
              <w:fldChar w:fldCharType="separate"/>
            </w:r>
            <w:r w:rsidR="00183851">
              <w:rPr>
                <w:webHidden/>
              </w:rPr>
              <w:t>63</w:t>
            </w:r>
            <w:r w:rsidR="005D3303" w:rsidRPr="005D3303">
              <w:rPr>
                <w:webHidden/>
              </w:rPr>
              <w:fldChar w:fldCharType="end"/>
            </w:r>
          </w:hyperlink>
        </w:p>
        <w:p w14:paraId="2292FFBF" w14:textId="2BE0931C" w:rsidR="005D3303" w:rsidRPr="005D3303" w:rsidRDefault="00DE3BE7" w:rsidP="005D3303">
          <w:pPr>
            <w:pStyle w:val="T2"/>
            <w:spacing w:after="100"/>
            <w:rPr>
              <w:rFonts w:eastAsiaTheme="minorEastAsia" w:cstheme="minorBidi"/>
              <w:iCs w:val="0"/>
            </w:rPr>
          </w:pPr>
          <w:hyperlink w:anchor="_Toc20171930" w:history="1">
            <w:r w:rsidR="005D3303" w:rsidRPr="005D3303">
              <w:rPr>
                <w:rStyle w:val="Kpr"/>
              </w:rPr>
              <w:t>6.2</w:t>
            </w:r>
            <w:r w:rsidR="005D3303" w:rsidRPr="005D3303">
              <w:rPr>
                <w:rFonts w:eastAsiaTheme="minorEastAsia" w:cstheme="minorBidi"/>
                <w:iCs w:val="0"/>
              </w:rPr>
              <w:tab/>
            </w:r>
            <w:r w:rsidR="005D3303" w:rsidRPr="005D3303">
              <w:rPr>
                <w:rStyle w:val="Kpr"/>
              </w:rPr>
              <w:t>Future Work</w:t>
            </w:r>
            <w:r w:rsidR="005D3303" w:rsidRPr="005D3303">
              <w:rPr>
                <w:webHidden/>
              </w:rPr>
              <w:tab/>
            </w:r>
            <w:r w:rsidR="005D3303" w:rsidRPr="005D3303">
              <w:rPr>
                <w:webHidden/>
              </w:rPr>
              <w:fldChar w:fldCharType="begin"/>
            </w:r>
            <w:r w:rsidR="005D3303" w:rsidRPr="005D3303">
              <w:rPr>
                <w:webHidden/>
              </w:rPr>
              <w:instrText xml:space="preserve"> PAGEREF _Toc20171930 \h </w:instrText>
            </w:r>
            <w:r w:rsidR="005D3303" w:rsidRPr="005D3303">
              <w:rPr>
                <w:webHidden/>
              </w:rPr>
            </w:r>
            <w:r w:rsidR="005D3303" w:rsidRPr="005D3303">
              <w:rPr>
                <w:webHidden/>
              </w:rPr>
              <w:fldChar w:fldCharType="separate"/>
            </w:r>
            <w:r w:rsidR="00183851">
              <w:rPr>
                <w:webHidden/>
              </w:rPr>
              <w:t>64</w:t>
            </w:r>
            <w:r w:rsidR="005D3303" w:rsidRPr="005D3303">
              <w:rPr>
                <w:webHidden/>
              </w:rPr>
              <w:fldChar w:fldCharType="end"/>
            </w:r>
          </w:hyperlink>
        </w:p>
        <w:p w14:paraId="7C6A0EE3" w14:textId="61A25123" w:rsidR="005D3303" w:rsidRPr="005D3303" w:rsidRDefault="00DE3BE7" w:rsidP="005D3303">
          <w:pPr>
            <w:pStyle w:val="T1"/>
            <w:spacing w:after="100"/>
            <w:rPr>
              <w:rFonts w:ascii="LM Roman 10" w:eastAsiaTheme="minorEastAsia" w:hAnsi="LM Roman 10" w:cstheme="minorBidi"/>
              <w:noProof/>
              <w:szCs w:val="24"/>
            </w:rPr>
          </w:pPr>
          <w:hyperlink w:anchor="_Toc20171931" w:history="1">
            <w:r w:rsidR="005D3303" w:rsidRPr="005D3303">
              <w:rPr>
                <w:rStyle w:val="Kpr"/>
                <w:rFonts w:ascii="LM Roman 10" w:hAnsi="LM Roman 10"/>
                <w:noProof/>
                <w:szCs w:val="24"/>
              </w:rPr>
              <w:t>REFERENCE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1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65</w:t>
            </w:r>
            <w:r w:rsidR="005D3303" w:rsidRPr="005D3303">
              <w:rPr>
                <w:rFonts w:ascii="LM Roman 10" w:hAnsi="LM Roman 10"/>
                <w:noProof/>
                <w:webHidden/>
                <w:szCs w:val="24"/>
              </w:rPr>
              <w:fldChar w:fldCharType="end"/>
            </w:r>
          </w:hyperlink>
        </w:p>
        <w:p w14:paraId="0BCA05C4" w14:textId="0DB44810" w:rsidR="005D3303" w:rsidRPr="005D3303" w:rsidRDefault="00DE3BE7" w:rsidP="005D3303">
          <w:pPr>
            <w:pStyle w:val="T1"/>
            <w:spacing w:after="100"/>
            <w:rPr>
              <w:rFonts w:ascii="LM Roman 10" w:eastAsiaTheme="minorEastAsia" w:hAnsi="LM Roman 10" w:cstheme="minorBidi"/>
              <w:noProof/>
              <w:szCs w:val="24"/>
            </w:rPr>
          </w:pPr>
          <w:hyperlink w:anchor="_Toc20171932" w:history="1">
            <w:r w:rsidR="005D3303" w:rsidRPr="005D3303">
              <w:rPr>
                <w:rStyle w:val="Kpr"/>
                <w:rFonts w:ascii="LM Roman 10" w:hAnsi="LM Roman 10"/>
                <w:noProof/>
                <w:szCs w:val="24"/>
              </w:rPr>
              <w:t>APPENDICE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2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69</w:t>
            </w:r>
            <w:r w:rsidR="005D3303" w:rsidRPr="005D3303">
              <w:rPr>
                <w:rFonts w:ascii="LM Roman 10" w:hAnsi="LM Roman 10"/>
                <w:noProof/>
                <w:webHidden/>
                <w:szCs w:val="24"/>
              </w:rPr>
              <w:fldChar w:fldCharType="end"/>
            </w:r>
          </w:hyperlink>
        </w:p>
        <w:p w14:paraId="604BE7E0" w14:textId="41ED1AD2" w:rsidR="005D3303" w:rsidRPr="005D3303" w:rsidRDefault="00DE3BE7" w:rsidP="005D3303">
          <w:pPr>
            <w:pStyle w:val="T1"/>
            <w:spacing w:after="100"/>
            <w:rPr>
              <w:rFonts w:ascii="LM Roman 10" w:eastAsiaTheme="minorEastAsia" w:hAnsi="LM Roman 10" w:cstheme="minorBidi"/>
              <w:noProof/>
              <w:szCs w:val="24"/>
            </w:rPr>
          </w:pPr>
          <w:hyperlink w:anchor="_Toc20171933" w:history="1">
            <w:r w:rsidR="005D3303" w:rsidRPr="005D3303">
              <w:rPr>
                <w:rStyle w:val="Kpr"/>
                <w:rFonts w:ascii="LM Roman 10" w:hAnsi="LM Roman 10"/>
                <w:noProof/>
                <w:szCs w:val="24"/>
              </w:rPr>
              <w:t>APPENDIX A</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69</w:t>
            </w:r>
            <w:r w:rsidR="005D3303" w:rsidRPr="005D3303">
              <w:rPr>
                <w:rFonts w:ascii="LM Roman 10" w:hAnsi="LM Roman 10"/>
                <w:noProof/>
                <w:webHidden/>
                <w:szCs w:val="24"/>
              </w:rPr>
              <w:fldChar w:fldCharType="end"/>
            </w:r>
          </w:hyperlink>
        </w:p>
        <w:p w14:paraId="5B0B54A4" w14:textId="441D52E0" w:rsidR="005D3303" w:rsidRPr="005D3303" w:rsidRDefault="00DE3BE7" w:rsidP="005D3303">
          <w:pPr>
            <w:pStyle w:val="T3"/>
            <w:tabs>
              <w:tab w:val="right" w:leader="dot" w:pos="8544"/>
            </w:tabs>
            <w:spacing w:after="100"/>
            <w:rPr>
              <w:rFonts w:ascii="LM Roman 10" w:eastAsiaTheme="minorEastAsia" w:hAnsi="LM Roman 10" w:cstheme="minorBidi"/>
              <w:noProof/>
              <w:szCs w:val="24"/>
            </w:rPr>
          </w:pPr>
          <w:hyperlink w:anchor="_Toc20171934" w:history="1">
            <w:r w:rsidR="005D3303" w:rsidRPr="005D3303">
              <w:rPr>
                <w:rStyle w:val="Kpr"/>
                <w:rFonts w:ascii="LM Roman 10" w:hAnsi="LM Roman 10" w:cs="Courier New"/>
                <w:iCs/>
                <w:noProof/>
                <w:szCs w:val="24"/>
              </w:rPr>
              <w:t>manager.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69</w:t>
            </w:r>
            <w:r w:rsidR="005D3303" w:rsidRPr="005D3303">
              <w:rPr>
                <w:rFonts w:ascii="LM Roman 10" w:hAnsi="LM Roman 10"/>
                <w:noProof/>
                <w:webHidden/>
                <w:szCs w:val="24"/>
              </w:rPr>
              <w:fldChar w:fldCharType="end"/>
            </w:r>
          </w:hyperlink>
        </w:p>
        <w:p w14:paraId="5CBAF05E" w14:textId="2D776FC0" w:rsidR="005D3303" w:rsidRPr="005D3303" w:rsidRDefault="00DE3BE7" w:rsidP="005D3303">
          <w:pPr>
            <w:pStyle w:val="T3"/>
            <w:tabs>
              <w:tab w:val="right" w:leader="dot" w:pos="8544"/>
            </w:tabs>
            <w:spacing w:after="100"/>
            <w:rPr>
              <w:rFonts w:ascii="LM Roman 10" w:eastAsiaTheme="minorEastAsia" w:hAnsi="LM Roman 10" w:cstheme="minorBidi"/>
              <w:noProof/>
              <w:szCs w:val="24"/>
            </w:rPr>
          </w:pPr>
          <w:hyperlink w:anchor="_Toc20171935" w:history="1">
            <w:r w:rsidR="005D3303" w:rsidRPr="005D3303">
              <w:rPr>
                <w:rStyle w:val="Kpr"/>
                <w:rFonts w:ascii="LM Roman 10" w:hAnsi="LM Roman 10" w:cs="Courier New"/>
                <w:iCs/>
                <w:noProof/>
                <w:szCs w:val="24"/>
              </w:rPr>
              <w:t>config.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5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69</w:t>
            </w:r>
            <w:r w:rsidR="005D3303" w:rsidRPr="005D3303">
              <w:rPr>
                <w:rFonts w:ascii="LM Roman 10" w:hAnsi="LM Roman 10"/>
                <w:noProof/>
                <w:webHidden/>
                <w:szCs w:val="24"/>
              </w:rPr>
              <w:fldChar w:fldCharType="end"/>
            </w:r>
          </w:hyperlink>
        </w:p>
        <w:p w14:paraId="0AA4295B" w14:textId="53316F18" w:rsidR="005D3303" w:rsidRPr="005D3303" w:rsidRDefault="00DE3BE7" w:rsidP="005D3303">
          <w:pPr>
            <w:pStyle w:val="T3"/>
            <w:tabs>
              <w:tab w:val="right" w:leader="dot" w:pos="8544"/>
            </w:tabs>
            <w:spacing w:after="100"/>
            <w:rPr>
              <w:rFonts w:ascii="LM Roman 10" w:eastAsiaTheme="minorEastAsia" w:hAnsi="LM Roman 10" w:cstheme="minorBidi"/>
              <w:noProof/>
              <w:szCs w:val="24"/>
            </w:rPr>
          </w:pPr>
          <w:hyperlink w:anchor="_Toc20171936" w:history="1">
            <w:r w:rsidR="005D3303" w:rsidRPr="005D3303">
              <w:rPr>
                <w:rStyle w:val="Kpr"/>
                <w:rFonts w:ascii="LM Roman 10" w:hAnsi="LM Roman 10" w:cs="Courier New"/>
                <w:iCs/>
                <w:noProof/>
                <w:szCs w:val="24"/>
              </w:rPr>
              <w:t>hurriyetApiToDb.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6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70</w:t>
            </w:r>
            <w:r w:rsidR="005D3303" w:rsidRPr="005D3303">
              <w:rPr>
                <w:rFonts w:ascii="LM Roman 10" w:hAnsi="LM Roman 10"/>
                <w:noProof/>
                <w:webHidden/>
                <w:szCs w:val="24"/>
              </w:rPr>
              <w:fldChar w:fldCharType="end"/>
            </w:r>
          </w:hyperlink>
        </w:p>
        <w:p w14:paraId="56D34E6A" w14:textId="02BC7146" w:rsidR="005D3303" w:rsidRPr="005D3303" w:rsidRDefault="00DE3BE7" w:rsidP="005D3303">
          <w:pPr>
            <w:pStyle w:val="T3"/>
            <w:tabs>
              <w:tab w:val="right" w:leader="dot" w:pos="8544"/>
            </w:tabs>
            <w:spacing w:after="100"/>
            <w:rPr>
              <w:rFonts w:ascii="LM Roman 10" w:eastAsiaTheme="minorEastAsia" w:hAnsi="LM Roman 10" w:cstheme="minorBidi"/>
              <w:noProof/>
              <w:szCs w:val="24"/>
            </w:rPr>
          </w:pPr>
          <w:hyperlink w:anchor="_Toc20171937" w:history="1">
            <w:r w:rsidR="005D3303" w:rsidRPr="005D3303">
              <w:rPr>
                <w:rStyle w:val="Kpr"/>
                <w:rFonts w:ascii="LM Roman 10" w:hAnsi="LM Roman 10" w:cs="Courier New"/>
                <w:iCs/>
                <w:noProof/>
                <w:szCs w:val="24"/>
              </w:rPr>
              <w:t>ituNlpPipeline.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7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71</w:t>
            </w:r>
            <w:r w:rsidR="005D3303" w:rsidRPr="005D3303">
              <w:rPr>
                <w:rFonts w:ascii="LM Roman 10" w:hAnsi="LM Roman 10"/>
                <w:noProof/>
                <w:webHidden/>
                <w:szCs w:val="24"/>
              </w:rPr>
              <w:fldChar w:fldCharType="end"/>
            </w:r>
          </w:hyperlink>
        </w:p>
        <w:p w14:paraId="037427DB" w14:textId="75633E61" w:rsidR="005D3303" w:rsidRPr="005D3303" w:rsidRDefault="00DE3BE7" w:rsidP="005D3303">
          <w:pPr>
            <w:pStyle w:val="T3"/>
            <w:tabs>
              <w:tab w:val="right" w:leader="dot" w:pos="8544"/>
            </w:tabs>
            <w:spacing w:after="100"/>
            <w:rPr>
              <w:rFonts w:ascii="LM Roman 10" w:eastAsiaTheme="minorEastAsia" w:hAnsi="LM Roman 10" w:cstheme="minorBidi"/>
              <w:noProof/>
              <w:szCs w:val="24"/>
            </w:rPr>
          </w:pPr>
          <w:hyperlink w:anchor="_Toc20171938" w:history="1">
            <w:r w:rsidR="005D3303" w:rsidRPr="005D3303">
              <w:rPr>
                <w:rStyle w:val="Kpr"/>
                <w:rFonts w:ascii="LM Roman 10" w:hAnsi="LM Roman 10" w:cs="Courier New"/>
                <w:iCs/>
                <w:noProof/>
                <w:szCs w:val="24"/>
              </w:rPr>
              <w:t>securityEventsWebPortal.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8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72</w:t>
            </w:r>
            <w:r w:rsidR="005D3303" w:rsidRPr="005D3303">
              <w:rPr>
                <w:rFonts w:ascii="LM Roman 10" w:hAnsi="LM Roman 10"/>
                <w:noProof/>
                <w:webHidden/>
                <w:szCs w:val="24"/>
              </w:rPr>
              <w:fldChar w:fldCharType="end"/>
            </w:r>
          </w:hyperlink>
        </w:p>
        <w:p w14:paraId="1A29ACE4" w14:textId="3A60083B" w:rsidR="005D3303" w:rsidRPr="005D3303" w:rsidRDefault="00DE3BE7" w:rsidP="005D3303">
          <w:pPr>
            <w:pStyle w:val="T3"/>
            <w:tabs>
              <w:tab w:val="right" w:leader="dot" w:pos="8544"/>
            </w:tabs>
            <w:spacing w:after="100"/>
            <w:rPr>
              <w:rFonts w:ascii="LM Roman 10" w:eastAsiaTheme="minorEastAsia" w:hAnsi="LM Roman 10" w:cstheme="minorBidi"/>
              <w:noProof/>
              <w:szCs w:val="24"/>
            </w:rPr>
          </w:pPr>
          <w:hyperlink w:anchor="_Toc20171939" w:history="1">
            <w:r w:rsidR="005D3303" w:rsidRPr="005D3303">
              <w:rPr>
                <w:rStyle w:val="Kpr"/>
                <w:rFonts w:ascii="LM Roman 10" w:hAnsi="LM Roman 10" w:cs="Courier New"/>
                <w:iCs/>
                <w:noProof/>
                <w:szCs w:val="24"/>
              </w:rPr>
              <w:t>sqliteOperations.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9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72</w:t>
            </w:r>
            <w:r w:rsidR="005D3303" w:rsidRPr="005D3303">
              <w:rPr>
                <w:rFonts w:ascii="LM Roman 10" w:hAnsi="LM Roman 10"/>
                <w:noProof/>
                <w:webHidden/>
                <w:szCs w:val="24"/>
              </w:rPr>
              <w:fldChar w:fldCharType="end"/>
            </w:r>
          </w:hyperlink>
        </w:p>
        <w:p w14:paraId="4BDA605F" w14:textId="5E619A88" w:rsidR="005D3303" w:rsidRPr="005D3303" w:rsidRDefault="00DE3BE7" w:rsidP="005D3303">
          <w:pPr>
            <w:pStyle w:val="T3"/>
            <w:tabs>
              <w:tab w:val="right" w:leader="dot" w:pos="8544"/>
            </w:tabs>
            <w:spacing w:after="100"/>
            <w:rPr>
              <w:rFonts w:ascii="LM Roman 10" w:eastAsiaTheme="minorEastAsia" w:hAnsi="LM Roman 10" w:cstheme="minorBidi"/>
              <w:noProof/>
              <w:szCs w:val="24"/>
            </w:rPr>
          </w:pPr>
          <w:hyperlink w:anchor="_Toc20171940" w:history="1">
            <w:r w:rsidR="005D3303" w:rsidRPr="005D3303">
              <w:rPr>
                <w:rStyle w:val="Kpr"/>
                <w:rFonts w:ascii="LM Roman 10" w:hAnsi="LM Roman 10" w:cs="Courier New"/>
                <w:iCs/>
                <w:noProof/>
                <w:szCs w:val="24"/>
              </w:rPr>
              <w:t>twitterStreamToDb.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40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73</w:t>
            </w:r>
            <w:r w:rsidR="005D3303" w:rsidRPr="005D3303">
              <w:rPr>
                <w:rFonts w:ascii="LM Roman 10" w:hAnsi="LM Roman 10"/>
                <w:noProof/>
                <w:webHidden/>
                <w:szCs w:val="24"/>
              </w:rPr>
              <w:fldChar w:fldCharType="end"/>
            </w:r>
          </w:hyperlink>
        </w:p>
        <w:p w14:paraId="13B00989" w14:textId="747818F8" w:rsidR="005D3303" w:rsidRPr="005D3303" w:rsidRDefault="00DE3BE7" w:rsidP="005D3303">
          <w:pPr>
            <w:pStyle w:val="T3"/>
            <w:tabs>
              <w:tab w:val="right" w:leader="dot" w:pos="8544"/>
            </w:tabs>
            <w:spacing w:after="100"/>
            <w:rPr>
              <w:rFonts w:ascii="LM Roman 10" w:eastAsiaTheme="minorEastAsia" w:hAnsi="LM Roman 10" w:cstheme="minorBidi"/>
              <w:noProof/>
              <w:szCs w:val="24"/>
            </w:rPr>
          </w:pPr>
          <w:hyperlink w:anchor="_Toc20171941" w:history="1">
            <w:r w:rsidR="005D3303" w:rsidRPr="005D3303">
              <w:rPr>
                <w:rStyle w:val="Kpr"/>
                <w:rFonts w:ascii="LM Roman 10" w:hAnsi="LM Roman 10" w:cs="Courier New"/>
                <w:iCs/>
                <w:noProof/>
                <w:szCs w:val="24"/>
              </w:rPr>
              <w:t>userInterface.html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41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73</w:t>
            </w:r>
            <w:r w:rsidR="005D3303" w:rsidRPr="005D3303">
              <w:rPr>
                <w:rFonts w:ascii="LM Roman 10" w:hAnsi="LM Roman 10"/>
                <w:noProof/>
                <w:webHidden/>
                <w:szCs w:val="24"/>
              </w:rPr>
              <w:fldChar w:fldCharType="end"/>
            </w:r>
          </w:hyperlink>
        </w:p>
        <w:p w14:paraId="636A8B42" w14:textId="71A499F5" w:rsidR="005D3303" w:rsidRPr="005D3303" w:rsidRDefault="00DE3BE7" w:rsidP="005D3303">
          <w:pPr>
            <w:pStyle w:val="T1"/>
            <w:spacing w:after="100"/>
            <w:rPr>
              <w:rFonts w:ascii="LM Roman 10" w:eastAsiaTheme="minorEastAsia" w:hAnsi="LM Roman 10" w:cstheme="minorBidi"/>
              <w:noProof/>
              <w:szCs w:val="24"/>
            </w:rPr>
          </w:pPr>
          <w:hyperlink w:anchor="_Toc20171942" w:history="1">
            <w:r w:rsidR="005D3303" w:rsidRPr="005D3303">
              <w:rPr>
                <w:rStyle w:val="Kpr"/>
                <w:rFonts w:ascii="LM Roman 10" w:hAnsi="LM Roman 10"/>
                <w:noProof/>
                <w:szCs w:val="24"/>
              </w:rPr>
              <w:t>APPENDIX B</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42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75</w:t>
            </w:r>
            <w:r w:rsidR="005D3303" w:rsidRPr="005D3303">
              <w:rPr>
                <w:rFonts w:ascii="LM Roman 10" w:hAnsi="LM Roman 10"/>
                <w:noProof/>
                <w:webHidden/>
                <w:szCs w:val="24"/>
              </w:rPr>
              <w:fldChar w:fldCharType="end"/>
            </w:r>
          </w:hyperlink>
        </w:p>
        <w:p w14:paraId="5B12D79E" w14:textId="0793D056" w:rsidR="003C4E4C" w:rsidRPr="005D3303" w:rsidRDefault="00A60818" w:rsidP="00884D7C">
          <w:pPr>
            <w:rPr>
              <w:rFonts w:ascii="LM Roman 10" w:hAnsi="LM Roman 10"/>
              <w:noProof/>
              <w:szCs w:val="24"/>
            </w:rPr>
          </w:pPr>
          <w:r w:rsidRPr="005D3303">
            <w:rPr>
              <w:rFonts w:ascii="LM Roman 10" w:hAnsi="LM Roman 10"/>
              <w:noProof/>
              <w:szCs w:val="24"/>
            </w:rPr>
            <w:fldChar w:fldCharType="end"/>
          </w:r>
        </w:p>
      </w:sdtContent>
    </w:sdt>
    <w:p w14:paraId="3EEBD722" w14:textId="58864096" w:rsidR="00814651" w:rsidRPr="005D3303" w:rsidRDefault="00814651" w:rsidP="005975E1">
      <w:pPr>
        <w:pStyle w:val="Balk1"/>
        <w:numPr>
          <w:ilvl w:val="0"/>
          <w:numId w:val="0"/>
        </w:numPr>
      </w:pPr>
      <w:bookmarkStart w:id="33" w:name="_Toc20171874"/>
      <w:r w:rsidRPr="005D3303">
        <w:lastRenderedPageBreak/>
        <w:t>LIST OF TABLES</w:t>
      </w:r>
      <w:bookmarkEnd w:id="33"/>
    </w:p>
    <w:p w14:paraId="3EEBD723" w14:textId="77777777" w:rsidR="00814651" w:rsidRPr="00D44428" w:rsidRDefault="00814651" w:rsidP="00814651">
      <w:pPr>
        <w:rPr>
          <w:rFonts w:ascii="LM Roman 10" w:hAnsi="LM Roman 10"/>
          <w:noProof/>
        </w:rPr>
      </w:pPr>
    </w:p>
    <w:p w14:paraId="6252F871" w14:textId="3DF18E1A" w:rsidR="005D3303" w:rsidRPr="005D3303" w:rsidRDefault="00814651" w:rsidP="005D3303">
      <w:pPr>
        <w:pStyle w:val="ekillerTablosu"/>
        <w:tabs>
          <w:tab w:val="right" w:leader="dot" w:pos="8544"/>
        </w:tabs>
        <w:spacing w:after="100"/>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9" w:anchor="_Toc20172122" w:history="1">
        <w:r w:rsidR="005D3303" w:rsidRPr="005D3303">
          <w:rPr>
            <w:rStyle w:val="Kpr"/>
            <w:rFonts w:ascii="LM Roman 10" w:hAnsi="LM Roman 10"/>
            <w:noProof/>
          </w:rPr>
          <w:t>Table 1: Example high-confidence events extracted using the system published within this paper.</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2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9</w:t>
        </w:r>
        <w:r w:rsidR="005D3303" w:rsidRPr="005D3303">
          <w:rPr>
            <w:rFonts w:ascii="LM Roman 10" w:hAnsi="LM Roman 10"/>
            <w:noProof/>
            <w:webHidden/>
          </w:rPr>
          <w:fldChar w:fldCharType="end"/>
        </w:r>
      </w:hyperlink>
    </w:p>
    <w:p w14:paraId="24120216" w14:textId="54FD5A99"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r:id="rId10" w:anchor="_Toc20172123" w:history="1">
        <w:r w:rsidR="005D3303" w:rsidRPr="005D3303">
          <w:rPr>
            <w:rStyle w:val="Kpr"/>
            <w:rFonts w:ascii="LM Roman 10" w:hAnsi="LM Roman 10"/>
            <w:noProof/>
          </w:rPr>
          <w:t>Table 2: Example of high-weight features. Context words other than nouns and verbs are replaced with their part of speech tags for better generalizatio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10</w:t>
        </w:r>
        <w:r w:rsidR="005D3303" w:rsidRPr="005D3303">
          <w:rPr>
            <w:rFonts w:ascii="LM Roman 10" w:hAnsi="LM Roman 10"/>
            <w:noProof/>
            <w:webHidden/>
          </w:rPr>
          <w:fldChar w:fldCharType="end"/>
        </w:r>
      </w:hyperlink>
    </w:p>
    <w:p w14:paraId="61E6C335" w14:textId="35821932"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r:id="rId11" w:anchor="_Toc20172124" w:history="1">
        <w:r w:rsidR="005D3303" w:rsidRPr="005D3303">
          <w:rPr>
            <w:rStyle w:val="Kpr"/>
            <w:rFonts w:ascii="LM Roman 10" w:hAnsi="LM Roman 10"/>
            <w:noProof/>
          </w:rPr>
          <w:t>Table 3: Seed Instances for DDoS Attack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10</w:t>
        </w:r>
        <w:r w:rsidR="005D3303" w:rsidRPr="005D3303">
          <w:rPr>
            <w:rFonts w:ascii="LM Roman 10" w:hAnsi="LM Roman 10"/>
            <w:noProof/>
            <w:webHidden/>
          </w:rPr>
          <w:fldChar w:fldCharType="end"/>
        </w:r>
      </w:hyperlink>
    </w:p>
    <w:p w14:paraId="6CDBB173" w14:textId="2DEA87BA"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r:id="rId12" w:anchor="_Toc20172125" w:history="1">
        <w:r w:rsidR="005D3303" w:rsidRPr="005D3303">
          <w:rPr>
            <w:rStyle w:val="Kpr"/>
            <w:rFonts w:ascii="LM Roman 10" w:hAnsi="LM Roman 10"/>
            <w:noProof/>
          </w:rPr>
          <w:t>Table 4: Tweet Examples with Attack Target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11</w:t>
        </w:r>
        <w:r w:rsidR="005D3303" w:rsidRPr="005D3303">
          <w:rPr>
            <w:rFonts w:ascii="LM Roman 10" w:hAnsi="LM Roman 10"/>
            <w:noProof/>
            <w:webHidden/>
          </w:rPr>
          <w:fldChar w:fldCharType="end"/>
        </w:r>
      </w:hyperlink>
    </w:p>
    <w:p w14:paraId="433389E1" w14:textId="6BE2B337"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126" w:history="1">
        <w:r w:rsidR="005D3303" w:rsidRPr="005D3303">
          <w:rPr>
            <w:rStyle w:val="Kpr"/>
            <w:rFonts w:ascii="LM Roman 10" w:hAnsi="LM Roman 10"/>
            <w:noProof/>
          </w:rPr>
          <w:t>Table 5: Sample Table after the Analyz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18</w:t>
        </w:r>
        <w:r w:rsidR="005D3303" w:rsidRPr="005D3303">
          <w:rPr>
            <w:rFonts w:ascii="LM Roman 10" w:hAnsi="LM Roman 10"/>
            <w:noProof/>
            <w:webHidden/>
          </w:rPr>
          <w:fldChar w:fldCharType="end"/>
        </w:r>
      </w:hyperlink>
    </w:p>
    <w:p w14:paraId="2B3D5561" w14:textId="39476C45"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127" w:history="1">
        <w:r w:rsidR="005D3303" w:rsidRPr="005D3303">
          <w:rPr>
            <w:rStyle w:val="Kpr"/>
            <w:rFonts w:ascii="LM Roman 10" w:hAnsi="LM Roman 10"/>
            <w:noProof/>
          </w:rPr>
          <w:t>Table 6: Sample Information Sharing Plan Tabl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18</w:t>
        </w:r>
        <w:r w:rsidR="005D3303" w:rsidRPr="005D3303">
          <w:rPr>
            <w:rFonts w:ascii="LM Roman 10" w:hAnsi="LM Roman 10"/>
            <w:noProof/>
            <w:webHidden/>
          </w:rPr>
          <w:fldChar w:fldCharType="end"/>
        </w:r>
      </w:hyperlink>
    </w:p>
    <w:p w14:paraId="6B013F81" w14:textId="2ADF59B7"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128" w:history="1">
        <w:r w:rsidR="005D3303" w:rsidRPr="005D3303">
          <w:rPr>
            <w:rStyle w:val="Kpr"/>
            <w:rFonts w:ascii="LM Roman 10" w:hAnsi="LM Roman 10"/>
            <w:noProof/>
          </w:rPr>
          <w:t>Table 7: Sample Detected Events Tabl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18</w:t>
        </w:r>
        <w:r w:rsidR="005D3303" w:rsidRPr="005D3303">
          <w:rPr>
            <w:rFonts w:ascii="LM Roman 10" w:hAnsi="LM Roman 10"/>
            <w:noProof/>
            <w:webHidden/>
          </w:rPr>
          <w:fldChar w:fldCharType="end"/>
        </w:r>
      </w:hyperlink>
    </w:p>
    <w:p w14:paraId="29D3B986" w14:textId="644FBEAE" w:rsidR="00D44428" w:rsidRDefault="00814651" w:rsidP="005062B4">
      <w:pPr>
        <w:spacing w:line="360" w:lineRule="auto"/>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0270A082" w:rsidR="00D44428" w:rsidRDefault="00D44428" w:rsidP="00FB060D">
      <w:pPr>
        <w:spacing w:line="360" w:lineRule="auto"/>
        <w:jc w:val="center"/>
        <w:rPr>
          <w:b/>
          <w:noProof/>
        </w:rPr>
      </w:pPr>
    </w:p>
    <w:p w14:paraId="35CA45A3" w14:textId="77777777" w:rsidR="004927C3" w:rsidRDefault="004927C3"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2BDE50B7" w:rsidR="00D44428" w:rsidRDefault="00D44428" w:rsidP="00FB060D">
      <w:pPr>
        <w:spacing w:line="360" w:lineRule="auto"/>
        <w:jc w:val="center"/>
        <w:rPr>
          <w:b/>
          <w:noProof/>
        </w:rPr>
      </w:pPr>
    </w:p>
    <w:p w14:paraId="0ACB4670" w14:textId="77777777" w:rsidR="004927C3" w:rsidRPr="004927C3" w:rsidRDefault="004927C3" w:rsidP="00FB060D">
      <w:pPr>
        <w:spacing w:line="360" w:lineRule="auto"/>
        <w:jc w:val="center"/>
        <w:rPr>
          <w:rFonts w:ascii="LM Roman 10" w:hAnsi="LM Roman 10"/>
          <w:b/>
          <w:noProof/>
          <w:sz w:val="28"/>
          <w:szCs w:val="28"/>
        </w:rPr>
      </w:pPr>
    </w:p>
    <w:p w14:paraId="3EEBD729" w14:textId="63A20288" w:rsidR="00814651" w:rsidRPr="00D44428" w:rsidRDefault="00814651" w:rsidP="005D3303">
      <w:pPr>
        <w:pStyle w:val="Balk1"/>
        <w:numPr>
          <w:ilvl w:val="0"/>
          <w:numId w:val="0"/>
        </w:numPr>
        <w:ind w:left="216"/>
      </w:pPr>
      <w:bookmarkStart w:id="34" w:name="_Toc20171875"/>
      <w:r w:rsidRPr="00D44428">
        <w:lastRenderedPageBreak/>
        <w:t>LIST OF FIGURES</w:t>
      </w:r>
      <w:bookmarkEnd w:id="34"/>
    </w:p>
    <w:p w14:paraId="3EEBD72A" w14:textId="77777777" w:rsidR="00ED32CA" w:rsidRPr="007E1CF6" w:rsidRDefault="00ED32CA" w:rsidP="00ED32CA">
      <w:pPr>
        <w:rPr>
          <w:noProof/>
        </w:rPr>
      </w:pPr>
    </w:p>
    <w:p w14:paraId="2FDC8362" w14:textId="64EECFF7" w:rsidR="005D3303" w:rsidRPr="005D3303" w:rsidRDefault="00ED32CA" w:rsidP="005D3303">
      <w:pPr>
        <w:pStyle w:val="ekillerTablosu"/>
        <w:tabs>
          <w:tab w:val="right" w:leader="dot" w:pos="8544"/>
        </w:tabs>
        <w:spacing w:after="100"/>
        <w:rPr>
          <w:rFonts w:ascii="LM Roman 10" w:eastAsiaTheme="minorEastAsia" w:hAnsi="LM Roman 10" w:cstheme="minorBidi"/>
          <w:noProof/>
          <w:sz w:val="22"/>
          <w:szCs w:val="22"/>
        </w:rPr>
      </w:pPr>
      <w:r w:rsidRPr="00FF5C14">
        <w:rPr>
          <w:rFonts w:ascii="LM Roman 10" w:hAnsi="LM Roman 10"/>
          <w:b/>
          <w:noProof/>
        </w:rPr>
        <w:fldChar w:fldCharType="begin"/>
      </w:r>
      <w:r w:rsidRPr="00FF5C14">
        <w:rPr>
          <w:rFonts w:ascii="LM Roman 10" w:hAnsi="LM Roman 10"/>
          <w:b/>
          <w:noProof/>
        </w:rPr>
        <w:instrText xml:space="preserve"> TOC \h \z \c "Figure" </w:instrText>
      </w:r>
      <w:r w:rsidRPr="00FF5C14">
        <w:rPr>
          <w:rFonts w:ascii="LM Roman 10" w:hAnsi="LM Roman 10"/>
          <w:b/>
          <w:noProof/>
        </w:rPr>
        <w:fldChar w:fldCharType="separate"/>
      </w:r>
      <w:hyperlink r:id="rId13" w:anchor="_Toc20172193" w:history="1">
        <w:r w:rsidR="005D3303" w:rsidRPr="005D3303">
          <w:rPr>
            <w:rStyle w:val="Kpr"/>
            <w:rFonts w:ascii="LM Roman 10" w:hAnsi="LM Roman 10"/>
            <w:noProof/>
          </w:rPr>
          <w:t>Figure 1: Tweets in Turkish After the Turktrust Vulnerability Announcement on 3 January 2013. Retrieved June 28, 2019, from https://twitter.com.</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1</w:t>
        </w:r>
        <w:r w:rsidR="005D3303" w:rsidRPr="005D3303">
          <w:rPr>
            <w:rFonts w:ascii="LM Roman 10" w:hAnsi="LM Roman 10"/>
            <w:noProof/>
            <w:webHidden/>
          </w:rPr>
          <w:fldChar w:fldCharType="end"/>
        </w:r>
      </w:hyperlink>
    </w:p>
    <w:p w14:paraId="39A90BFC" w14:textId="63307966"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r:id="rId14" w:anchor="_Toc20172194" w:history="1">
        <w:r w:rsidR="005D3303" w:rsidRPr="005D3303">
          <w:rPr>
            <w:rStyle w:val="Kpr"/>
            <w:rFonts w:ascii="LM Roman 10" w:hAnsi="LM Roman 10"/>
            <w:noProof/>
          </w:rPr>
          <w:t>Figure 2: Hürriyet Newspaper News after the Turktrust SSL Vulnerability is Detected. Retrieved June 28, 2019, from http://www.hurriyet.com.tr/teknoloji/yanlis-sertifika-googledan-dondu-22290509. Copyright 2013 by Hürriyet Gazetecilik ve Matbaacılık A.Ş.</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3</w:t>
        </w:r>
        <w:r w:rsidR="005D3303" w:rsidRPr="005D3303">
          <w:rPr>
            <w:rFonts w:ascii="LM Roman 10" w:hAnsi="LM Roman 10"/>
            <w:noProof/>
            <w:webHidden/>
          </w:rPr>
          <w:fldChar w:fldCharType="end"/>
        </w:r>
      </w:hyperlink>
    </w:p>
    <w:p w14:paraId="253DA408" w14:textId="144D2D0E"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r:id="rId15" w:anchor="_Toc20172195" w:history="1">
        <w:r w:rsidR="005D3303" w:rsidRPr="005D3303">
          <w:rPr>
            <w:rStyle w:val="Kpr"/>
            <w:rFonts w:ascii="LM Roman 10" w:hAnsi="LM Roman 10"/>
            <w:noProof/>
          </w:rPr>
          <w:t>Figure 3: Research results of IBM Security Lab about Cyber Security Analyst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7</w:t>
        </w:r>
        <w:r w:rsidR="005D3303" w:rsidRPr="005D3303">
          <w:rPr>
            <w:rFonts w:ascii="LM Roman 10" w:hAnsi="LM Roman 10"/>
            <w:noProof/>
            <w:webHidden/>
          </w:rPr>
          <w:fldChar w:fldCharType="end"/>
        </w:r>
      </w:hyperlink>
    </w:p>
    <w:p w14:paraId="48CA8672" w14:textId="1FBE556F"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r:id="rId16" w:anchor="_Toc20172196" w:history="1">
        <w:r w:rsidR="005D3303" w:rsidRPr="005D3303">
          <w:rPr>
            <w:rStyle w:val="Kpr"/>
            <w:rFonts w:ascii="LM Roman 10" w:hAnsi="LM Roman 10"/>
            <w:noProof/>
          </w:rPr>
          <w:t>Figure 4: Architecture of the Keyword Finder Component.</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12</w:t>
        </w:r>
        <w:r w:rsidR="005D3303" w:rsidRPr="005D3303">
          <w:rPr>
            <w:rFonts w:ascii="LM Roman 10" w:hAnsi="LM Roman 10"/>
            <w:noProof/>
            <w:webHidden/>
          </w:rPr>
          <w:fldChar w:fldCharType="end"/>
        </w:r>
      </w:hyperlink>
    </w:p>
    <w:p w14:paraId="1C949E74" w14:textId="2FADF997"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r:id="rId17" w:anchor="_Toc20172197" w:history="1">
        <w:r w:rsidR="005D3303" w:rsidRPr="005D3303">
          <w:rPr>
            <w:rStyle w:val="Kpr"/>
            <w:rFonts w:ascii="LM Roman 10" w:hAnsi="LM Roman 10"/>
            <w:noProof/>
          </w:rPr>
          <w:t>Figure 5: Technical Overview of Sonar.</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13</w:t>
        </w:r>
        <w:r w:rsidR="005D3303" w:rsidRPr="005D3303">
          <w:rPr>
            <w:rFonts w:ascii="LM Roman 10" w:hAnsi="LM Roman 10"/>
            <w:noProof/>
            <w:webHidden/>
          </w:rPr>
          <w:fldChar w:fldCharType="end"/>
        </w:r>
      </w:hyperlink>
    </w:p>
    <w:p w14:paraId="0C8F9638" w14:textId="5EA63E99"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r:id="rId18" w:anchor="_Toc20172198" w:history="1">
        <w:r w:rsidR="005D3303" w:rsidRPr="005D3303">
          <w:rPr>
            <w:rStyle w:val="Kpr"/>
            <w:rFonts w:ascii="LM Roman 10" w:hAnsi="LM Roman 10"/>
            <w:noProof/>
          </w:rPr>
          <w:t>Figure 6: Streamgraph Showing Normalized Volume of Tweets (September 2015 through October 2016) Tagged with Data Breach (red), DDoS Activity (grey) and Account Hijacking (blue) Types of Cybersecurity Event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13</w:t>
        </w:r>
        <w:r w:rsidR="005D3303" w:rsidRPr="005D3303">
          <w:rPr>
            <w:rFonts w:ascii="LM Roman 10" w:hAnsi="LM Roman 10"/>
            <w:noProof/>
            <w:webHidden/>
          </w:rPr>
          <w:fldChar w:fldCharType="end"/>
        </w:r>
      </w:hyperlink>
    </w:p>
    <w:p w14:paraId="7B82A028" w14:textId="1851531C"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r:id="rId19" w:anchor="_Toc20172199" w:history="1">
        <w:r w:rsidR="005D3303" w:rsidRPr="005D3303">
          <w:rPr>
            <w:rStyle w:val="Kpr"/>
            <w:rFonts w:ascii="LM Roman 10" w:hAnsi="LM Roman 10"/>
            <w:noProof/>
          </w:rPr>
          <w:t>Figure 7: A Schematic Overview of Cybersecurity Event Detection System from The Publicatio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9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14</w:t>
        </w:r>
        <w:r w:rsidR="005D3303" w:rsidRPr="005D3303">
          <w:rPr>
            <w:rFonts w:ascii="LM Roman 10" w:hAnsi="LM Roman 10"/>
            <w:noProof/>
            <w:webHidden/>
          </w:rPr>
          <w:fldChar w:fldCharType="end"/>
        </w:r>
      </w:hyperlink>
    </w:p>
    <w:p w14:paraId="5D47191D" w14:textId="05C91B8B"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0" w:history="1">
        <w:r w:rsidR="005D3303" w:rsidRPr="005D3303">
          <w:rPr>
            <w:rStyle w:val="Kpr"/>
            <w:rFonts w:ascii="LM Roman 10" w:hAnsi="LM Roman 10"/>
            <w:noProof/>
          </w:rPr>
          <w:t>Figure 8: The General Overview of the System</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0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16</w:t>
        </w:r>
        <w:r w:rsidR="005D3303" w:rsidRPr="005D3303">
          <w:rPr>
            <w:rFonts w:ascii="LM Roman 10" w:hAnsi="LM Roman 10"/>
            <w:noProof/>
            <w:webHidden/>
          </w:rPr>
          <w:fldChar w:fldCharType="end"/>
        </w:r>
      </w:hyperlink>
    </w:p>
    <w:p w14:paraId="0B9B4DAC" w14:textId="19C970EB"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1" w:history="1">
        <w:r w:rsidR="005D3303" w:rsidRPr="005D3303">
          <w:rPr>
            <w:rStyle w:val="Kpr"/>
            <w:rFonts w:ascii="LM Roman 10" w:hAnsi="LM Roman 10"/>
            <w:noProof/>
          </w:rPr>
          <w:t>Figure 9: Normalizer Sample from ITU NLP API</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1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17</w:t>
        </w:r>
        <w:r w:rsidR="005D3303" w:rsidRPr="005D3303">
          <w:rPr>
            <w:rFonts w:ascii="LM Roman 10" w:hAnsi="LM Roman 10"/>
            <w:noProof/>
            <w:webHidden/>
          </w:rPr>
          <w:fldChar w:fldCharType="end"/>
        </w:r>
      </w:hyperlink>
    </w:p>
    <w:p w14:paraId="5FFF74AF" w14:textId="204E0B61"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2" w:history="1">
        <w:r w:rsidR="005D3303" w:rsidRPr="005D3303">
          <w:rPr>
            <w:rStyle w:val="Kpr"/>
            <w:rFonts w:ascii="LM Roman 10" w:hAnsi="LM Roman 10"/>
            <w:noProof/>
          </w:rPr>
          <w:t>Figure 10: Sinclair, S.  G. Rockwell. (2019). TF-IDF Words Trends Results before Nic.tr Attack Start Day. Retrieved September 7, 2019, from https://voyant-tools.org.</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2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21</w:t>
        </w:r>
        <w:r w:rsidR="005D3303" w:rsidRPr="005D3303">
          <w:rPr>
            <w:rFonts w:ascii="LM Roman 10" w:hAnsi="LM Roman 10"/>
            <w:noProof/>
            <w:webHidden/>
          </w:rPr>
          <w:fldChar w:fldCharType="end"/>
        </w:r>
      </w:hyperlink>
    </w:p>
    <w:p w14:paraId="662C3610" w14:textId="32B6267C"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3" w:history="1">
        <w:r w:rsidR="005D3303" w:rsidRPr="005D3303">
          <w:rPr>
            <w:rStyle w:val="Kpr"/>
            <w:rFonts w:ascii="LM Roman 10" w:hAnsi="LM Roman 10"/>
            <w:noProof/>
          </w:rPr>
          <w:t>Figure 11: Sinclair, S.  G. Rockwell. (2019). TF-IDF Words Trends Results at Nic.tr Attack Start Day. Retrieved September 7, 2019, from https://voyant-tools.org.</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22</w:t>
        </w:r>
        <w:r w:rsidR="005D3303" w:rsidRPr="005D3303">
          <w:rPr>
            <w:rFonts w:ascii="LM Roman 10" w:hAnsi="LM Roman 10"/>
            <w:noProof/>
            <w:webHidden/>
          </w:rPr>
          <w:fldChar w:fldCharType="end"/>
        </w:r>
      </w:hyperlink>
    </w:p>
    <w:p w14:paraId="4922F182" w14:textId="4441EAAC"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4" w:history="1">
        <w:r w:rsidR="005D3303" w:rsidRPr="005D3303">
          <w:rPr>
            <w:rStyle w:val="Kpr"/>
            <w:rFonts w:ascii="LM Roman 10" w:hAnsi="LM Roman 10"/>
            <w:noProof/>
          </w:rPr>
          <w:t>Figure 12: Sinclair, S.  G. Rockwell. (2019). TF-IDF Words Trends after Nic.tr Attack Start Day (2 weeks period). Retrieved September 7, 2019, from https://voyant-tools.org.</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23</w:t>
        </w:r>
        <w:r w:rsidR="005D3303" w:rsidRPr="005D3303">
          <w:rPr>
            <w:rFonts w:ascii="LM Roman 10" w:hAnsi="LM Roman 10"/>
            <w:noProof/>
            <w:webHidden/>
          </w:rPr>
          <w:fldChar w:fldCharType="end"/>
        </w:r>
      </w:hyperlink>
    </w:p>
    <w:p w14:paraId="5C97DF11" w14:textId="0BD716A8"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5" w:history="1">
        <w:r w:rsidR="005D3303" w:rsidRPr="005D3303">
          <w:rPr>
            <w:rStyle w:val="Kpr"/>
            <w:rFonts w:ascii="LM Roman 10" w:hAnsi="LM Roman 10"/>
            <w:noProof/>
          </w:rPr>
          <w:t>Figure 13: Sinclair, S.  G. Rockwell. (2019). Cirrus after Nic.tr Attack Start Day (2 weeks period). Retrieved September 7, 2019, from https://voyant-tools.org.</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24</w:t>
        </w:r>
        <w:r w:rsidR="005D3303" w:rsidRPr="005D3303">
          <w:rPr>
            <w:rFonts w:ascii="LM Roman 10" w:hAnsi="LM Roman 10"/>
            <w:noProof/>
            <w:webHidden/>
          </w:rPr>
          <w:fldChar w:fldCharType="end"/>
        </w:r>
      </w:hyperlink>
    </w:p>
    <w:p w14:paraId="49557D05" w14:textId="167AC756"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r:id="rId20" w:anchor="_Toc20172206" w:history="1">
        <w:r w:rsidR="005D3303" w:rsidRPr="005D3303">
          <w:rPr>
            <w:rStyle w:val="Kpr"/>
            <w:rFonts w:ascii="LM Roman 10" w:hAnsi="LM Roman 10"/>
            <w:noProof/>
          </w:rPr>
          <w:t>Figure 14: Sample Turkish Tweets Related with a Security Incident. Retrieved June 28, 2019, from https://twitter.com/.</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27</w:t>
        </w:r>
        <w:r w:rsidR="005D3303" w:rsidRPr="005D3303">
          <w:rPr>
            <w:rFonts w:ascii="LM Roman 10" w:hAnsi="LM Roman 10"/>
            <w:noProof/>
            <w:webHidden/>
          </w:rPr>
          <w:fldChar w:fldCharType="end"/>
        </w:r>
      </w:hyperlink>
    </w:p>
    <w:p w14:paraId="6FAA0D98" w14:textId="03CFA41B"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r:id="rId21" w:anchor="_Toc20172207" w:history="1">
        <w:r w:rsidR="005D3303" w:rsidRPr="005D3303">
          <w:rPr>
            <w:rStyle w:val="Kpr"/>
            <w:rFonts w:ascii="LM Roman 10" w:hAnsi="LM Roman 10"/>
            <w:noProof/>
          </w:rPr>
          <w:t>Figure 15: A Simple diagram to explain what NLP doe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31</w:t>
        </w:r>
        <w:r w:rsidR="005D3303" w:rsidRPr="005D3303">
          <w:rPr>
            <w:rFonts w:ascii="LM Roman 10" w:hAnsi="LM Roman 10"/>
            <w:noProof/>
            <w:webHidden/>
          </w:rPr>
          <w:fldChar w:fldCharType="end"/>
        </w:r>
      </w:hyperlink>
    </w:p>
    <w:p w14:paraId="69D865D2" w14:textId="1371DFE2"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8" w:history="1">
        <w:r w:rsidR="005D3303" w:rsidRPr="005D3303">
          <w:rPr>
            <w:rStyle w:val="Kpr"/>
            <w:rFonts w:ascii="LM Roman 10" w:hAnsi="LM Roman 10"/>
            <w:noProof/>
          </w:rPr>
          <w:t>Figure 16: Normalization Architectur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33</w:t>
        </w:r>
        <w:r w:rsidR="005D3303" w:rsidRPr="005D3303">
          <w:rPr>
            <w:rFonts w:ascii="LM Roman 10" w:hAnsi="LM Roman 10"/>
            <w:noProof/>
            <w:webHidden/>
          </w:rPr>
          <w:fldChar w:fldCharType="end"/>
        </w:r>
      </w:hyperlink>
    </w:p>
    <w:p w14:paraId="2DC70ED1" w14:textId="1D1472A1"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9" w:history="1">
        <w:r w:rsidR="005D3303" w:rsidRPr="005D3303">
          <w:rPr>
            <w:rStyle w:val="Kpr"/>
            <w:rFonts w:ascii="LM Roman 10" w:hAnsi="LM Roman 10"/>
            <w:noProof/>
          </w:rPr>
          <w:t>Figure 17: Normalization Samples for Complex Error Type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9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33</w:t>
        </w:r>
        <w:r w:rsidR="005D3303" w:rsidRPr="005D3303">
          <w:rPr>
            <w:rFonts w:ascii="LM Roman 10" w:hAnsi="LM Roman 10"/>
            <w:noProof/>
            <w:webHidden/>
          </w:rPr>
          <w:fldChar w:fldCharType="end"/>
        </w:r>
      </w:hyperlink>
    </w:p>
    <w:p w14:paraId="4890467C" w14:textId="6A3E7CD9"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0" w:history="1">
        <w:r w:rsidR="005D3303" w:rsidRPr="005D3303">
          <w:rPr>
            <w:rStyle w:val="Kpr"/>
            <w:rFonts w:ascii="LM Roman 10" w:hAnsi="LM Roman 10"/>
            <w:noProof/>
          </w:rPr>
          <w:t>Figure 18: Sample Stored Twitter Data in the Database Fil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0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38</w:t>
        </w:r>
        <w:r w:rsidR="005D3303" w:rsidRPr="005D3303">
          <w:rPr>
            <w:rFonts w:ascii="LM Roman 10" w:hAnsi="LM Roman 10"/>
            <w:noProof/>
            <w:webHidden/>
          </w:rPr>
          <w:fldChar w:fldCharType="end"/>
        </w:r>
      </w:hyperlink>
    </w:p>
    <w:p w14:paraId="61ECE5BA" w14:textId="4B362BDB"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1" w:history="1">
        <w:r w:rsidR="005D3303" w:rsidRPr="005D3303">
          <w:rPr>
            <w:rStyle w:val="Kpr"/>
            <w:rFonts w:ascii="LM Roman 10" w:hAnsi="LM Roman 10"/>
            <w:noProof/>
          </w:rPr>
          <w:t>Figure 19: Sample Stored Hurriyet Newspaper Data in the Database Fil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1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40</w:t>
        </w:r>
        <w:r w:rsidR="005D3303" w:rsidRPr="005D3303">
          <w:rPr>
            <w:rFonts w:ascii="LM Roman 10" w:hAnsi="LM Roman 10"/>
            <w:noProof/>
            <w:webHidden/>
          </w:rPr>
          <w:fldChar w:fldCharType="end"/>
        </w:r>
      </w:hyperlink>
    </w:p>
    <w:p w14:paraId="5835F2E0" w14:textId="6569D98C"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2" w:history="1">
        <w:r w:rsidR="005D3303" w:rsidRPr="005D3303">
          <w:rPr>
            <w:rStyle w:val="Kpr"/>
            <w:rFonts w:ascii="LM Roman 10" w:hAnsi="LM Roman 10"/>
            <w:noProof/>
          </w:rPr>
          <w:t>Figure 20: User Interface of the Cybersecurity Detection Softwar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2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48</w:t>
        </w:r>
        <w:r w:rsidR="005D3303" w:rsidRPr="005D3303">
          <w:rPr>
            <w:rFonts w:ascii="LM Roman 10" w:hAnsi="LM Roman 10"/>
            <w:noProof/>
            <w:webHidden/>
          </w:rPr>
          <w:fldChar w:fldCharType="end"/>
        </w:r>
      </w:hyperlink>
    </w:p>
    <w:p w14:paraId="28B36134" w14:textId="2CAC567D"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3" w:history="1">
        <w:r w:rsidR="005D3303" w:rsidRPr="005D3303">
          <w:rPr>
            <w:rStyle w:val="Kpr"/>
            <w:rFonts w:ascii="LM Roman 10" w:hAnsi="LM Roman 10"/>
            <w:noProof/>
          </w:rPr>
          <w:t>Figure 21: Detected Security Events Before the Nic.tr Attack (2014-2015)</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49</w:t>
        </w:r>
        <w:r w:rsidR="005D3303" w:rsidRPr="005D3303">
          <w:rPr>
            <w:rFonts w:ascii="LM Roman 10" w:hAnsi="LM Roman 10"/>
            <w:noProof/>
            <w:webHidden/>
          </w:rPr>
          <w:fldChar w:fldCharType="end"/>
        </w:r>
      </w:hyperlink>
    </w:p>
    <w:p w14:paraId="04A4DBF7" w14:textId="1B507465"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4" w:history="1">
        <w:r w:rsidR="005D3303" w:rsidRPr="005D3303">
          <w:rPr>
            <w:rStyle w:val="Kpr"/>
            <w:rFonts w:ascii="LM Roman 10" w:hAnsi="LM Roman 10"/>
            <w:noProof/>
          </w:rPr>
          <w:t>Figure 22: Nic.tr Attack Start Day Detected Security Events Sample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0</w:t>
        </w:r>
        <w:r w:rsidR="005D3303" w:rsidRPr="005D3303">
          <w:rPr>
            <w:rFonts w:ascii="LM Roman 10" w:hAnsi="LM Roman 10"/>
            <w:noProof/>
            <w:webHidden/>
          </w:rPr>
          <w:fldChar w:fldCharType="end"/>
        </w:r>
      </w:hyperlink>
    </w:p>
    <w:p w14:paraId="43973E90" w14:textId="7B6102AB"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5" w:history="1">
        <w:r w:rsidR="005D3303" w:rsidRPr="005D3303">
          <w:rPr>
            <w:rStyle w:val="Kpr"/>
            <w:rFonts w:ascii="LM Roman 10" w:hAnsi="LM Roman 10"/>
            <w:noProof/>
          </w:rPr>
          <w:t>Figure 23: Detected Security Events Samples between 14 and 28 December 2015</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1</w:t>
        </w:r>
        <w:r w:rsidR="005D3303" w:rsidRPr="005D3303">
          <w:rPr>
            <w:rFonts w:ascii="LM Roman 10" w:hAnsi="LM Roman 10"/>
            <w:noProof/>
            <w:webHidden/>
          </w:rPr>
          <w:fldChar w:fldCharType="end"/>
        </w:r>
      </w:hyperlink>
    </w:p>
    <w:p w14:paraId="1C47FE1F" w14:textId="2CC89375"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6" w:history="1">
        <w:r w:rsidR="005D3303" w:rsidRPr="005D3303">
          <w:rPr>
            <w:rStyle w:val="Kpr"/>
            <w:rFonts w:ascii="LM Roman 10" w:hAnsi="LM Roman 10"/>
            <w:noProof/>
          </w:rPr>
          <w:t>Figure 24: WhatsApp Spyware Attack Detectio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3</w:t>
        </w:r>
        <w:r w:rsidR="005D3303" w:rsidRPr="005D3303">
          <w:rPr>
            <w:rFonts w:ascii="LM Roman 10" w:hAnsi="LM Roman 10"/>
            <w:noProof/>
            <w:webHidden/>
          </w:rPr>
          <w:fldChar w:fldCharType="end"/>
        </w:r>
      </w:hyperlink>
    </w:p>
    <w:p w14:paraId="10EC9CA5" w14:textId="5F22CFA3"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7" w:history="1">
        <w:r w:rsidR="005D3303" w:rsidRPr="005D3303">
          <w:rPr>
            <w:rStyle w:val="Kpr"/>
            <w:rFonts w:ascii="LM Roman 10" w:hAnsi="LM Roman 10"/>
            <w:noProof/>
          </w:rPr>
          <w:t>Figure 25: STM Warns about Remote Patient Tracking System Application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3</w:t>
        </w:r>
        <w:r w:rsidR="005D3303" w:rsidRPr="005D3303">
          <w:rPr>
            <w:rFonts w:ascii="LM Roman 10" w:hAnsi="LM Roman 10"/>
            <w:noProof/>
            <w:webHidden/>
          </w:rPr>
          <w:fldChar w:fldCharType="end"/>
        </w:r>
      </w:hyperlink>
    </w:p>
    <w:p w14:paraId="60420DF4" w14:textId="56879A0A"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8" w:history="1">
        <w:r w:rsidR="005D3303" w:rsidRPr="005D3303">
          <w:rPr>
            <w:rStyle w:val="Kpr"/>
            <w:rFonts w:ascii="LM Roman 10" w:hAnsi="LM Roman 10"/>
            <w:noProof/>
          </w:rPr>
          <w:t>Figure 26: Supply Chain Attack Targets ASUS Computers Through Backdoored Updat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4</w:t>
        </w:r>
        <w:r w:rsidR="005D3303" w:rsidRPr="005D3303">
          <w:rPr>
            <w:rFonts w:ascii="LM Roman 10" w:hAnsi="LM Roman 10"/>
            <w:noProof/>
            <w:webHidden/>
          </w:rPr>
          <w:fldChar w:fldCharType="end"/>
        </w:r>
      </w:hyperlink>
    </w:p>
    <w:p w14:paraId="611E2354" w14:textId="07EB2223"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9" w:history="1">
        <w:r w:rsidR="005D3303" w:rsidRPr="005D3303">
          <w:rPr>
            <w:rStyle w:val="Kpr"/>
            <w:rFonts w:ascii="LM Roman 10" w:hAnsi="LM Roman 10"/>
            <w:noProof/>
          </w:rPr>
          <w:t>Figure 27: MuddyWater Attack</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9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4</w:t>
        </w:r>
        <w:r w:rsidR="005D3303" w:rsidRPr="005D3303">
          <w:rPr>
            <w:rFonts w:ascii="LM Roman 10" w:hAnsi="LM Roman 10"/>
            <w:noProof/>
            <w:webHidden/>
          </w:rPr>
          <w:fldChar w:fldCharType="end"/>
        </w:r>
      </w:hyperlink>
    </w:p>
    <w:p w14:paraId="5C3E379D" w14:textId="468AB900"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0" w:history="1">
        <w:r w:rsidR="005D3303" w:rsidRPr="005D3303">
          <w:rPr>
            <w:rStyle w:val="Kpr"/>
            <w:rFonts w:ascii="LM Roman 10" w:hAnsi="LM Roman 10"/>
            <w:noProof/>
          </w:rPr>
          <w:t>Figure 28: MegaCortex Ransomwar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0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5</w:t>
        </w:r>
        <w:r w:rsidR="005D3303" w:rsidRPr="005D3303">
          <w:rPr>
            <w:rFonts w:ascii="LM Roman 10" w:hAnsi="LM Roman 10"/>
            <w:noProof/>
            <w:webHidden/>
          </w:rPr>
          <w:fldChar w:fldCharType="end"/>
        </w:r>
      </w:hyperlink>
    </w:p>
    <w:p w14:paraId="59E863AA" w14:textId="2CC1B1F1"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1" w:history="1">
        <w:r w:rsidR="005D3303" w:rsidRPr="005D3303">
          <w:rPr>
            <w:rStyle w:val="Kpr"/>
            <w:rFonts w:ascii="LM Roman 10" w:hAnsi="LM Roman 10"/>
            <w:noProof/>
          </w:rPr>
          <w:t>Figure 29: Using Popular TV Shows to Spread Malwar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1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5</w:t>
        </w:r>
        <w:r w:rsidR="005D3303" w:rsidRPr="005D3303">
          <w:rPr>
            <w:rFonts w:ascii="LM Roman 10" w:hAnsi="LM Roman 10"/>
            <w:noProof/>
            <w:webHidden/>
          </w:rPr>
          <w:fldChar w:fldCharType="end"/>
        </w:r>
      </w:hyperlink>
    </w:p>
    <w:p w14:paraId="43446499" w14:textId="7068037E"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2" w:history="1">
        <w:r w:rsidR="005D3303" w:rsidRPr="005D3303">
          <w:rPr>
            <w:rStyle w:val="Kpr"/>
            <w:rFonts w:ascii="LM Roman 10" w:hAnsi="LM Roman 10"/>
            <w:noProof/>
          </w:rPr>
          <w:t>Figure 30: RTM Banking Troja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2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5</w:t>
        </w:r>
        <w:r w:rsidR="005D3303" w:rsidRPr="005D3303">
          <w:rPr>
            <w:rFonts w:ascii="LM Roman 10" w:hAnsi="LM Roman 10"/>
            <w:noProof/>
            <w:webHidden/>
          </w:rPr>
          <w:fldChar w:fldCharType="end"/>
        </w:r>
      </w:hyperlink>
    </w:p>
    <w:p w14:paraId="31D41461" w14:textId="78F78D2F"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3" w:history="1">
        <w:r w:rsidR="005D3303" w:rsidRPr="005D3303">
          <w:rPr>
            <w:rStyle w:val="Kpr"/>
            <w:rFonts w:ascii="LM Roman 10" w:hAnsi="LM Roman 10"/>
            <w:noProof/>
          </w:rPr>
          <w:t>Figure 31: Mother's Day Cyberattack Alert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6</w:t>
        </w:r>
        <w:r w:rsidR="005D3303" w:rsidRPr="005D3303">
          <w:rPr>
            <w:rFonts w:ascii="LM Roman 10" w:hAnsi="LM Roman 10"/>
            <w:noProof/>
            <w:webHidden/>
          </w:rPr>
          <w:fldChar w:fldCharType="end"/>
        </w:r>
      </w:hyperlink>
    </w:p>
    <w:p w14:paraId="301E9C10" w14:textId="5A27D8BF"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4" w:history="1">
        <w:r w:rsidR="005D3303" w:rsidRPr="005D3303">
          <w:rPr>
            <w:rStyle w:val="Kpr"/>
            <w:rFonts w:ascii="LM Roman 10" w:hAnsi="LM Roman 10"/>
            <w:noProof/>
          </w:rPr>
          <w:t>Figure 32: Valentine’s Day Phishing Attack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6</w:t>
        </w:r>
        <w:r w:rsidR="005D3303" w:rsidRPr="005D3303">
          <w:rPr>
            <w:rFonts w:ascii="LM Roman 10" w:hAnsi="LM Roman 10"/>
            <w:noProof/>
            <w:webHidden/>
          </w:rPr>
          <w:fldChar w:fldCharType="end"/>
        </w:r>
      </w:hyperlink>
    </w:p>
    <w:p w14:paraId="2155EEF3" w14:textId="7C67350B"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5" w:history="1">
        <w:r w:rsidR="005D3303" w:rsidRPr="005D3303">
          <w:rPr>
            <w:rStyle w:val="Kpr"/>
            <w:rFonts w:ascii="LM Roman 10" w:hAnsi="LM Roman 10"/>
            <w:noProof/>
          </w:rPr>
          <w:t>Figure 33: Pirate Matryoshka Viru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6</w:t>
        </w:r>
        <w:r w:rsidR="005D3303" w:rsidRPr="005D3303">
          <w:rPr>
            <w:rFonts w:ascii="LM Roman 10" w:hAnsi="LM Roman 10"/>
            <w:noProof/>
            <w:webHidden/>
          </w:rPr>
          <w:fldChar w:fldCharType="end"/>
        </w:r>
      </w:hyperlink>
    </w:p>
    <w:p w14:paraId="78BCB1A5" w14:textId="02B6696C"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6" w:history="1">
        <w:r w:rsidR="005D3303" w:rsidRPr="005D3303">
          <w:rPr>
            <w:rStyle w:val="Kpr"/>
            <w:rFonts w:ascii="LM Roman 10" w:hAnsi="LM Roman 10"/>
            <w:noProof/>
          </w:rPr>
          <w:t>Figure 34: Cyber Attacks Using Smart TV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6</w:t>
        </w:r>
        <w:r w:rsidR="005D3303" w:rsidRPr="005D3303">
          <w:rPr>
            <w:rFonts w:ascii="LM Roman 10" w:hAnsi="LM Roman 10"/>
            <w:noProof/>
            <w:webHidden/>
          </w:rPr>
          <w:fldChar w:fldCharType="end"/>
        </w:r>
      </w:hyperlink>
    </w:p>
    <w:p w14:paraId="79F8112E" w14:textId="64372889"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7" w:history="1">
        <w:r w:rsidR="005D3303" w:rsidRPr="005D3303">
          <w:rPr>
            <w:rStyle w:val="Kpr"/>
            <w:rFonts w:ascii="LM Roman 10" w:hAnsi="LM Roman 10"/>
            <w:noProof/>
          </w:rPr>
          <w:t>Figure 35: Smart Home Cyberattack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7</w:t>
        </w:r>
        <w:r w:rsidR="005D3303" w:rsidRPr="005D3303">
          <w:rPr>
            <w:rFonts w:ascii="LM Roman 10" w:hAnsi="LM Roman 10"/>
            <w:noProof/>
            <w:webHidden/>
          </w:rPr>
          <w:fldChar w:fldCharType="end"/>
        </w:r>
      </w:hyperlink>
    </w:p>
    <w:p w14:paraId="3CB816DC" w14:textId="2EFEA39D"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8" w:history="1">
        <w:r w:rsidR="005D3303" w:rsidRPr="005D3303">
          <w:rPr>
            <w:rStyle w:val="Kpr"/>
            <w:rFonts w:ascii="LM Roman 10" w:hAnsi="LM Roman 10"/>
            <w:noProof/>
          </w:rPr>
          <w:t>Figure 36: Valletta Bank Cyberattack</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7</w:t>
        </w:r>
        <w:r w:rsidR="005D3303" w:rsidRPr="005D3303">
          <w:rPr>
            <w:rFonts w:ascii="LM Roman 10" w:hAnsi="LM Roman 10"/>
            <w:noProof/>
            <w:webHidden/>
          </w:rPr>
          <w:fldChar w:fldCharType="end"/>
        </w:r>
      </w:hyperlink>
    </w:p>
    <w:p w14:paraId="7D51C737" w14:textId="5F06FCC1"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9" w:history="1">
        <w:r w:rsidR="005D3303" w:rsidRPr="005D3303">
          <w:rPr>
            <w:rStyle w:val="Kpr"/>
            <w:rFonts w:ascii="LM Roman 10" w:hAnsi="LM Roman 10"/>
            <w:noProof/>
          </w:rPr>
          <w:t>Figure 37: Business Email Compromise Attack</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9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7</w:t>
        </w:r>
        <w:r w:rsidR="005D3303" w:rsidRPr="005D3303">
          <w:rPr>
            <w:rFonts w:ascii="LM Roman 10" w:hAnsi="LM Roman 10"/>
            <w:noProof/>
            <w:webHidden/>
          </w:rPr>
          <w:fldChar w:fldCharType="end"/>
        </w:r>
      </w:hyperlink>
    </w:p>
    <w:p w14:paraId="45548C41" w14:textId="74A55500"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0" w:history="1">
        <w:r w:rsidR="005D3303" w:rsidRPr="005D3303">
          <w:rPr>
            <w:rStyle w:val="Kpr"/>
            <w:rFonts w:ascii="LM Roman 10" w:hAnsi="LM Roman 10"/>
            <w:noProof/>
          </w:rPr>
          <w:t>Figure 38: Cyberattacks Which Use Netflix Brand</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0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8</w:t>
        </w:r>
        <w:r w:rsidR="005D3303" w:rsidRPr="005D3303">
          <w:rPr>
            <w:rFonts w:ascii="LM Roman 10" w:hAnsi="LM Roman 10"/>
            <w:noProof/>
            <w:webHidden/>
          </w:rPr>
          <w:fldChar w:fldCharType="end"/>
        </w:r>
      </w:hyperlink>
    </w:p>
    <w:p w14:paraId="57957C71" w14:textId="6BBAAC84"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1" w:history="1">
        <w:r w:rsidR="005D3303" w:rsidRPr="005D3303">
          <w:rPr>
            <w:rStyle w:val="Kpr"/>
            <w:rFonts w:ascii="LM Roman 10" w:hAnsi="LM Roman 10"/>
            <w:noProof/>
          </w:rPr>
          <w:t>Figure 39: Cyberattacks Targeting Job Seeker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1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8</w:t>
        </w:r>
        <w:r w:rsidR="005D3303" w:rsidRPr="005D3303">
          <w:rPr>
            <w:rFonts w:ascii="LM Roman 10" w:hAnsi="LM Roman 10"/>
            <w:noProof/>
            <w:webHidden/>
          </w:rPr>
          <w:fldChar w:fldCharType="end"/>
        </w:r>
      </w:hyperlink>
    </w:p>
    <w:p w14:paraId="1CD3EB4C" w14:textId="0D60EDE8"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2" w:history="1">
        <w:r w:rsidR="005D3303" w:rsidRPr="005D3303">
          <w:rPr>
            <w:rStyle w:val="Kpr"/>
            <w:rFonts w:ascii="LM Roman 10" w:hAnsi="LM Roman 10"/>
            <w:noProof/>
          </w:rPr>
          <w:t>Figure 40: Phishing Attacks Targeting Social Media User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2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8</w:t>
        </w:r>
        <w:r w:rsidR="005D3303" w:rsidRPr="005D3303">
          <w:rPr>
            <w:rFonts w:ascii="LM Roman 10" w:hAnsi="LM Roman 10"/>
            <w:noProof/>
            <w:webHidden/>
          </w:rPr>
          <w:fldChar w:fldCharType="end"/>
        </w:r>
      </w:hyperlink>
    </w:p>
    <w:p w14:paraId="08F679D6" w14:textId="6A6A310B"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3" w:history="1">
        <w:r w:rsidR="005D3303" w:rsidRPr="005D3303">
          <w:rPr>
            <w:rStyle w:val="Kpr"/>
            <w:rFonts w:ascii="LM Roman 10" w:hAnsi="LM Roman 10"/>
            <w:noProof/>
          </w:rPr>
          <w:t>Figure 41: Zombie Cookie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9</w:t>
        </w:r>
        <w:r w:rsidR="005D3303" w:rsidRPr="005D3303">
          <w:rPr>
            <w:rFonts w:ascii="LM Roman 10" w:hAnsi="LM Roman 10"/>
            <w:noProof/>
            <w:webHidden/>
          </w:rPr>
          <w:fldChar w:fldCharType="end"/>
        </w:r>
      </w:hyperlink>
    </w:p>
    <w:p w14:paraId="72ACB532" w14:textId="1B342442"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4" w:history="1">
        <w:r w:rsidR="005D3303" w:rsidRPr="005D3303">
          <w:rPr>
            <w:rStyle w:val="Kpr"/>
            <w:rFonts w:ascii="LM Roman 10" w:hAnsi="LM Roman 10"/>
            <w:noProof/>
          </w:rPr>
          <w:t>Figure 42: Millions of Email Addresses Infiltrated the Internet</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9</w:t>
        </w:r>
        <w:r w:rsidR="005D3303" w:rsidRPr="005D3303">
          <w:rPr>
            <w:rFonts w:ascii="LM Roman 10" w:hAnsi="LM Roman 10"/>
            <w:noProof/>
            <w:webHidden/>
          </w:rPr>
          <w:fldChar w:fldCharType="end"/>
        </w:r>
      </w:hyperlink>
    </w:p>
    <w:p w14:paraId="66B030AE" w14:textId="05B9B65D"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5" w:history="1">
        <w:r w:rsidR="005D3303" w:rsidRPr="005D3303">
          <w:rPr>
            <w:rStyle w:val="Kpr"/>
            <w:rFonts w:ascii="LM Roman 10" w:hAnsi="LM Roman 10"/>
            <w:noProof/>
          </w:rPr>
          <w:t>Figure 43: The USA and China Cyberwar Started Tweet</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9</w:t>
        </w:r>
        <w:r w:rsidR="005D3303" w:rsidRPr="005D3303">
          <w:rPr>
            <w:rFonts w:ascii="LM Roman 10" w:hAnsi="LM Roman 10"/>
            <w:noProof/>
            <w:webHidden/>
          </w:rPr>
          <w:fldChar w:fldCharType="end"/>
        </w:r>
      </w:hyperlink>
    </w:p>
    <w:p w14:paraId="1048643F" w14:textId="4E2F2179"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6" w:history="1">
        <w:r w:rsidR="005D3303" w:rsidRPr="005D3303">
          <w:rPr>
            <w:rStyle w:val="Kpr"/>
            <w:rFonts w:ascii="LM Roman 10" w:hAnsi="LM Roman 10"/>
            <w:noProof/>
          </w:rPr>
          <w:t>Figure 44: Angela Merkel and Hundreds of German Politicians Hacked</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60</w:t>
        </w:r>
        <w:r w:rsidR="005D3303" w:rsidRPr="005D3303">
          <w:rPr>
            <w:rFonts w:ascii="LM Roman 10" w:hAnsi="LM Roman 10"/>
            <w:noProof/>
            <w:webHidden/>
          </w:rPr>
          <w:fldChar w:fldCharType="end"/>
        </w:r>
      </w:hyperlink>
    </w:p>
    <w:p w14:paraId="443A80FB" w14:textId="5E905ED0"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7" w:history="1">
        <w:r w:rsidR="005D3303" w:rsidRPr="005D3303">
          <w:rPr>
            <w:rStyle w:val="Kpr"/>
            <w:rFonts w:ascii="LM Roman 10" w:hAnsi="LM Roman 10"/>
            <w:noProof/>
          </w:rPr>
          <w:t>Figure 45: Sample False Positive Cybersecurity Event Detectio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60</w:t>
        </w:r>
        <w:r w:rsidR="005D3303" w:rsidRPr="005D3303">
          <w:rPr>
            <w:rFonts w:ascii="LM Roman 10" w:hAnsi="LM Roman 10"/>
            <w:noProof/>
            <w:webHidden/>
          </w:rPr>
          <w:fldChar w:fldCharType="end"/>
        </w:r>
      </w:hyperlink>
    </w:p>
    <w:p w14:paraId="1372EA96" w14:textId="792AB077" w:rsidR="005D3303" w:rsidRPr="005D3303" w:rsidRDefault="00DE3BE7"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8" w:history="1">
        <w:r w:rsidR="005D3303" w:rsidRPr="005D3303">
          <w:rPr>
            <w:rStyle w:val="Kpr"/>
            <w:rFonts w:ascii="LM Roman 10" w:hAnsi="LM Roman 10"/>
            <w:noProof/>
          </w:rPr>
          <w:t>Figure 46: Sample, not Useful Cybersecurity Event Detectio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61</w:t>
        </w:r>
        <w:r w:rsidR="005D3303" w:rsidRPr="005D3303">
          <w:rPr>
            <w:rFonts w:ascii="LM Roman 10" w:hAnsi="LM Roman 10"/>
            <w:noProof/>
            <w:webHidden/>
          </w:rPr>
          <w:fldChar w:fldCharType="end"/>
        </w:r>
      </w:hyperlink>
    </w:p>
    <w:p w14:paraId="3EEBD735" w14:textId="3D66E7EF" w:rsidR="00814651" w:rsidRPr="00FF5C14" w:rsidRDefault="00ED32CA" w:rsidP="00FF5C14">
      <w:pPr>
        <w:spacing w:line="360" w:lineRule="auto"/>
        <w:rPr>
          <w:rFonts w:ascii="LM Roman 10" w:hAnsi="LM Roman 10"/>
          <w:b/>
          <w:noProof/>
        </w:rPr>
      </w:pPr>
      <w:r w:rsidRPr="00FF5C14">
        <w:rPr>
          <w:rFonts w:ascii="LM Roman 10" w:hAnsi="LM Roman 10"/>
          <w:b/>
          <w:noProof/>
        </w:rPr>
        <w:fldChar w:fldCharType="end"/>
      </w:r>
    </w:p>
    <w:p w14:paraId="6B3F8BDF" w14:textId="7B4C020B" w:rsidR="00EE1197" w:rsidRPr="00610AEE" w:rsidRDefault="00EE1197" w:rsidP="00610AEE">
      <w:pPr>
        <w:spacing w:after="0"/>
        <w:jc w:val="center"/>
        <w:rPr>
          <w:b/>
          <w:noProof/>
          <w:sz w:val="28"/>
          <w:szCs w:val="22"/>
        </w:rPr>
      </w:pPr>
    </w:p>
    <w:p w14:paraId="3D8B4D5C" w14:textId="24238EED" w:rsidR="00F7302D" w:rsidRDefault="00F7302D" w:rsidP="00610AEE">
      <w:pPr>
        <w:spacing w:after="0"/>
        <w:jc w:val="center"/>
        <w:rPr>
          <w:rFonts w:ascii="LM Roman 10" w:hAnsi="LM Roman 10"/>
          <w:b/>
          <w:noProof/>
          <w:sz w:val="28"/>
          <w:szCs w:val="22"/>
        </w:rPr>
      </w:pPr>
    </w:p>
    <w:p w14:paraId="032EDF09" w14:textId="763BD731" w:rsidR="00F7302D" w:rsidRDefault="00F7302D" w:rsidP="00610AEE">
      <w:pPr>
        <w:spacing w:after="0"/>
        <w:jc w:val="center"/>
        <w:rPr>
          <w:rFonts w:ascii="LM Roman 10" w:hAnsi="LM Roman 10"/>
          <w:b/>
          <w:noProof/>
          <w:sz w:val="28"/>
          <w:szCs w:val="22"/>
        </w:rPr>
      </w:pPr>
    </w:p>
    <w:p w14:paraId="70BB624B" w14:textId="5FB6BBE0" w:rsidR="003759FD" w:rsidRDefault="003759FD" w:rsidP="00610AEE">
      <w:pPr>
        <w:spacing w:after="0"/>
        <w:jc w:val="center"/>
        <w:rPr>
          <w:rFonts w:ascii="LM Roman 10" w:hAnsi="LM Roman 10"/>
          <w:b/>
          <w:noProof/>
          <w:sz w:val="28"/>
          <w:szCs w:val="22"/>
        </w:rPr>
      </w:pPr>
    </w:p>
    <w:p w14:paraId="0052581F" w14:textId="41403F75" w:rsidR="003759FD" w:rsidRDefault="003759FD" w:rsidP="00610AEE">
      <w:pPr>
        <w:spacing w:after="0"/>
        <w:jc w:val="center"/>
        <w:rPr>
          <w:rFonts w:ascii="LM Roman 10" w:hAnsi="LM Roman 10"/>
          <w:b/>
          <w:noProof/>
          <w:sz w:val="28"/>
          <w:szCs w:val="22"/>
        </w:rPr>
      </w:pPr>
    </w:p>
    <w:p w14:paraId="58CF4F4F" w14:textId="7E940149" w:rsidR="003759FD" w:rsidRDefault="003759FD" w:rsidP="00610AEE">
      <w:pPr>
        <w:spacing w:after="0"/>
        <w:jc w:val="center"/>
        <w:rPr>
          <w:rFonts w:ascii="LM Roman 10" w:hAnsi="LM Roman 10"/>
          <w:b/>
          <w:noProof/>
          <w:sz w:val="28"/>
          <w:szCs w:val="22"/>
        </w:rPr>
      </w:pPr>
    </w:p>
    <w:p w14:paraId="0F02379F" w14:textId="5C7BDC65" w:rsidR="003759FD" w:rsidRDefault="003759FD" w:rsidP="00610AEE">
      <w:pPr>
        <w:spacing w:after="0"/>
        <w:jc w:val="center"/>
        <w:rPr>
          <w:rFonts w:ascii="LM Roman 10" w:hAnsi="LM Roman 10"/>
          <w:b/>
          <w:noProof/>
          <w:sz w:val="28"/>
          <w:szCs w:val="22"/>
        </w:rPr>
      </w:pPr>
    </w:p>
    <w:p w14:paraId="16C303E2" w14:textId="498C6044" w:rsidR="003759FD" w:rsidRDefault="003759FD" w:rsidP="00610AEE">
      <w:pPr>
        <w:spacing w:after="0"/>
        <w:jc w:val="center"/>
        <w:rPr>
          <w:rFonts w:ascii="LM Roman 10" w:hAnsi="LM Roman 10"/>
          <w:b/>
          <w:noProof/>
          <w:sz w:val="28"/>
          <w:szCs w:val="22"/>
        </w:rPr>
      </w:pPr>
    </w:p>
    <w:p w14:paraId="2955EF7D" w14:textId="725515B2" w:rsidR="003759FD" w:rsidRDefault="003759FD" w:rsidP="00610AEE">
      <w:pPr>
        <w:spacing w:after="0"/>
        <w:jc w:val="center"/>
        <w:rPr>
          <w:rFonts w:ascii="LM Roman 10" w:hAnsi="LM Roman 10"/>
          <w:b/>
          <w:noProof/>
          <w:sz w:val="28"/>
          <w:szCs w:val="22"/>
        </w:rPr>
      </w:pPr>
    </w:p>
    <w:p w14:paraId="452E3D88" w14:textId="122E4EA0" w:rsidR="003759FD" w:rsidRDefault="003759FD" w:rsidP="00610AEE">
      <w:pPr>
        <w:spacing w:after="0"/>
        <w:jc w:val="center"/>
        <w:rPr>
          <w:rFonts w:ascii="LM Roman 10" w:hAnsi="LM Roman 10"/>
          <w:b/>
          <w:noProof/>
          <w:sz w:val="28"/>
          <w:szCs w:val="22"/>
        </w:rPr>
      </w:pPr>
    </w:p>
    <w:p w14:paraId="158B1CB4" w14:textId="5D7F9189" w:rsidR="003759FD" w:rsidRDefault="003759FD" w:rsidP="00610AEE">
      <w:pPr>
        <w:spacing w:after="0"/>
        <w:jc w:val="center"/>
        <w:rPr>
          <w:rFonts w:ascii="LM Roman 10" w:hAnsi="LM Roman 10"/>
          <w:b/>
          <w:noProof/>
          <w:sz w:val="28"/>
          <w:szCs w:val="22"/>
        </w:rPr>
      </w:pPr>
    </w:p>
    <w:p w14:paraId="01FF0A0B" w14:textId="7B2562AF" w:rsidR="003759FD" w:rsidRDefault="003759FD" w:rsidP="00610AEE">
      <w:pPr>
        <w:spacing w:after="0"/>
        <w:jc w:val="center"/>
        <w:rPr>
          <w:rFonts w:ascii="LM Roman 10" w:hAnsi="LM Roman 10"/>
          <w:b/>
          <w:noProof/>
          <w:sz w:val="28"/>
          <w:szCs w:val="22"/>
        </w:rPr>
      </w:pPr>
    </w:p>
    <w:p w14:paraId="6447D952" w14:textId="77777777" w:rsidR="00EC36CF" w:rsidRPr="00F7302D" w:rsidRDefault="00EC36CF" w:rsidP="00610AEE">
      <w:pPr>
        <w:spacing w:after="0"/>
        <w:jc w:val="center"/>
        <w:rPr>
          <w:rFonts w:ascii="LM Roman 10" w:hAnsi="LM Roman 10"/>
          <w:b/>
          <w:noProof/>
          <w:sz w:val="28"/>
          <w:szCs w:val="22"/>
        </w:rPr>
      </w:pPr>
    </w:p>
    <w:p w14:paraId="702A86D4" w14:textId="77777777" w:rsidR="00136FCF" w:rsidRPr="00CE3940" w:rsidRDefault="00136FCF" w:rsidP="005975E1">
      <w:pPr>
        <w:pStyle w:val="Balk1"/>
        <w:numPr>
          <w:ilvl w:val="0"/>
          <w:numId w:val="0"/>
        </w:numPr>
        <w:ind w:left="216"/>
      </w:pPr>
      <w:bookmarkStart w:id="35" w:name="_Toc20171876"/>
      <w:r w:rsidRPr="00CE3940">
        <w:lastRenderedPageBreak/>
        <w:t>LIST OF ABBREVIATIONS</w:t>
      </w:r>
      <w:bookmarkEnd w:id="35"/>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EC36CF" w:rsidRPr="007E1CF6" w14:paraId="5B86FDB4" w14:textId="77777777" w:rsidTr="007E2A39">
        <w:trPr>
          <w:trHeight w:val="315"/>
        </w:trPr>
        <w:tc>
          <w:tcPr>
            <w:tcW w:w="1418" w:type="dxa"/>
            <w:shd w:val="clear" w:color="auto" w:fill="auto"/>
            <w:noWrap/>
            <w:vAlign w:val="center"/>
          </w:tcPr>
          <w:p w14:paraId="7B9BEC64"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27C8C053" w14:textId="77777777" w:rsidR="00EC36CF" w:rsidRPr="00CE3940" w:rsidRDefault="00EC36CF" w:rsidP="00CE3940">
            <w:pPr>
              <w:spacing w:after="0"/>
              <w:rPr>
                <w:rFonts w:ascii="LM Roman 10" w:hAnsi="LM Roman 10"/>
                <w:noProof/>
              </w:rPr>
            </w:pPr>
            <w:r w:rsidRPr="00CE3940">
              <w:rPr>
                <w:rFonts w:ascii="LM Roman 10" w:hAnsi="LM Roman 10"/>
                <w:noProof/>
              </w:rPr>
              <w:t>Application Programming Interface</w:t>
            </w:r>
          </w:p>
        </w:tc>
      </w:tr>
      <w:tr w:rsidR="00EC36CF" w:rsidRPr="007E1CF6" w14:paraId="27157C4F" w14:textId="77777777" w:rsidTr="0054028D">
        <w:trPr>
          <w:trHeight w:val="315"/>
        </w:trPr>
        <w:tc>
          <w:tcPr>
            <w:tcW w:w="1418" w:type="dxa"/>
            <w:shd w:val="clear" w:color="auto" w:fill="auto"/>
            <w:noWrap/>
            <w:vAlign w:val="center"/>
            <w:hideMark/>
          </w:tcPr>
          <w:p w14:paraId="64BFBC27"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DDoS</w:t>
            </w:r>
          </w:p>
        </w:tc>
        <w:tc>
          <w:tcPr>
            <w:tcW w:w="7649" w:type="dxa"/>
            <w:shd w:val="clear" w:color="auto" w:fill="auto"/>
            <w:noWrap/>
            <w:vAlign w:val="center"/>
            <w:hideMark/>
          </w:tcPr>
          <w:p w14:paraId="2AA2153D" w14:textId="77777777" w:rsidR="00EC36CF" w:rsidRPr="00CE3940" w:rsidRDefault="00EC36CF" w:rsidP="00CE3940">
            <w:pPr>
              <w:spacing w:after="0"/>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EC36CF" w:rsidRPr="007E1CF6" w14:paraId="13CC48DF" w14:textId="77777777" w:rsidTr="0054028D">
        <w:trPr>
          <w:trHeight w:val="315"/>
        </w:trPr>
        <w:tc>
          <w:tcPr>
            <w:tcW w:w="1418" w:type="dxa"/>
            <w:shd w:val="clear" w:color="auto" w:fill="auto"/>
            <w:noWrap/>
            <w:vAlign w:val="center"/>
            <w:hideMark/>
          </w:tcPr>
          <w:p w14:paraId="7E4EB08C"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DoS</w:t>
            </w:r>
          </w:p>
        </w:tc>
        <w:tc>
          <w:tcPr>
            <w:tcW w:w="7649" w:type="dxa"/>
            <w:shd w:val="clear" w:color="auto" w:fill="auto"/>
            <w:noWrap/>
            <w:vAlign w:val="center"/>
            <w:hideMark/>
          </w:tcPr>
          <w:p w14:paraId="2BD7E080" w14:textId="77777777" w:rsidR="00EC36CF" w:rsidRPr="00CE3940" w:rsidRDefault="00EC36CF" w:rsidP="00CE3940">
            <w:pPr>
              <w:spacing w:after="0"/>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EC36CF" w:rsidRPr="007E1CF6" w14:paraId="1530A824" w14:textId="77777777" w:rsidTr="007E2A39">
        <w:trPr>
          <w:trHeight w:val="315"/>
        </w:trPr>
        <w:tc>
          <w:tcPr>
            <w:tcW w:w="1418" w:type="dxa"/>
            <w:shd w:val="clear" w:color="auto" w:fill="auto"/>
            <w:noWrap/>
            <w:vAlign w:val="center"/>
          </w:tcPr>
          <w:p w14:paraId="1F145999"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ABDFA1A" w14:textId="77777777" w:rsidR="00EC36CF" w:rsidRPr="00CE3940" w:rsidRDefault="00EC36CF" w:rsidP="00CE3940">
            <w:pPr>
              <w:spacing w:after="0"/>
              <w:rPr>
                <w:rFonts w:ascii="LM Roman 10" w:hAnsi="LM Roman 10"/>
                <w:noProof/>
              </w:rPr>
            </w:pPr>
            <w:r w:rsidRPr="00CE3940">
              <w:rPr>
                <w:rFonts w:ascii="LM Roman 10" w:hAnsi="LM Roman 10"/>
                <w:noProof/>
              </w:rPr>
              <w:t>Hyper-Text Transfer Protocol</w:t>
            </w:r>
          </w:p>
        </w:tc>
      </w:tr>
      <w:tr w:rsidR="00EC36CF" w:rsidRPr="007E1CF6" w14:paraId="4AB7A7DF" w14:textId="77777777" w:rsidTr="007E2A39">
        <w:trPr>
          <w:trHeight w:val="315"/>
        </w:trPr>
        <w:tc>
          <w:tcPr>
            <w:tcW w:w="1418" w:type="dxa"/>
            <w:shd w:val="clear" w:color="auto" w:fill="auto"/>
            <w:noWrap/>
            <w:vAlign w:val="center"/>
          </w:tcPr>
          <w:p w14:paraId="06AF27C0"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0894ACD9" w14:textId="77777777" w:rsidR="00EC36CF" w:rsidRPr="00CE3940" w:rsidRDefault="00EC36CF" w:rsidP="00CE3940">
            <w:pPr>
              <w:spacing w:after="0"/>
              <w:rPr>
                <w:rFonts w:ascii="LM Roman 10" w:hAnsi="LM Roman 10"/>
              </w:rPr>
            </w:pPr>
            <w:r w:rsidRPr="00CE3940">
              <w:rPr>
                <w:rFonts w:ascii="LM Roman 10" w:hAnsi="LM Roman 10"/>
              </w:rPr>
              <w:t>Integrated Development Environment</w:t>
            </w:r>
          </w:p>
        </w:tc>
      </w:tr>
      <w:tr w:rsidR="00EC36CF" w:rsidRPr="007E1CF6" w14:paraId="7E42777C" w14:textId="77777777" w:rsidTr="007E2A39">
        <w:trPr>
          <w:trHeight w:val="315"/>
        </w:trPr>
        <w:tc>
          <w:tcPr>
            <w:tcW w:w="1418" w:type="dxa"/>
            <w:shd w:val="clear" w:color="auto" w:fill="auto"/>
            <w:noWrap/>
            <w:vAlign w:val="center"/>
          </w:tcPr>
          <w:p w14:paraId="02AFE1D8"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3077C80D" w14:textId="77777777" w:rsidR="00EC36CF" w:rsidRPr="00CE3940" w:rsidRDefault="00EC36CF" w:rsidP="00CE3940">
            <w:pPr>
              <w:spacing w:after="0"/>
              <w:rPr>
                <w:rFonts w:ascii="LM Roman 10" w:hAnsi="LM Roman 10"/>
                <w:noProof/>
              </w:rPr>
            </w:pPr>
            <w:r w:rsidRPr="00CE3940">
              <w:rPr>
                <w:rFonts w:ascii="LM Roman 10" w:hAnsi="LM Roman 10"/>
              </w:rPr>
              <w:t>JavaScript Object Notation</w:t>
            </w:r>
          </w:p>
        </w:tc>
      </w:tr>
      <w:tr w:rsidR="00EC36CF" w:rsidRPr="007E1CF6" w14:paraId="4A4B36C1" w14:textId="77777777" w:rsidTr="007E2A39">
        <w:trPr>
          <w:trHeight w:val="315"/>
        </w:trPr>
        <w:tc>
          <w:tcPr>
            <w:tcW w:w="1418" w:type="dxa"/>
            <w:shd w:val="clear" w:color="auto" w:fill="auto"/>
            <w:noWrap/>
            <w:vAlign w:val="center"/>
          </w:tcPr>
          <w:p w14:paraId="56EEBBF1" w14:textId="77777777" w:rsidR="00EC36CF" w:rsidRPr="00CE3940" w:rsidRDefault="00EC36CF" w:rsidP="00CE3940">
            <w:pPr>
              <w:spacing w:after="0"/>
              <w:rPr>
                <w:rFonts w:ascii="LM Roman 10" w:eastAsia="Times New Roman" w:hAnsi="LM Roman 10"/>
                <w:b/>
                <w:noProof/>
                <w:color w:val="000000"/>
                <w:szCs w:val="24"/>
              </w:rPr>
            </w:pPr>
            <w:r>
              <w:rPr>
                <w:rFonts w:ascii="LM Roman 10" w:eastAsia="Times New Roman" w:hAnsi="LM Roman 10"/>
                <w:b/>
                <w:noProof/>
                <w:color w:val="000000"/>
                <w:szCs w:val="24"/>
              </w:rPr>
              <w:t>NER</w:t>
            </w:r>
          </w:p>
        </w:tc>
        <w:tc>
          <w:tcPr>
            <w:tcW w:w="7649" w:type="dxa"/>
            <w:shd w:val="clear" w:color="auto" w:fill="auto"/>
            <w:noWrap/>
            <w:vAlign w:val="center"/>
          </w:tcPr>
          <w:p w14:paraId="1FACFBF9" w14:textId="77777777" w:rsidR="00EC36CF" w:rsidRPr="00CE3940" w:rsidRDefault="00EC36CF" w:rsidP="00CE3940">
            <w:pPr>
              <w:spacing w:after="0"/>
              <w:rPr>
                <w:rFonts w:ascii="LM Roman 10" w:hAnsi="LM Roman 10"/>
              </w:rPr>
            </w:pPr>
            <w:r w:rsidRPr="00C450E5">
              <w:rPr>
                <w:rFonts w:ascii="LM Roman 10" w:hAnsi="LM Roman 10"/>
              </w:rPr>
              <w:t>Named</w:t>
            </w:r>
            <w:r>
              <w:rPr>
                <w:rFonts w:ascii="LM Roman 10" w:hAnsi="LM Roman 10"/>
              </w:rPr>
              <w:t xml:space="preserve"> E</w:t>
            </w:r>
            <w:r w:rsidRPr="00C450E5">
              <w:rPr>
                <w:rFonts w:ascii="LM Roman 10" w:hAnsi="LM Roman 10"/>
              </w:rPr>
              <w:t xml:space="preserve">ntity </w:t>
            </w:r>
            <w:r>
              <w:rPr>
                <w:rFonts w:ascii="LM Roman 10" w:hAnsi="LM Roman 10"/>
              </w:rPr>
              <w:t>R</w:t>
            </w:r>
            <w:r w:rsidRPr="00C450E5">
              <w:rPr>
                <w:rFonts w:ascii="LM Roman 10" w:hAnsi="LM Roman 10"/>
              </w:rPr>
              <w:t>ecognition</w:t>
            </w:r>
          </w:p>
        </w:tc>
      </w:tr>
      <w:tr w:rsidR="00EC36CF" w:rsidRPr="007E1CF6" w14:paraId="60A0EC9C" w14:textId="77777777" w:rsidTr="007E2A39">
        <w:trPr>
          <w:trHeight w:val="315"/>
        </w:trPr>
        <w:tc>
          <w:tcPr>
            <w:tcW w:w="1418" w:type="dxa"/>
            <w:shd w:val="clear" w:color="auto" w:fill="auto"/>
            <w:noWrap/>
            <w:vAlign w:val="center"/>
          </w:tcPr>
          <w:p w14:paraId="428065E7" w14:textId="77777777" w:rsidR="00EC36CF" w:rsidRDefault="00EC36CF" w:rsidP="00CE3940">
            <w:pPr>
              <w:spacing w:after="0"/>
              <w:rPr>
                <w:rFonts w:ascii="LM Roman 10" w:eastAsia="Times New Roman" w:hAnsi="LM Roman 10"/>
                <w:b/>
                <w:noProof/>
                <w:color w:val="000000"/>
                <w:szCs w:val="24"/>
              </w:rPr>
            </w:pPr>
            <w:r>
              <w:rPr>
                <w:rFonts w:ascii="LM Roman 10" w:eastAsia="Times New Roman" w:hAnsi="LM Roman 10"/>
                <w:b/>
                <w:noProof/>
                <w:color w:val="000000"/>
                <w:szCs w:val="24"/>
              </w:rPr>
              <w:t>NLP</w:t>
            </w:r>
          </w:p>
        </w:tc>
        <w:tc>
          <w:tcPr>
            <w:tcW w:w="7649" w:type="dxa"/>
            <w:shd w:val="clear" w:color="auto" w:fill="auto"/>
            <w:noWrap/>
            <w:vAlign w:val="center"/>
          </w:tcPr>
          <w:p w14:paraId="52D215F3" w14:textId="77777777" w:rsidR="00EC36CF" w:rsidRPr="00C450E5" w:rsidRDefault="00EC36CF" w:rsidP="00CE3940">
            <w:pPr>
              <w:spacing w:after="0"/>
              <w:rPr>
                <w:rFonts w:ascii="LM Roman 10" w:hAnsi="LM Roman 10"/>
              </w:rPr>
            </w:pPr>
            <w:r w:rsidRPr="00C450E5">
              <w:rPr>
                <w:rFonts w:ascii="LM Roman 10" w:hAnsi="LM Roman 10"/>
              </w:rPr>
              <w:t xml:space="preserve">Natural </w:t>
            </w:r>
            <w:r>
              <w:rPr>
                <w:rFonts w:ascii="LM Roman 10" w:hAnsi="LM Roman 10"/>
              </w:rPr>
              <w:t>L</w:t>
            </w:r>
            <w:r w:rsidRPr="00C450E5">
              <w:rPr>
                <w:rFonts w:ascii="LM Roman 10" w:hAnsi="LM Roman 10"/>
              </w:rPr>
              <w:t xml:space="preserve">anguage </w:t>
            </w:r>
            <w:r>
              <w:rPr>
                <w:rFonts w:ascii="LM Roman 10" w:hAnsi="LM Roman 10"/>
              </w:rPr>
              <w:t>P</w:t>
            </w:r>
            <w:r w:rsidRPr="00C450E5">
              <w:rPr>
                <w:rFonts w:ascii="LM Roman 10" w:hAnsi="LM Roman 10"/>
              </w:rPr>
              <w:t>rocessing</w:t>
            </w:r>
          </w:p>
        </w:tc>
      </w:tr>
      <w:tr w:rsidR="00EC36CF" w:rsidRPr="007E1CF6" w14:paraId="75DA7976" w14:textId="77777777" w:rsidTr="007E2A39">
        <w:trPr>
          <w:trHeight w:val="315"/>
        </w:trPr>
        <w:tc>
          <w:tcPr>
            <w:tcW w:w="1418" w:type="dxa"/>
            <w:shd w:val="clear" w:color="auto" w:fill="auto"/>
            <w:noWrap/>
            <w:vAlign w:val="center"/>
          </w:tcPr>
          <w:p w14:paraId="18A1F4A4"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1832F47F" w14:textId="77777777" w:rsidR="00EC36CF" w:rsidRPr="00CE3940" w:rsidRDefault="00EC36CF" w:rsidP="00CE3940">
            <w:pPr>
              <w:spacing w:after="0"/>
              <w:rPr>
                <w:rFonts w:ascii="LM Roman 10" w:hAnsi="LM Roman 10"/>
                <w:noProof/>
              </w:rPr>
            </w:pPr>
            <w:r w:rsidRPr="00CE3940">
              <w:rPr>
                <w:rFonts w:ascii="LM Roman 10" w:hAnsi="LM Roman 10"/>
                <w:noProof/>
              </w:rPr>
              <w:t>Open Data Protocol</w:t>
            </w:r>
          </w:p>
        </w:tc>
      </w:tr>
      <w:tr w:rsidR="00EC36CF" w:rsidRPr="007E1CF6" w14:paraId="5A65B77E" w14:textId="77777777" w:rsidTr="007E2A39">
        <w:trPr>
          <w:trHeight w:val="315"/>
        </w:trPr>
        <w:tc>
          <w:tcPr>
            <w:tcW w:w="1418" w:type="dxa"/>
            <w:shd w:val="clear" w:color="auto" w:fill="auto"/>
            <w:noWrap/>
            <w:vAlign w:val="center"/>
            <w:hideMark/>
          </w:tcPr>
          <w:p w14:paraId="59728F17"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1AE83C80" w14:textId="77777777" w:rsidR="00EC36CF" w:rsidRPr="00CE3940" w:rsidRDefault="00EC36CF" w:rsidP="00CE3940">
            <w:pPr>
              <w:spacing w:after="0"/>
              <w:rPr>
                <w:rFonts w:ascii="LM Roman 10" w:eastAsia="Times New Roman" w:hAnsi="LM Roman 10"/>
                <w:noProof/>
                <w:color w:val="000000"/>
                <w:szCs w:val="24"/>
              </w:rPr>
            </w:pPr>
            <w:r w:rsidRPr="00CE3940">
              <w:rPr>
                <w:rFonts w:ascii="LM Roman 10" w:hAnsi="LM Roman 10"/>
                <w:noProof/>
              </w:rPr>
              <w:t>Representational State Transfer</w:t>
            </w:r>
          </w:p>
        </w:tc>
      </w:tr>
      <w:tr w:rsidR="00EC36CF" w:rsidRPr="007E1CF6" w14:paraId="49FEBB3C" w14:textId="77777777" w:rsidTr="0054028D">
        <w:trPr>
          <w:trHeight w:val="315"/>
        </w:trPr>
        <w:tc>
          <w:tcPr>
            <w:tcW w:w="1418" w:type="dxa"/>
            <w:shd w:val="clear" w:color="auto" w:fill="auto"/>
            <w:noWrap/>
            <w:vAlign w:val="center"/>
          </w:tcPr>
          <w:p w14:paraId="0B3D3112" w14:textId="77777777" w:rsidR="00EC36CF" w:rsidRPr="00CE3940" w:rsidRDefault="00EC36CF" w:rsidP="00CE3940">
            <w:pPr>
              <w:spacing w:after="0"/>
              <w:rPr>
                <w:rFonts w:ascii="LM Roman 10" w:eastAsia="Times New Roman" w:hAnsi="LM Roman 10"/>
                <w:b/>
                <w:noProof/>
                <w:color w:val="000000"/>
                <w:szCs w:val="24"/>
              </w:rPr>
            </w:pPr>
            <w:r>
              <w:rPr>
                <w:rFonts w:ascii="LM Roman 10" w:eastAsia="Times New Roman" w:hAnsi="LM Roman 10"/>
                <w:b/>
                <w:noProof/>
                <w:color w:val="000000"/>
                <w:szCs w:val="24"/>
              </w:rPr>
              <w:t>TF-IDF</w:t>
            </w:r>
          </w:p>
        </w:tc>
        <w:tc>
          <w:tcPr>
            <w:tcW w:w="7649" w:type="dxa"/>
            <w:shd w:val="clear" w:color="auto" w:fill="auto"/>
            <w:noWrap/>
            <w:vAlign w:val="center"/>
          </w:tcPr>
          <w:p w14:paraId="45904047" w14:textId="77777777" w:rsidR="00EC36CF" w:rsidRPr="00CE3940" w:rsidRDefault="00EC36CF" w:rsidP="00CE3940">
            <w:pPr>
              <w:spacing w:after="0"/>
              <w:rPr>
                <w:rFonts w:ascii="LM Roman 10" w:eastAsia="Times New Roman" w:hAnsi="LM Roman 10"/>
                <w:noProof/>
                <w:color w:val="000000"/>
                <w:szCs w:val="24"/>
              </w:rPr>
            </w:pPr>
            <w:r w:rsidRPr="00C450E5">
              <w:rPr>
                <w:rFonts w:ascii="LM Roman 10" w:eastAsia="Times New Roman" w:hAnsi="LM Roman 10"/>
                <w:noProof/>
                <w:color w:val="000000"/>
                <w:szCs w:val="24"/>
              </w:rPr>
              <w:t>Term Frequency</w:t>
            </w:r>
            <w:r>
              <w:rPr>
                <w:rFonts w:ascii="LM Roman 10" w:eastAsia="Times New Roman" w:hAnsi="LM Roman 10"/>
                <w:noProof/>
                <w:color w:val="000000"/>
                <w:szCs w:val="24"/>
              </w:rPr>
              <w:t>-</w:t>
            </w:r>
            <w:r w:rsidRPr="00C450E5">
              <w:rPr>
                <w:rFonts w:ascii="LM Roman 10" w:eastAsia="Times New Roman" w:hAnsi="LM Roman 10"/>
                <w:noProof/>
                <w:color w:val="000000"/>
                <w:szCs w:val="24"/>
              </w:rPr>
              <w:t>Inverse Document Frequency</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2E192BFB" w:rsidR="003759FD" w:rsidRDefault="003759FD" w:rsidP="007E2A39">
      <w:pPr>
        <w:tabs>
          <w:tab w:val="center" w:pos="4277"/>
        </w:tabs>
        <w:rPr>
          <w:b/>
          <w:noProof/>
        </w:rPr>
      </w:pPr>
    </w:p>
    <w:p w14:paraId="16B90EC2" w14:textId="77777777" w:rsidR="003759FD" w:rsidRDefault="003759FD">
      <w:pPr>
        <w:rPr>
          <w:b/>
          <w:noProof/>
        </w:rPr>
      </w:pPr>
      <w:r>
        <w:rPr>
          <w:b/>
          <w:noProof/>
        </w:rPr>
        <w:br w:type="page"/>
      </w:r>
    </w:p>
    <w:p w14:paraId="614EFBA7" w14:textId="77777777"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352BD9">
          <w:footerReference w:type="default" r:id="rId22"/>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2D6F24" w:rsidRDefault="00A93F80" w:rsidP="003759FD">
      <w:pPr>
        <w:spacing w:after="0"/>
        <w:jc w:val="center"/>
        <w:rPr>
          <w:rFonts w:ascii="LM Roman 10" w:hAnsi="LM Roman 10"/>
          <w:b/>
          <w:noProof/>
          <w:sz w:val="28"/>
          <w:szCs w:val="28"/>
        </w:rPr>
      </w:pPr>
    </w:p>
    <w:p w14:paraId="161EC079" w14:textId="77777777" w:rsidR="00A93F80" w:rsidRPr="002D6F24" w:rsidRDefault="00A93F80" w:rsidP="003759FD">
      <w:pPr>
        <w:spacing w:after="0"/>
        <w:jc w:val="center"/>
        <w:rPr>
          <w:rFonts w:ascii="LM Roman 10" w:hAnsi="LM Roman 10"/>
          <w:b/>
          <w:noProof/>
          <w:sz w:val="28"/>
          <w:szCs w:val="28"/>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36" w:name="_Toc487724824"/>
      <w:r w:rsidR="00814651" w:rsidRPr="00767834">
        <w:rPr>
          <w:rStyle w:val="Balk1Char"/>
          <w:color w:val="FFFFFF" w:themeColor="background1"/>
          <w:szCs w:val="22"/>
        </w:rPr>
        <w:t>C</w:t>
      </w:r>
    </w:p>
    <w:bookmarkEnd w:id="36"/>
    <w:p w14:paraId="3EEBD739" w14:textId="459F73F4" w:rsidR="001179A8" w:rsidRPr="005B219E" w:rsidRDefault="00E0028E" w:rsidP="006F34C7">
      <w:pPr>
        <w:jc w:val="center"/>
        <w:rPr>
          <w:rFonts w:ascii="LM Roman 10" w:hAnsi="LM Roman 10"/>
          <w:b/>
          <w:noProof/>
        </w:rPr>
      </w:pPr>
      <w:r w:rsidRPr="005B219E">
        <w:rPr>
          <w:rStyle w:val="Balk1Char"/>
        </w:rPr>
        <w:t xml:space="preserve"> </w:t>
      </w:r>
      <w:bookmarkStart w:id="37" w:name="_Toc20171877"/>
      <w:r w:rsidR="005B219E" w:rsidRPr="00946BA0">
        <w:rPr>
          <w:rStyle w:val="Balk1Char"/>
          <w:color w:val="FFFFFF" w:themeColor="background1"/>
        </w:rPr>
        <w:t>CHAPTERS</w:t>
      </w:r>
      <w:bookmarkEnd w:id="37"/>
    </w:p>
    <w:p w14:paraId="3EEBD73B" w14:textId="412CB5E7" w:rsidR="001179A8" w:rsidRPr="00F73501" w:rsidRDefault="002D5A33" w:rsidP="005975E1">
      <w:pPr>
        <w:pStyle w:val="Balk1"/>
      </w:pPr>
      <w:bookmarkStart w:id="38" w:name="_Toc20171878"/>
      <w:r w:rsidRPr="00F73501">
        <w:t>INTRODUCTION</w:t>
      </w:r>
      <w:bookmarkEnd w:id="38"/>
    </w:p>
    <w:p w14:paraId="7305B977" w14:textId="52B8B423" w:rsidR="00FA2D5B" w:rsidRPr="006127F6" w:rsidRDefault="008A3617" w:rsidP="00FA2D5B">
      <w:pPr>
        <w:pStyle w:val="Balk2"/>
      </w:pPr>
      <w:bookmarkStart w:id="39" w:name="_Toc20171879"/>
      <w:r w:rsidRPr="00532365">
        <w:t>Motivation</w:t>
      </w:r>
      <w:bookmarkEnd w:id="39"/>
    </w:p>
    <w:p w14:paraId="16D83E97" w14:textId="3FCBB604" w:rsidR="00B512EA" w:rsidRDefault="00960FCE" w:rsidP="002D2DD6">
      <w:pPr>
        <w:rPr>
          <w:rFonts w:ascii="LM Roman 10" w:hAnsi="LM Roman 10"/>
          <w:noProof/>
          <w:sz w:val="22"/>
          <w:szCs w:val="22"/>
        </w:rPr>
      </w:pPr>
      <w:bookmarkStart w:id="40" w:name="_Hlk6188018"/>
      <w:r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0311C335">
                <wp:simplePos x="0" y="0"/>
                <wp:positionH relativeFrom="margin">
                  <wp:posOffset>80645</wp:posOffset>
                </wp:positionH>
                <wp:positionV relativeFrom="paragraph">
                  <wp:posOffset>4887595</wp:posOffset>
                </wp:positionV>
                <wp:extent cx="522351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5223510" cy="429260"/>
                        </a:xfrm>
                        <a:prstGeom prst="rect">
                          <a:avLst/>
                        </a:prstGeom>
                        <a:solidFill>
                          <a:prstClr val="white"/>
                        </a:solidFill>
                        <a:ln>
                          <a:noFill/>
                        </a:ln>
                      </wps:spPr>
                      <wps:txbx>
                        <w:txbxContent>
                          <w:p w14:paraId="2ADC94D2" w14:textId="4C40BBA2" w:rsidR="0077774F" w:rsidRDefault="0077774F" w:rsidP="00960FCE">
                            <w:pPr>
                              <w:pStyle w:val="Abstract"/>
                              <w:ind w:firstLine="0"/>
                              <w:jc w:val="center"/>
                              <w:rPr>
                                <w:rFonts w:ascii="LM Roman 10" w:hAnsi="LM Roman 10"/>
                                <w:b w:val="0"/>
                                <w:bCs w:val="0"/>
                                <w:sz w:val="22"/>
                                <w:szCs w:val="22"/>
                              </w:rPr>
                            </w:pPr>
                            <w:bookmarkStart w:id="41" w:name="_Ref20168329"/>
                            <w:bookmarkStart w:id="42" w:name="_Toc20172193"/>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183851">
                              <w:rPr>
                                <w:rFonts w:ascii="LM Roman 10" w:hAnsi="LM Roman 10"/>
                                <w:b w:val="0"/>
                                <w:bCs w:val="0"/>
                                <w:noProof/>
                                <w:sz w:val="22"/>
                                <w:szCs w:val="22"/>
                              </w:rPr>
                              <w:t>1</w:t>
                            </w:r>
                            <w:r w:rsidRPr="00DD5D70">
                              <w:rPr>
                                <w:rFonts w:ascii="LM Roman 10" w:hAnsi="LM Roman 10"/>
                                <w:b w:val="0"/>
                                <w:bCs w:val="0"/>
                                <w:sz w:val="22"/>
                                <w:szCs w:val="22"/>
                              </w:rPr>
                              <w:fldChar w:fldCharType="end"/>
                            </w:r>
                            <w:bookmarkEnd w:id="41"/>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42"/>
                          </w:p>
                          <w:p w14:paraId="0779EFE4" w14:textId="77777777" w:rsidR="0077774F" w:rsidRPr="00DD5D70" w:rsidRDefault="0077774F" w:rsidP="00960FCE">
                            <w:pPr>
                              <w:pStyle w:val="Abstract"/>
                              <w:ind w:firstLine="0"/>
                              <w:jc w:val="center"/>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6.35pt;margin-top:384.85pt;width:411.3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" stroked="f">
                <v:textbox inset="0,0,0,0">
                  <w:txbxContent>
                    <w:p w14:paraId="2ADC94D2" w14:textId="4C40BBA2" w:rsidR="0077774F" w:rsidRDefault="0077774F" w:rsidP="00960FCE">
                      <w:pPr>
                        <w:pStyle w:val="Abstract"/>
                        <w:ind w:firstLine="0"/>
                        <w:jc w:val="center"/>
                        <w:rPr>
                          <w:rFonts w:ascii="LM Roman 10" w:hAnsi="LM Roman 10"/>
                          <w:b w:val="0"/>
                          <w:bCs w:val="0"/>
                          <w:sz w:val="22"/>
                          <w:szCs w:val="22"/>
                        </w:rPr>
                      </w:pPr>
                      <w:bookmarkStart w:id="43" w:name="_Ref20168329"/>
                      <w:bookmarkStart w:id="44" w:name="_Toc20172193"/>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183851">
                        <w:rPr>
                          <w:rFonts w:ascii="LM Roman 10" w:hAnsi="LM Roman 10"/>
                          <w:b w:val="0"/>
                          <w:bCs w:val="0"/>
                          <w:noProof/>
                          <w:sz w:val="22"/>
                          <w:szCs w:val="22"/>
                        </w:rPr>
                        <w:t>1</w:t>
                      </w:r>
                      <w:r w:rsidRPr="00DD5D70">
                        <w:rPr>
                          <w:rFonts w:ascii="LM Roman 10" w:hAnsi="LM Roman 10"/>
                          <w:b w:val="0"/>
                          <w:bCs w:val="0"/>
                          <w:sz w:val="22"/>
                          <w:szCs w:val="22"/>
                        </w:rPr>
                        <w:fldChar w:fldCharType="end"/>
                      </w:r>
                      <w:bookmarkEnd w:id="43"/>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44"/>
                    </w:p>
                    <w:p w14:paraId="0779EFE4" w14:textId="77777777" w:rsidR="0077774F" w:rsidRPr="00DD5D70" w:rsidRDefault="0077774F" w:rsidP="00960FCE">
                      <w:pPr>
                        <w:pStyle w:val="Abstract"/>
                        <w:ind w:firstLine="0"/>
                        <w:jc w:val="center"/>
                        <w:rPr>
                          <w:rFonts w:ascii="LM Roman 10" w:hAnsi="LM Roman 10"/>
                          <w:b w:val="0"/>
                          <w:bCs w:val="0"/>
                          <w:noProof/>
                          <w:sz w:val="32"/>
                          <w:szCs w:val="24"/>
                          <w:lang w:val="tr-TR"/>
                        </w:rPr>
                      </w:pPr>
                    </w:p>
                  </w:txbxContent>
                </v:textbox>
                <w10:wrap type="topAndBottom" anchorx="margin"/>
              </v:shape>
            </w:pict>
          </mc:Fallback>
        </mc:AlternateContent>
      </w:r>
      <w:r w:rsidR="002F645D" w:rsidRPr="00532365">
        <w:rPr>
          <w:rFonts w:ascii="LM Roman 10" w:hAnsi="LM Roman 10"/>
          <w:noProof/>
          <w:sz w:val="22"/>
          <w:szCs w:val="22"/>
        </w:rPr>
        <w:drawing>
          <wp:anchor distT="0" distB="0" distL="114300" distR="114300" simplePos="0" relativeHeight="251950080" behindDoc="0" locked="0" layoutInCell="1" allowOverlap="1" wp14:anchorId="2B47EB65" wp14:editId="570CD0B9">
            <wp:simplePos x="0" y="0"/>
            <wp:positionH relativeFrom="margin">
              <wp:posOffset>459740</wp:posOffset>
            </wp:positionH>
            <wp:positionV relativeFrom="paragraph">
              <wp:posOffset>1549317</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3"/>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40"/>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935A20">
        <w:rPr>
          <w:rFonts w:ascii="LM Roman 10" w:hAnsi="LM Roman 10"/>
          <w:noProof/>
          <w:sz w:val="22"/>
          <w:szCs w:val="22"/>
        </w:rPr>
        <w:t xml:space="preserve"> </w:t>
      </w:r>
      <w:r w:rsidR="00755CB7" w:rsidRPr="00532365">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3C5A21" w:rsidRPr="003C5A21">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45"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946BA0" w:rsidRPr="00946BA0">
        <w:rPr>
          <w:rFonts w:ascii="LM Roman 10" w:hAnsi="LM Roman 10"/>
          <w:noProof/>
          <w:sz w:val="22"/>
          <w:szCs w:val="22"/>
        </w:rPr>
        <w:t xml:space="preserve"> </w:t>
      </w:r>
      <w:r w:rsidR="00946BA0" w:rsidRPr="00946BA0">
        <w:rPr>
          <w:rFonts w:ascii="LM Roman 10" w:hAnsi="LM Roman 10"/>
          <w:noProof/>
          <w:sz w:val="22"/>
          <w:szCs w:val="22"/>
        </w:rPr>
        <w:fldChar w:fldCharType="begin"/>
      </w:r>
      <w:r w:rsidR="00946BA0" w:rsidRPr="00946BA0">
        <w:rPr>
          <w:rFonts w:ascii="LM Roman 10" w:hAnsi="LM Roman 10"/>
          <w:noProof/>
          <w:sz w:val="22"/>
          <w:szCs w:val="22"/>
        </w:rPr>
        <w:instrText xml:space="preserve"> REF _Ref20168329 \h  \* MERGEFORMAT </w:instrText>
      </w:r>
      <w:r w:rsidR="00946BA0" w:rsidRPr="00946BA0">
        <w:rPr>
          <w:rFonts w:ascii="LM Roman 10" w:hAnsi="LM Roman 10"/>
          <w:noProof/>
          <w:sz w:val="22"/>
          <w:szCs w:val="22"/>
        </w:rPr>
      </w:r>
      <w:r w:rsidR="00946BA0" w:rsidRPr="00946BA0">
        <w:rPr>
          <w:rFonts w:ascii="LM Roman 10" w:hAnsi="LM Roman 10"/>
          <w:noProof/>
          <w:sz w:val="22"/>
          <w:szCs w:val="22"/>
        </w:rPr>
        <w:fldChar w:fldCharType="separate"/>
      </w:r>
      <w:r w:rsidR="00183851" w:rsidRPr="00DD5D70">
        <w:rPr>
          <w:rFonts w:ascii="LM Roman 10" w:hAnsi="LM Roman 10"/>
          <w:sz w:val="22"/>
          <w:szCs w:val="22"/>
        </w:rPr>
        <w:t>Figure</w:t>
      </w:r>
      <w:r w:rsidR="00183851">
        <w:rPr>
          <w:rFonts w:ascii="LM Roman 10" w:hAnsi="LM Roman 10"/>
          <w:noProof/>
          <w:sz w:val="22"/>
          <w:szCs w:val="22"/>
        </w:rPr>
        <w:t xml:space="preserve"> 1</w:t>
      </w:r>
      <w:r w:rsidR="00946BA0" w:rsidRPr="00946BA0">
        <w:rPr>
          <w:rFonts w:ascii="LM Roman 10" w:hAnsi="LM Roman 10"/>
          <w:noProof/>
          <w:sz w:val="22"/>
          <w:szCs w:val="22"/>
        </w:rPr>
        <w:fldChar w:fldCharType="end"/>
      </w:r>
      <w:bookmarkEnd w:id="45"/>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2D307D4A" w14:textId="674DEF7D" w:rsidR="00884D7C" w:rsidRPr="005E6A06" w:rsidRDefault="00884D7C" w:rsidP="002D2DD6">
      <w:pPr>
        <w:rPr>
          <w:rFonts w:ascii="LM Roman 10" w:hAnsi="LM Roman 10"/>
          <w:noProof/>
          <w:sz w:val="22"/>
          <w:szCs w:val="22"/>
          <w:lang w:val="tr-TR"/>
        </w:rPr>
      </w:pPr>
    </w:p>
    <w:p w14:paraId="02B9DF7A" w14:textId="6288F8CE" w:rsidR="00A93F80" w:rsidRPr="005975E1" w:rsidRDefault="00696559" w:rsidP="00456E51">
      <w:pPr>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47163317" w14:textId="6CE7AD9D" w:rsidR="00E26BB1" w:rsidRPr="005975E1" w:rsidRDefault="00E26BB1" w:rsidP="00456E51">
      <w:pPr>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50A14BE7" w14:textId="501AA3BE" w:rsidR="003A55BE" w:rsidRPr="00456E51" w:rsidRDefault="00E26BB1" w:rsidP="00456E51">
      <w:pPr>
        <w:rPr>
          <w:rFonts w:ascii="LM Roman 10" w:hAnsi="LM Roman 10"/>
          <w:noProof/>
          <w:sz w:val="22"/>
          <w:szCs w:val="22"/>
        </w:rPr>
      </w:pPr>
      <w:r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3C5A21" w:rsidRPr="003C5A2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3C5A21" w:rsidRPr="003C5A2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7DDC578B" w14:textId="52A00AF9" w:rsidR="009862E3" w:rsidRPr="005975E1" w:rsidRDefault="000B221A" w:rsidP="00456E51">
      <w:pPr>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5BEBB55F" w14:textId="620EF6B3" w:rsidR="00976991" w:rsidRPr="005975E1" w:rsidRDefault="00E26BB1" w:rsidP="00456E51">
      <w:pPr>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3C5A2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security events, we should add the Turkish </w:t>
      </w:r>
      <w:r w:rsidR="00691BA7" w:rsidRPr="005975E1">
        <w:rPr>
          <w:rFonts w:ascii="LM Roman 10" w:hAnsi="LM Roman 10"/>
          <w:noProof/>
          <w:sz w:val="22"/>
          <w:szCs w:val="18"/>
          <w:lang w:val="tr-TR"/>
        </w:rPr>
        <w:lastRenderedPageBreak/>
        <w:t>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08BD8591" w14:textId="7E5A1CC7" w:rsidR="00997AC1" w:rsidRPr="005975E1" w:rsidRDefault="003C38B5" w:rsidP="00456E51">
      <w:pPr>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w:t>
      </w:r>
      <w:r w:rsidR="005B392E">
        <w:rPr>
          <w:rFonts w:ascii="LM Roman 10" w:hAnsi="LM Roman 10"/>
          <w:sz w:val="22"/>
          <w:szCs w:val="18"/>
        </w:rPr>
        <w:t>“</w:t>
      </w:r>
      <w:r w:rsidR="000C162D" w:rsidRPr="005975E1">
        <w:rPr>
          <w:rFonts w:ascii="LM Roman 10" w:hAnsi="LM Roman 10"/>
          <w:sz w:val="22"/>
          <w:szCs w:val="18"/>
        </w:rPr>
        <w:t>X website is unreachable</w:t>
      </w:r>
      <w:r w:rsidR="005B392E">
        <w:rPr>
          <w:rFonts w:ascii="LM Roman 10" w:hAnsi="LM Roman 10"/>
          <w:sz w:val="22"/>
          <w:szCs w:val="18"/>
        </w:rPr>
        <w:t>”.</w:t>
      </w:r>
    </w:p>
    <w:p w14:paraId="7D787392" w14:textId="167508D9" w:rsidR="000C162D" w:rsidRPr="005975E1" w:rsidRDefault="000C162D" w:rsidP="00456E51">
      <w:pPr>
        <w:spacing w:after="0"/>
        <w:rPr>
          <w:rFonts w:ascii="LM Roman 10" w:hAnsi="LM Roman 10"/>
          <w:noProof/>
          <w:sz w:val="22"/>
          <w:szCs w:val="18"/>
        </w:rPr>
      </w:pPr>
      <w:r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Pr="005975E1">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Pr="005975E1">
        <w:rPr>
          <w:rFonts w:ascii="LM Roman 10" w:hAnsi="LM Roman 10"/>
          <w:noProof/>
          <w:sz w:val="22"/>
          <w:szCs w:val="18"/>
        </w:rPr>
        <w:fldChar w:fldCharType="end"/>
      </w:r>
    </w:p>
    <w:p w14:paraId="6C51EF8B" w14:textId="1110082D" w:rsidR="00753092" w:rsidRDefault="002F645D" w:rsidP="00456E51">
      <w:pPr>
        <w:spacing w:line="360" w:lineRule="auto"/>
        <w:rPr>
          <w:noProof/>
        </w:rPr>
      </w:pPr>
      <w:r>
        <w:rPr>
          <w:noProof/>
        </w:rPr>
        <mc:AlternateContent>
          <mc:Choice Requires="wps">
            <w:drawing>
              <wp:anchor distT="0" distB="0" distL="114300" distR="114300" simplePos="0" relativeHeight="251909120" behindDoc="0" locked="0" layoutInCell="1" allowOverlap="1" wp14:anchorId="6A264529" wp14:editId="25672575">
                <wp:simplePos x="0" y="0"/>
                <wp:positionH relativeFrom="margin">
                  <wp:posOffset>29845</wp:posOffset>
                </wp:positionH>
                <wp:positionV relativeFrom="paragraph">
                  <wp:posOffset>3865245</wp:posOffset>
                </wp:positionV>
                <wp:extent cx="5605145"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605145" cy="670560"/>
                        </a:xfrm>
                        <a:prstGeom prst="rect">
                          <a:avLst/>
                        </a:prstGeom>
                        <a:solidFill>
                          <a:prstClr val="white"/>
                        </a:solidFill>
                        <a:ln>
                          <a:noFill/>
                        </a:ln>
                      </wps:spPr>
                      <wps:txbx>
                        <w:txbxContent>
                          <w:p w14:paraId="3442F0CE" w14:textId="0CA085EF" w:rsidR="0077774F" w:rsidRPr="005975E1" w:rsidRDefault="0077774F" w:rsidP="002F645D">
                            <w:pPr>
                              <w:pStyle w:val="ResimYazs"/>
                              <w:jc w:val="center"/>
                              <w:rPr>
                                <w:rFonts w:ascii="LM Roman 10" w:hAnsi="LM Roman 10"/>
                                <w:noProof/>
                                <w:sz w:val="28"/>
                                <w:szCs w:val="22"/>
                              </w:rPr>
                            </w:pPr>
                            <w:bookmarkStart w:id="46" w:name="_Toc20172194"/>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183851">
                              <w:rPr>
                                <w:rFonts w:ascii="LM Roman 10" w:hAnsi="LM Roman 10"/>
                                <w:noProof/>
                                <w:sz w:val="22"/>
                                <w:szCs w:val="20"/>
                              </w:rPr>
                              <w:t>2</w:t>
                            </w:r>
                            <w:r w:rsidRPr="005975E1">
                              <w:rPr>
                                <w:rFonts w:ascii="LM Roman 10" w:hAnsi="LM Roman 10"/>
                                <w:sz w:val="22"/>
                                <w:szCs w:val="20"/>
                              </w:rPr>
                              <w:fldChar w:fldCharType="end"/>
                            </w:r>
                            <w:r>
                              <w:rPr>
                                <w:rFonts w:ascii="LM Roman 10" w:hAnsi="LM Roman 10"/>
                                <w:sz w:val="22"/>
                                <w:szCs w:val="20"/>
                              </w:rPr>
                              <w:t>:</w:t>
                            </w:r>
                            <w:r w:rsidRPr="005975E1">
                              <w:rPr>
                                <w:rFonts w:ascii="LM Roman 10" w:hAnsi="LM Roman 10"/>
                                <w:sz w:val="22"/>
                                <w:szCs w:val="20"/>
                              </w:rPr>
                              <w:t xml:space="preserve"> </w:t>
                            </w:r>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46"/>
                          </w:p>
                          <w:p w14:paraId="071CEDA0" w14:textId="77777777" w:rsidR="0077774F" w:rsidRPr="009D4719" w:rsidRDefault="0077774F" w:rsidP="005603AD">
                            <w:pPr>
                              <w:pStyle w:val="ResimYazs"/>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35pt;margin-top:304.35pt;width:441.35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" stroked="f">
                <v:textbox inset="0,0,0,0">
                  <w:txbxContent>
                    <w:p w14:paraId="3442F0CE" w14:textId="0CA085EF" w:rsidR="0077774F" w:rsidRPr="005975E1" w:rsidRDefault="0077774F" w:rsidP="002F645D">
                      <w:pPr>
                        <w:pStyle w:val="ResimYazs"/>
                        <w:jc w:val="center"/>
                        <w:rPr>
                          <w:rFonts w:ascii="LM Roman 10" w:hAnsi="LM Roman 10"/>
                          <w:noProof/>
                          <w:sz w:val="28"/>
                          <w:szCs w:val="22"/>
                        </w:rPr>
                      </w:pPr>
                      <w:bookmarkStart w:id="47" w:name="_Toc20172194"/>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183851">
                        <w:rPr>
                          <w:rFonts w:ascii="LM Roman 10" w:hAnsi="LM Roman 10"/>
                          <w:noProof/>
                          <w:sz w:val="22"/>
                          <w:szCs w:val="20"/>
                        </w:rPr>
                        <w:t>2</w:t>
                      </w:r>
                      <w:r w:rsidRPr="005975E1">
                        <w:rPr>
                          <w:rFonts w:ascii="LM Roman 10" w:hAnsi="LM Roman 10"/>
                          <w:sz w:val="22"/>
                          <w:szCs w:val="20"/>
                        </w:rPr>
                        <w:fldChar w:fldCharType="end"/>
                      </w:r>
                      <w:r>
                        <w:rPr>
                          <w:rFonts w:ascii="LM Roman 10" w:hAnsi="LM Roman 10"/>
                          <w:sz w:val="22"/>
                          <w:szCs w:val="20"/>
                        </w:rPr>
                        <w:t>:</w:t>
                      </w:r>
                      <w:r w:rsidRPr="005975E1">
                        <w:rPr>
                          <w:rFonts w:ascii="LM Roman 10" w:hAnsi="LM Roman 10"/>
                          <w:sz w:val="22"/>
                          <w:szCs w:val="20"/>
                        </w:rPr>
                        <w:t xml:space="preserve"> </w:t>
                      </w:r>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47"/>
                    </w:p>
                    <w:p w14:paraId="071CEDA0" w14:textId="77777777" w:rsidR="0077774F" w:rsidRPr="009D4719" w:rsidRDefault="0077774F" w:rsidP="005603AD">
                      <w:pPr>
                        <w:pStyle w:val="ResimYazs"/>
                        <w:rPr>
                          <w:noProof/>
                          <w:sz w:val="24"/>
                          <w:szCs w:val="20"/>
                        </w:rPr>
                      </w:pPr>
                    </w:p>
                  </w:txbxContent>
                </v:textbox>
                <w10:wrap type="topAndBottom" anchorx="margin"/>
              </v:shape>
            </w:pict>
          </mc:Fallback>
        </mc:AlternateContent>
      </w:r>
      <w:r>
        <w:rPr>
          <w:noProof/>
        </w:rPr>
        <w:drawing>
          <wp:anchor distT="0" distB="0" distL="114300" distR="114300" simplePos="0" relativeHeight="251908096" behindDoc="0" locked="0" layoutInCell="1" allowOverlap="1" wp14:anchorId="2B89427E" wp14:editId="5748D4BC">
            <wp:simplePos x="0" y="0"/>
            <wp:positionH relativeFrom="column">
              <wp:posOffset>144145</wp:posOffset>
            </wp:positionH>
            <wp:positionV relativeFrom="paragraph">
              <wp:posOffset>226695</wp:posOffset>
            </wp:positionV>
            <wp:extent cx="5274310" cy="3582670"/>
            <wp:effectExtent l="19050" t="19050" r="21590" b="1460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274310" cy="358267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49E2F38" w14:textId="4699F2F9" w:rsidR="00374BEB" w:rsidRPr="005975E1" w:rsidRDefault="000E6A41" w:rsidP="00456E51">
      <w:pPr>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1A0A8A2D" w14:textId="50865C6E" w:rsidR="00FA2D5B" w:rsidRPr="00FA2D5B" w:rsidRDefault="00ED0125" w:rsidP="00FA2D5B">
      <w:pPr>
        <w:pStyle w:val="Balk2"/>
      </w:pPr>
      <w:bookmarkStart w:id="48" w:name="_Toc20171880"/>
      <w:r>
        <w:t xml:space="preserve">Research Question and </w:t>
      </w:r>
      <w:r w:rsidR="00E214B1" w:rsidRPr="007E1CF6">
        <w:t>Objectives</w:t>
      </w:r>
      <w:bookmarkEnd w:id="48"/>
    </w:p>
    <w:p w14:paraId="61EA4404" w14:textId="4D94CE16" w:rsidR="00263923" w:rsidRPr="005975E1" w:rsidRDefault="00402FC0" w:rsidP="00963D26">
      <w:pPr>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1170F05B" w14:textId="01A8AFB6" w:rsidR="00263923" w:rsidRPr="005975E1" w:rsidRDefault="00E26BB1" w:rsidP="002D6F24">
      <w:pPr>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8C6FB6">
        <w:rPr>
          <w:rFonts w:ascii="LM Roman 10" w:hAnsi="LM Roman 10"/>
          <w:noProof/>
          <w:sz w:val="22"/>
          <w:szCs w:val="22"/>
        </w:rPr>
        <w:t xml:space="preserve"> </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0005ECCE" w14:textId="3F69791D" w:rsidR="00263923" w:rsidRPr="005975E1" w:rsidRDefault="00C94939" w:rsidP="002D6F24">
      <w:pPr>
        <w:rPr>
          <w:rFonts w:ascii="LM Roman 10" w:hAnsi="LM Roman 10"/>
          <w:noProof/>
          <w:sz w:val="22"/>
          <w:szCs w:val="22"/>
        </w:rPr>
      </w:pPr>
      <w:r w:rsidRPr="005975E1">
        <w:rPr>
          <w:rFonts w:ascii="LM Roman 10" w:hAnsi="LM Roman 10"/>
          <w:noProof/>
          <w:sz w:val="22"/>
          <w:szCs w:val="22"/>
        </w:rPr>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w:t>
      </w:r>
      <w:r w:rsidR="00E16E5E" w:rsidRPr="005975E1">
        <w:rPr>
          <w:rFonts w:ascii="LM Roman 10" w:hAnsi="LM Roman 10"/>
          <w:noProof/>
          <w:sz w:val="22"/>
          <w:szCs w:val="22"/>
        </w:rPr>
        <w:lastRenderedPageBreak/>
        <w:t>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62A6B4B7" w14:textId="4C581684" w:rsidR="00753092" w:rsidRPr="002D6F24" w:rsidRDefault="00C94939" w:rsidP="002D6F24">
      <w:pPr>
        <w:rPr>
          <w:rFonts w:ascii="LM Roman 10" w:hAnsi="LM Roman 10"/>
          <w:noProof/>
          <w:sz w:val="22"/>
          <w:szCs w:val="22"/>
        </w:rPr>
      </w:pPr>
      <w:r w:rsidRPr="005975E1">
        <w:rPr>
          <w:rFonts w:ascii="LM Roman 10" w:hAnsi="LM Roman 10"/>
          <w:noProof/>
          <w:sz w:val="22"/>
          <w:szCs w:val="22"/>
        </w:rPr>
        <w:t>We v</w:t>
      </w:r>
      <w:r w:rsidR="00374BEB" w:rsidRPr="005975E1">
        <w:rPr>
          <w:rFonts w:ascii="LM Roman 10" w:hAnsi="LM Roman 10"/>
          <w:noProof/>
          <w:sz w:val="22"/>
          <w:szCs w:val="22"/>
        </w:rPr>
        <w:t>alidat</w:t>
      </w:r>
      <w:r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05D16451" w14:textId="4D2DFA8D" w:rsidR="00FA2D5B" w:rsidRPr="00FA2D5B" w:rsidRDefault="006F34C7" w:rsidP="00FA2D5B">
      <w:pPr>
        <w:pStyle w:val="Balk2"/>
      </w:pPr>
      <w:bookmarkStart w:id="49" w:name="_Toc20171881"/>
      <w:r w:rsidRPr="007E1CF6">
        <w:t>Use Cases</w:t>
      </w:r>
      <w:bookmarkEnd w:id="49"/>
    </w:p>
    <w:p w14:paraId="2C2C06D9" w14:textId="77F1E436" w:rsidR="00951682" w:rsidRDefault="00317F3C" w:rsidP="002D6F24">
      <w:pPr>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4927C3" w:rsidRPr="005975E1">
        <w:rPr>
          <w:rFonts w:ascii="LM Roman 10" w:hAnsi="LM Roman 10"/>
          <w:sz w:val="22"/>
          <w:szCs w:val="18"/>
        </w:rPr>
        <w:t>language</w:t>
      </w:r>
      <w:r w:rsidR="004927C3">
        <w:rPr>
          <w:rFonts w:ascii="LM Roman 10" w:hAnsi="LM Roman 10"/>
          <w:sz w:val="22"/>
          <w:szCs w:val="18"/>
        </w:rPr>
        <w:t xml:space="preserv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r w:rsidR="00A93F80" w:rsidRPr="005975E1">
        <w:rPr>
          <w:rFonts w:ascii="LM Roman 10" w:hAnsi="LM Roman 10"/>
          <w:sz w:val="22"/>
          <w:szCs w:val="18"/>
        </w:rPr>
        <w:t>Eksisozluk</w:t>
      </w:r>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r w:rsidR="00C94939" w:rsidRPr="005975E1">
        <w:rPr>
          <w:rFonts w:ascii="LM Roman 10" w:hAnsi="LM Roman 10"/>
          <w:sz w:val="22"/>
          <w:szCs w:val="18"/>
        </w:rPr>
        <w:t>D</w:t>
      </w:r>
      <w:r w:rsidR="00236C71" w:rsidRPr="005975E1">
        <w:rPr>
          <w:rFonts w:ascii="LM Roman 10" w:hAnsi="LM Roman 10"/>
          <w:sz w:val="22"/>
          <w:szCs w:val="18"/>
        </w:rPr>
        <w:t xml:space="preserve">evlet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10E91094" w14:textId="1596A9D7" w:rsidR="00951682" w:rsidRPr="002D6F24" w:rsidRDefault="00951682" w:rsidP="00951682">
      <w:pPr>
        <w:pStyle w:val="Balk2"/>
      </w:pPr>
      <w:bookmarkStart w:id="50" w:name="_Toc18184530"/>
      <w:bookmarkStart w:id="51" w:name="_Toc20171882"/>
      <w:r w:rsidRPr="00951682">
        <w:t>Routine Tasks of an Information Security Analyst</w:t>
      </w:r>
      <w:bookmarkEnd w:id="50"/>
      <w:bookmarkEnd w:id="51"/>
    </w:p>
    <w:p w14:paraId="6C51650E" w14:textId="4FFE4C03" w:rsidR="00951682" w:rsidRPr="00951682" w:rsidRDefault="00951682" w:rsidP="002D6F24">
      <w:pPr>
        <w:rPr>
          <w:rFonts w:ascii="LM Roman 10" w:hAnsi="LM Roman 10"/>
          <w:sz w:val="22"/>
          <w:szCs w:val="18"/>
        </w:rPr>
      </w:pPr>
      <w:r w:rsidRPr="00951682">
        <w:rPr>
          <w:rFonts w:ascii="LM Roman 10" w:hAnsi="LM Roman 10"/>
          <w:sz w:val="22"/>
          <w:szCs w:val="18"/>
        </w:rPr>
        <w:t xml:space="preserve">According to the careerexplorer.com website </w:t>
      </w:r>
      <w:r w:rsidRPr="00951682">
        <w:rPr>
          <w:rFonts w:ascii="LM Roman 10" w:hAnsi="LM Roman 10"/>
          <w:sz w:val="22"/>
          <w:szCs w:val="18"/>
        </w:rPr>
        <w:fldChar w:fldCharType="begin" w:fldLock="1"/>
      </w:r>
      <w:r w:rsidR="003C5A21">
        <w:rPr>
          <w:rFonts w:ascii="LM Roman 10" w:hAnsi="LM Roman 10"/>
          <w:sz w:val="22"/>
          <w:szCs w:val="18"/>
        </w:rPr>
        <w:instrText xml:space="preserve">ADDIN CSL_CITATION {"citationItems":[{"id":"ITEM-1","itemData":{"URL":"https://www.careerexplorer.com/careers/information-security-analyst/","accessed":{"date-parts":[["2019","4","18"]]},"id":"ITEM-1","issued":{"date-parts":[["0"]]},"title":"What does an </w:instrText>
      </w:r>
      <w:r w:rsidR="003C5A21">
        <w:rPr>
          <w:rFonts w:ascii="LM Roman 10" w:hAnsi="LM Roman 10" w:hint="eastAsia"/>
          <w:sz w:val="22"/>
          <w:szCs w:val="18"/>
        </w:rPr>
        <w:instrText xml:space="preserve">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type":"webpage"},"uris":["http://www.mendeley.com/documents/?uuid=8865ff4a-7a6b-3d62-a881-e05510275777"]}],"mendele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manualFormatting":"(</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2019)","plainText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eviousl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does an information security analyst do? ‐ CareerExplorer,” 2019)</w:t>
      </w:r>
      <w:r w:rsidRPr="00951682">
        <w:rPr>
          <w:rFonts w:ascii="LM Roman 10" w:hAnsi="LM Roman 10"/>
          <w:sz w:val="22"/>
          <w:szCs w:val="18"/>
        </w:rPr>
        <w:fldChar w:fldCharType="end"/>
      </w:r>
      <w:r w:rsidRPr="00951682">
        <w:rPr>
          <w:rFonts w:ascii="LM Roman 10" w:hAnsi="LM Roman 10"/>
          <w:sz w:val="22"/>
          <w:szCs w:val="18"/>
        </w:rPr>
        <w:t xml:space="preserve">, an </w:t>
      </w:r>
      <w:r w:rsidR="00C64B27" w:rsidRPr="00951682">
        <w:rPr>
          <w:rFonts w:ascii="LM Roman 10" w:hAnsi="LM Roman 10"/>
          <w:sz w:val="22"/>
          <w:szCs w:val="18"/>
        </w:rPr>
        <w:t>information security analyst</w:t>
      </w:r>
      <w:r w:rsidRPr="00951682">
        <w:rPr>
          <w:rFonts w:ascii="LM Roman 10" w:hAnsi="LM Roman 10"/>
          <w:sz w:val="22"/>
          <w:szCs w:val="18"/>
        </w:rPr>
        <w:t xml:space="preserve"> the primary responsibility is to take countermeasures for protecting organizational-level, mission-critical and sensitive information, as well as being prepared for </w:t>
      </w:r>
      <w:r w:rsidR="00C64B27" w:rsidRPr="00951682">
        <w:rPr>
          <w:rFonts w:ascii="LM Roman 10" w:hAnsi="LM Roman 10"/>
          <w:sz w:val="22"/>
          <w:szCs w:val="18"/>
        </w:rPr>
        <w:t>cyber-attacks</w:t>
      </w:r>
      <w:r w:rsidRPr="00951682">
        <w:rPr>
          <w:rFonts w:ascii="LM Roman 10" w:hAnsi="LM Roman 10"/>
          <w:sz w:val="22"/>
          <w:szCs w:val="18"/>
        </w:rPr>
        <w:t xml:space="preserve">. To be prepared for a </w:t>
      </w:r>
      <w:r w:rsidR="00C64B27" w:rsidRPr="00951682">
        <w:rPr>
          <w:rFonts w:ascii="LM Roman 10" w:hAnsi="LM Roman 10"/>
          <w:sz w:val="22"/>
          <w:szCs w:val="18"/>
        </w:rPr>
        <w:lastRenderedPageBreak/>
        <w:t>cyber-attack</w:t>
      </w:r>
      <w:r w:rsidRPr="00951682">
        <w:rPr>
          <w:rFonts w:ascii="LM Roman 10" w:hAnsi="LM Roman 10"/>
          <w:sz w:val="22"/>
          <w:szCs w:val="18"/>
        </w:rPr>
        <w:t>, they use various tools and systems</w:t>
      </w:r>
      <w:r w:rsidRPr="00951682">
        <w:rPr>
          <w:rFonts w:ascii="LM Roman 10" w:hAnsi="LM Roman 10"/>
          <w:sz w:val="22"/>
          <w:szCs w:val="18"/>
          <w:vertAlign w:val="superscript"/>
        </w:rPr>
        <w:footnoteReference w:id="6"/>
      </w:r>
      <w:r w:rsidRPr="00951682">
        <w:rPr>
          <w:rFonts w:ascii="LM Roman 10" w:hAnsi="LM Roman 10"/>
          <w:sz w:val="22"/>
          <w:szCs w:val="18"/>
        </w:rPr>
        <w:t xml:space="preserve">. One of their responsibility is to analyze data and to recommend changes to managers. However, security analysts are not authorized to implement changes. Their main job is to keep </w:t>
      </w:r>
      <w:r w:rsidR="00C64B27" w:rsidRPr="00951682">
        <w:rPr>
          <w:rFonts w:ascii="LM Roman 10" w:hAnsi="LM Roman 10"/>
          <w:sz w:val="22"/>
          <w:szCs w:val="18"/>
        </w:rPr>
        <w:t>cyber-attacks</w:t>
      </w:r>
      <w:r w:rsidRPr="00951682">
        <w:rPr>
          <w:rFonts w:ascii="LM Roman 10" w:hAnsi="LM Roman 10"/>
          <w:sz w:val="22"/>
          <w:szCs w:val="18"/>
        </w:rPr>
        <w:t xml:space="preserve"> out.</w:t>
      </w:r>
    </w:p>
    <w:p w14:paraId="34BA7E2B" w14:textId="27639789" w:rsidR="00951682" w:rsidRPr="00951682" w:rsidRDefault="00951682" w:rsidP="002D6F24">
      <w:pPr>
        <w:rPr>
          <w:rFonts w:ascii="LM Roman 10" w:hAnsi="LM Roman 10"/>
          <w:sz w:val="22"/>
          <w:szCs w:val="18"/>
        </w:rPr>
      </w:pPr>
      <w:r w:rsidRPr="00951682">
        <w:rPr>
          <w:rFonts w:ascii="LM Roman 10" w:hAnsi="LM Roman 10"/>
          <w:sz w:val="22"/>
          <w:szCs w:val="18"/>
        </w:rPr>
        <w:t xml:space="preserve">In practice, a security analyst spends approximately one hour per a working day to get caught up on the latest security news through bulletins, forums, news, social networks </w:t>
      </w:r>
      <w:r w:rsidR="00C64B27" w:rsidRPr="00951682">
        <w:rPr>
          <w:rFonts w:ascii="LM Roman 10" w:hAnsi="LM Roman 10"/>
          <w:sz w:val="22"/>
          <w:szCs w:val="18"/>
        </w:rPr>
        <w:t>and</w:t>
      </w:r>
      <w:r w:rsidRPr="00951682">
        <w:rPr>
          <w:rFonts w:ascii="LM Roman 10" w:hAnsi="LM Roman 10"/>
          <w:sz w:val="22"/>
          <w:szCs w:val="18"/>
        </w:rPr>
        <w:t xml:space="preserve"> so on to identify new threats. They further spend two to three hours by repeated investigation of potential security incidents using online resources. They spend the rest of their daily time with manually copying and pasting information from disparate and siloed tools to correlate data. They generally face with ten to twenty challenges daily such as monitoring security access, analyzing security breaches to identify the root cause, verifying the security of third-party vendors and collaborating with them to meet security requirements and so on.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is a Security Analyst? Responsibilities, Qualifications, and More | Digital Guardian,” 2019)</w:t>
      </w:r>
      <w:r w:rsidRPr="00951682">
        <w:rPr>
          <w:rFonts w:ascii="LM Roman 10" w:hAnsi="LM Roman 10"/>
          <w:sz w:val="22"/>
          <w:szCs w:val="18"/>
        </w:rPr>
        <w:fldChar w:fldCharType="end"/>
      </w:r>
      <w:r w:rsidRPr="00951682">
        <w:rPr>
          <w:rFonts w:ascii="LM Roman 10" w:hAnsi="LM Roman 10"/>
          <w:sz w:val="22"/>
          <w:szCs w:val="18"/>
        </w:rPr>
        <w:t xml:space="preserve"> Their investigation time gives cyber attackers advantages if it is long enough, and it is challenging for a security analyst to keep up with threats.</w:t>
      </w:r>
    </w:p>
    <w:p w14:paraId="66736500" w14:textId="69B6DDB0" w:rsidR="00951682" w:rsidRPr="00951682" w:rsidRDefault="00951682" w:rsidP="002D6F24">
      <w:pPr>
        <w:rPr>
          <w:rFonts w:ascii="LM Roman 10" w:hAnsi="LM Roman 10"/>
          <w:sz w:val="22"/>
          <w:szCs w:val="18"/>
        </w:rPr>
      </w:pPr>
      <w:r w:rsidRPr="00951682">
        <w:rPr>
          <w:rFonts w:ascii="LM Roman 10" w:hAnsi="LM Roman 10"/>
          <w:sz w:val="22"/>
          <w:szCs w:val="18"/>
        </w:rPr>
        <w:t xml:space="preserve">In Figure 3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951682">
        <w:rPr>
          <w:rFonts w:ascii="LM Roman 10" w:hAnsi="LM Roman 10"/>
          <w:sz w:val="22"/>
          <w:szCs w:val="18"/>
        </w:rPr>
        <w:fldChar w:fldCharType="separate"/>
      </w:r>
      <w:r w:rsidR="003C5A21" w:rsidRPr="003C5A21">
        <w:rPr>
          <w:rFonts w:ascii="LM Roman 10" w:hAnsi="LM Roman 10"/>
          <w:noProof/>
          <w:sz w:val="22"/>
          <w:szCs w:val="18"/>
        </w:rPr>
        <w:t>(Borrett, 2017)</w:t>
      </w:r>
      <w:r w:rsidRPr="00951682">
        <w:rPr>
          <w:rFonts w:ascii="LM Roman 10" w:hAnsi="LM Roman 10"/>
          <w:sz w:val="22"/>
          <w:szCs w:val="18"/>
        </w:rPr>
        <w:fldChar w:fldCharType="end"/>
      </w:r>
      <w:r w:rsidRPr="00951682">
        <w:rPr>
          <w:rFonts w:ascii="LM Roman 10" w:hAnsi="LM Roman 10"/>
          <w:sz w:val="22"/>
          <w:szCs w:val="18"/>
        </w:rPr>
        <w:t>, statistics are shown about the security analysis, which motivates why security analysts need automated systems.</w:t>
      </w:r>
    </w:p>
    <w:p w14:paraId="73F6AD4E" w14:textId="77777777" w:rsidR="00951682" w:rsidRPr="00951682" w:rsidRDefault="00951682" w:rsidP="00951682">
      <w:pPr>
        <w:rPr>
          <w:rFonts w:ascii="LM Roman 10" w:hAnsi="LM Roman 10"/>
          <w:sz w:val="22"/>
          <w:szCs w:val="18"/>
        </w:rPr>
      </w:pPr>
      <w:r w:rsidRPr="00951682">
        <w:rPr>
          <w:rFonts w:ascii="LM Roman 10" w:hAnsi="LM Roman 10"/>
          <w:noProof/>
          <w:sz w:val="22"/>
          <w:szCs w:val="18"/>
        </w:rPr>
        <w:lastRenderedPageBreak/>
        <mc:AlternateContent>
          <mc:Choice Requires="wps">
            <w:drawing>
              <wp:anchor distT="0" distB="0" distL="114300" distR="114300" simplePos="0" relativeHeight="251955200" behindDoc="0" locked="0" layoutInCell="1" allowOverlap="1" wp14:anchorId="56D79089" wp14:editId="26D0C6D1">
                <wp:simplePos x="0" y="0"/>
                <wp:positionH relativeFrom="column">
                  <wp:posOffset>196215</wp:posOffset>
                </wp:positionH>
                <wp:positionV relativeFrom="paragraph">
                  <wp:posOffset>2787015</wp:posOffset>
                </wp:positionV>
                <wp:extent cx="5575935" cy="635"/>
                <wp:effectExtent l="0" t="0" r="0" b="0"/>
                <wp:wrapTopAndBottom/>
                <wp:docPr id="1" name="Metin Kutusu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1F5571F5" w14:textId="0C104865" w:rsidR="0077774F" w:rsidRPr="00D870FA" w:rsidRDefault="0077774F" w:rsidP="009918FB">
                            <w:pPr>
                              <w:pStyle w:val="ResimYazs"/>
                              <w:jc w:val="center"/>
                              <w:rPr>
                                <w:rFonts w:ascii="LM Roman 10" w:hAnsi="LM Roman 10"/>
                                <w:noProof/>
                                <w:sz w:val="22"/>
                                <w:szCs w:val="20"/>
                              </w:rPr>
                            </w:pPr>
                            <w:bookmarkStart w:id="52" w:name="_Toc20172195"/>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sidR="00183851">
                              <w:rPr>
                                <w:rFonts w:ascii="LM Roman 10" w:hAnsi="LM Roman 10"/>
                                <w:noProof/>
                                <w:sz w:val="22"/>
                                <w:szCs w:val="20"/>
                              </w:rPr>
                              <w:t>3</w:t>
                            </w:r>
                            <w:r w:rsidRPr="00D870FA">
                              <w:rPr>
                                <w:rFonts w:ascii="LM Roman 10" w:hAnsi="LM Roman 10"/>
                                <w:noProof/>
                                <w:sz w:val="22"/>
                                <w:szCs w:val="20"/>
                              </w:rPr>
                              <w:fldChar w:fldCharType="end"/>
                            </w:r>
                            <w:r>
                              <w:rPr>
                                <w:rFonts w:ascii="LM Roman 10" w:hAnsi="LM Roman 10"/>
                                <w:noProof/>
                                <w:sz w:val="22"/>
                                <w:szCs w:val="20"/>
                              </w:rPr>
                              <w:t>:</w:t>
                            </w:r>
                            <w:r w:rsidRPr="00D870FA">
                              <w:rPr>
                                <w:rFonts w:ascii="LM Roman 10" w:hAnsi="LM Roman 10"/>
                                <w:sz w:val="22"/>
                                <w:szCs w:val="20"/>
                              </w:rPr>
                              <w:t xml:space="preserve"> Research results of IBM Security Lab about Cyber Security Analysts</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79089" id="Metin Kutusu 1" o:spid="_x0000_s1028" type="#_x0000_t202" style="position:absolute;left:0;text-align:left;margin-left:15.45pt;margin-top:219.45pt;width:439.05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" stroked="f">
                <v:textbox style="mso-fit-shape-to-text:t" inset="0,0,0,0">
                  <w:txbxContent>
                    <w:p w14:paraId="1F5571F5" w14:textId="0C104865" w:rsidR="0077774F" w:rsidRPr="00D870FA" w:rsidRDefault="0077774F" w:rsidP="009918FB">
                      <w:pPr>
                        <w:pStyle w:val="ResimYazs"/>
                        <w:jc w:val="center"/>
                        <w:rPr>
                          <w:rFonts w:ascii="LM Roman 10" w:hAnsi="LM Roman 10"/>
                          <w:noProof/>
                          <w:sz w:val="22"/>
                          <w:szCs w:val="20"/>
                        </w:rPr>
                      </w:pPr>
                      <w:bookmarkStart w:id="53" w:name="_Toc20172195"/>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sidR="00183851">
                        <w:rPr>
                          <w:rFonts w:ascii="LM Roman 10" w:hAnsi="LM Roman 10"/>
                          <w:noProof/>
                          <w:sz w:val="22"/>
                          <w:szCs w:val="20"/>
                        </w:rPr>
                        <w:t>3</w:t>
                      </w:r>
                      <w:r w:rsidRPr="00D870FA">
                        <w:rPr>
                          <w:rFonts w:ascii="LM Roman 10" w:hAnsi="LM Roman 10"/>
                          <w:noProof/>
                          <w:sz w:val="22"/>
                          <w:szCs w:val="20"/>
                        </w:rPr>
                        <w:fldChar w:fldCharType="end"/>
                      </w:r>
                      <w:r>
                        <w:rPr>
                          <w:rFonts w:ascii="LM Roman 10" w:hAnsi="LM Roman 10"/>
                          <w:noProof/>
                          <w:sz w:val="22"/>
                          <w:szCs w:val="20"/>
                        </w:rPr>
                        <w:t>:</w:t>
                      </w:r>
                      <w:r w:rsidRPr="00D870FA">
                        <w:rPr>
                          <w:rFonts w:ascii="LM Roman 10" w:hAnsi="LM Roman 10"/>
                          <w:sz w:val="22"/>
                          <w:szCs w:val="20"/>
                        </w:rPr>
                        <w:t xml:space="preserve"> Research results of IBM Security Lab about Cyber Security Analysts</w:t>
                      </w:r>
                      <w:bookmarkEnd w:id="53"/>
                    </w:p>
                  </w:txbxContent>
                </v:textbox>
                <w10:wrap type="topAndBottom"/>
              </v:shape>
            </w:pict>
          </mc:Fallback>
        </mc:AlternateContent>
      </w:r>
      <w:r w:rsidRPr="00951682">
        <w:rPr>
          <w:rFonts w:ascii="LM Roman 10" w:hAnsi="LM Roman 10"/>
          <w:noProof/>
          <w:sz w:val="22"/>
          <w:szCs w:val="18"/>
        </w:rPr>
        <w:drawing>
          <wp:anchor distT="0" distB="0" distL="114300" distR="114300" simplePos="0" relativeHeight="251954176" behindDoc="0" locked="0" layoutInCell="1" allowOverlap="1" wp14:anchorId="3267FABF" wp14:editId="5A0B3B6A">
            <wp:simplePos x="0" y="0"/>
            <wp:positionH relativeFrom="column">
              <wp:posOffset>196793</wp:posOffset>
            </wp:positionH>
            <wp:positionV relativeFrom="paragraph">
              <wp:posOffset>55112</wp:posOffset>
            </wp:positionV>
            <wp:extent cx="5575935" cy="2675640"/>
            <wp:effectExtent l="19050" t="19050" r="24765" b="10795"/>
            <wp:wrapTopAndBottom/>
            <wp:docPr id="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5121C80A" w14:textId="143BA5CA" w:rsidR="005975E1" w:rsidRPr="005975E1" w:rsidRDefault="00951682" w:rsidP="002D6F24">
      <w:pPr>
        <w:rPr>
          <w:rFonts w:ascii="LM Roman 10" w:hAnsi="LM Roman 10"/>
          <w:sz w:val="22"/>
          <w:szCs w:val="18"/>
        </w:rPr>
      </w:pPr>
      <w:r w:rsidRPr="00951682">
        <w:rPr>
          <w:rFonts w:ascii="LM Roman 10" w:hAnsi="LM Roman 10"/>
          <w:sz w:val="22"/>
          <w:szCs w:val="18"/>
        </w:rPr>
        <w:t xml:space="preserve">A manual investigation of security events is not sustainable without automation. To make it sustainable, automated NLP analysis tools and Text mining methods need to be used. </w:t>
      </w:r>
    </w:p>
    <w:p w14:paraId="5D1C9974" w14:textId="151584C0" w:rsidR="005E6A06" w:rsidRDefault="006F34C7" w:rsidP="005E6A06">
      <w:pPr>
        <w:pStyle w:val="Balk2"/>
      </w:pPr>
      <w:bookmarkStart w:id="54" w:name="_Toc20171883"/>
      <w:r w:rsidRPr="007E1CF6">
        <w:t>Outline</w:t>
      </w:r>
      <w:bookmarkEnd w:id="54"/>
    </w:p>
    <w:p w14:paraId="5FA1A557" w14:textId="75763C9C" w:rsidR="004B5284" w:rsidRPr="005E6A06" w:rsidRDefault="00D248B6" w:rsidP="002D2DD6">
      <w:pPr>
        <w:rPr>
          <w:rFonts w:ascii="LM Roman 10" w:hAnsi="LM Roman 10"/>
          <w:noProof/>
          <w:sz w:val="22"/>
          <w:szCs w:val="18"/>
        </w:rPr>
      </w:pPr>
      <w:r w:rsidRPr="005E6A06">
        <w:rPr>
          <w:rFonts w:ascii="LM Roman 10" w:hAnsi="LM Roman 10"/>
          <w:noProof/>
          <w:sz w:val="22"/>
          <w:szCs w:val="18"/>
        </w:rPr>
        <w:t xml:space="preserve">Chapter 2 </w:t>
      </w:r>
      <w:r w:rsidR="004F248B" w:rsidRPr="005E6A06">
        <w:rPr>
          <w:rFonts w:ascii="LM Roman 10" w:hAnsi="LM Roman 10"/>
          <w:noProof/>
          <w:sz w:val="22"/>
          <w:szCs w:val="18"/>
        </w:rPr>
        <w:t>presents</w:t>
      </w:r>
      <w:r w:rsidR="00D40316" w:rsidRPr="005E6A06">
        <w:rPr>
          <w:rFonts w:ascii="LM Roman 10" w:hAnsi="LM Roman 10"/>
          <w:noProof/>
          <w:sz w:val="22"/>
          <w:szCs w:val="18"/>
        </w:rPr>
        <w:t xml:space="preserve"> </w:t>
      </w:r>
      <w:r w:rsidR="00C83B9C">
        <w:rPr>
          <w:rFonts w:ascii="LM Roman 10" w:hAnsi="LM Roman 10"/>
          <w:noProof/>
          <w:sz w:val="22"/>
          <w:szCs w:val="18"/>
        </w:rPr>
        <w:t xml:space="preserve">the </w:t>
      </w:r>
      <w:r w:rsidR="004F248B" w:rsidRPr="005E6A06">
        <w:rPr>
          <w:rFonts w:ascii="LM Roman 10" w:hAnsi="LM Roman 10"/>
          <w:noProof/>
          <w:sz w:val="22"/>
          <w:szCs w:val="18"/>
        </w:rPr>
        <w:t>rel</w:t>
      </w:r>
      <w:r w:rsidR="00E41742" w:rsidRPr="005E6A06">
        <w:rPr>
          <w:rFonts w:ascii="LM Roman 10" w:hAnsi="LM Roman 10"/>
          <w:noProof/>
          <w:sz w:val="22"/>
          <w:szCs w:val="18"/>
        </w:rPr>
        <w:t>eva</w:t>
      </w:r>
      <w:r w:rsidR="004F248B" w:rsidRPr="005E6A06">
        <w:rPr>
          <w:rFonts w:ascii="LM Roman 10" w:hAnsi="LM Roman 10"/>
          <w:noProof/>
          <w:sz w:val="22"/>
          <w:szCs w:val="18"/>
        </w:rPr>
        <w:t>nt</w:t>
      </w:r>
      <w:r w:rsidR="004B5284" w:rsidRPr="005E6A06">
        <w:rPr>
          <w:rFonts w:ascii="LM Roman 10" w:hAnsi="LM Roman 10"/>
          <w:noProof/>
          <w:sz w:val="22"/>
          <w:szCs w:val="18"/>
        </w:rPr>
        <w:t xml:space="preserve"> literature.</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3</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introduc</w:t>
      </w:r>
      <w:r w:rsidR="00EC2850" w:rsidRPr="005E6A06">
        <w:rPr>
          <w:rFonts w:ascii="LM Roman 10" w:hAnsi="LM Roman 10"/>
          <w:noProof/>
          <w:sz w:val="22"/>
          <w:szCs w:val="18"/>
        </w:rPr>
        <w:t>e</w:t>
      </w:r>
      <w:r w:rsidR="004F248B" w:rsidRPr="005E6A06">
        <w:rPr>
          <w:rFonts w:ascii="LM Roman 10" w:hAnsi="LM Roman 10"/>
          <w:noProof/>
          <w:sz w:val="22"/>
          <w:szCs w:val="18"/>
        </w:rPr>
        <w:t xml:space="preserve"> </w:t>
      </w:r>
      <w:r w:rsidR="00473216" w:rsidRPr="005E6A06">
        <w:rPr>
          <w:rFonts w:ascii="LM Roman 10" w:hAnsi="LM Roman 10"/>
          <w:noProof/>
          <w:sz w:val="22"/>
          <w:szCs w:val="18"/>
        </w:rPr>
        <w:t xml:space="preserve">the software system in </w:t>
      </w:r>
      <w:r w:rsidR="004F248B" w:rsidRPr="005E6A06">
        <w:rPr>
          <w:rFonts w:ascii="LM Roman 10" w:hAnsi="LM Roman 10"/>
          <w:noProof/>
          <w:sz w:val="22"/>
          <w:szCs w:val="18"/>
        </w:rPr>
        <w:t xml:space="preserve">terms of its </w:t>
      </w:r>
      <w:r w:rsidR="004B5284" w:rsidRPr="005E6A06">
        <w:rPr>
          <w:rFonts w:ascii="LM Roman 10" w:hAnsi="LM Roman 10"/>
          <w:noProof/>
          <w:sz w:val="22"/>
          <w:szCs w:val="18"/>
        </w:rPr>
        <w:t>architectural and design perspective</w:t>
      </w:r>
      <w:r w:rsidR="004F248B" w:rsidRPr="005E6A06">
        <w:rPr>
          <w:rFonts w:ascii="LM Roman 10" w:hAnsi="LM Roman 10"/>
          <w:noProof/>
          <w:sz w:val="22"/>
          <w:szCs w:val="18"/>
        </w:rPr>
        <w:t>s</w:t>
      </w:r>
      <w:r w:rsidR="00EC2850" w:rsidRPr="005E6A06">
        <w:rPr>
          <w:rFonts w:ascii="LM Roman 10" w:hAnsi="LM Roman 10"/>
          <w:noProof/>
          <w:sz w:val="22"/>
          <w:szCs w:val="18"/>
        </w:rPr>
        <w:t>.</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4</w:t>
      </w:r>
      <w:r w:rsidR="004B5284" w:rsidRPr="005E6A06">
        <w:rPr>
          <w:rFonts w:ascii="LM Roman 10" w:hAnsi="LM Roman 10"/>
          <w:noProof/>
          <w:sz w:val="22"/>
          <w:szCs w:val="18"/>
        </w:rPr>
        <w:t>,</w:t>
      </w:r>
      <w:r w:rsidR="00473216" w:rsidRPr="005E6A06">
        <w:rPr>
          <w:rFonts w:ascii="LM Roman 10" w:hAnsi="LM Roman 10"/>
          <w:noProof/>
          <w:sz w:val="22"/>
          <w:szCs w:val="18"/>
        </w:rPr>
        <w:t xml:space="preserve"> we </w:t>
      </w:r>
      <w:r w:rsidR="00EC2850" w:rsidRPr="005E6A06">
        <w:rPr>
          <w:rFonts w:ascii="LM Roman 10" w:hAnsi="LM Roman 10"/>
          <w:noProof/>
          <w:sz w:val="22"/>
          <w:szCs w:val="18"/>
        </w:rPr>
        <w:t>present</w:t>
      </w:r>
      <w:r w:rsidR="004B5284" w:rsidRPr="005E6A06">
        <w:rPr>
          <w:rFonts w:ascii="LM Roman 10" w:hAnsi="LM Roman 10"/>
          <w:noProof/>
          <w:sz w:val="22"/>
          <w:szCs w:val="18"/>
        </w:rPr>
        <w:t xml:space="preserve"> the software system </w:t>
      </w:r>
      <w:r w:rsidR="00473216" w:rsidRPr="005E6A06">
        <w:rPr>
          <w:rFonts w:ascii="LM Roman 10" w:hAnsi="LM Roman 10"/>
          <w:noProof/>
          <w:sz w:val="22"/>
          <w:szCs w:val="18"/>
        </w:rPr>
        <w:t xml:space="preserve">in </w:t>
      </w:r>
      <w:r w:rsidR="00EC2850" w:rsidRPr="005E6A06">
        <w:rPr>
          <w:rFonts w:ascii="LM Roman 10" w:hAnsi="LM Roman 10"/>
          <w:noProof/>
          <w:sz w:val="22"/>
          <w:szCs w:val="18"/>
        </w:rPr>
        <w:t>terms of its</w:t>
      </w:r>
      <w:r w:rsidR="00473216" w:rsidRPr="005E6A06">
        <w:rPr>
          <w:rFonts w:ascii="LM Roman 10" w:hAnsi="LM Roman 10"/>
          <w:noProof/>
          <w:sz w:val="22"/>
          <w:szCs w:val="18"/>
        </w:rPr>
        <w:t xml:space="preserve"> </w:t>
      </w:r>
      <w:r w:rsidR="004B5284" w:rsidRPr="005E6A06">
        <w:rPr>
          <w:rFonts w:ascii="LM Roman 10" w:hAnsi="LM Roman 10"/>
          <w:noProof/>
          <w:sz w:val="22"/>
          <w:szCs w:val="18"/>
        </w:rPr>
        <w:t>implementation</w:t>
      </w:r>
      <w:r w:rsidR="00473216" w:rsidRPr="005E6A06">
        <w:rPr>
          <w:rFonts w:ascii="LM Roman 10" w:hAnsi="LM Roman 10"/>
          <w:noProof/>
          <w:sz w:val="22"/>
          <w:szCs w:val="18"/>
        </w:rPr>
        <w:t xml:space="preserve"> </w:t>
      </w:r>
      <w:r w:rsidR="00EC2850" w:rsidRPr="005E6A06">
        <w:rPr>
          <w:rFonts w:ascii="LM Roman 10" w:hAnsi="LM Roman 10"/>
          <w:noProof/>
          <w:sz w:val="22"/>
          <w:szCs w:val="18"/>
        </w:rPr>
        <w:t>and evaluation perspectives.</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5</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discuss </w:t>
      </w:r>
      <w:r w:rsidR="007E4E30" w:rsidRPr="005E6A06">
        <w:rPr>
          <w:rFonts w:ascii="LM Roman 10" w:hAnsi="LM Roman 10"/>
          <w:noProof/>
          <w:sz w:val="22"/>
          <w:szCs w:val="18"/>
        </w:rPr>
        <w:t xml:space="preserve">thesis </w:t>
      </w:r>
      <w:r w:rsidR="004B5284" w:rsidRPr="005E6A06">
        <w:rPr>
          <w:rFonts w:ascii="LM Roman 10" w:hAnsi="LM Roman 10"/>
          <w:noProof/>
          <w:sz w:val="22"/>
          <w:szCs w:val="18"/>
        </w:rPr>
        <w:t>results.</w:t>
      </w:r>
      <w:r w:rsidR="005E6A06">
        <w:rPr>
          <w:rFonts w:ascii="LM Roman 10" w:hAnsi="LM Roman 10"/>
          <w:noProof/>
          <w:sz w:val="22"/>
          <w:szCs w:val="18"/>
        </w:rPr>
        <w:t xml:space="preserve"> </w:t>
      </w:r>
      <w:r w:rsidR="00490A1C" w:rsidRPr="005E6A06">
        <w:rPr>
          <w:rFonts w:ascii="LM Roman 10" w:hAnsi="LM Roman 10"/>
          <w:noProof/>
          <w:sz w:val="22"/>
          <w:szCs w:val="18"/>
        </w:rPr>
        <w:t>F</w:t>
      </w:r>
      <w:r w:rsidR="007E4E30" w:rsidRPr="005E6A06">
        <w:rPr>
          <w:rFonts w:ascii="LM Roman 10" w:hAnsi="LM Roman 10"/>
          <w:noProof/>
          <w:sz w:val="22"/>
          <w:szCs w:val="18"/>
        </w:rPr>
        <w:t>inally</w:t>
      </w:r>
      <w:r w:rsidR="00473216" w:rsidRPr="005E6A06">
        <w:rPr>
          <w:rFonts w:ascii="LM Roman 10" w:hAnsi="LM Roman 10"/>
          <w:noProof/>
          <w:sz w:val="22"/>
          <w:szCs w:val="18"/>
        </w:rPr>
        <w:t>,</w:t>
      </w:r>
      <w:r w:rsidR="007E4E30" w:rsidRPr="005E6A06">
        <w:rPr>
          <w:rFonts w:ascii="LM Roman 10" w:hAnsi="LM Roman 10"/>
          <w:noProof/>
          <w:sz w:val="22"/>
          <w:szCs w:val="18"/>
        </w:rPr>
        <w:t xml:space="preserve"> in </w:t>
      </w:r>
      <w:r w:rsidR="00EC2850" w:rsidRPr="005E6A06">
        <w:rPr>
          <w:rFonts w:ascii="LM Roman 10" w:hAnsi="LM Roman 10"/>
          <w:noProof/>
          <w:sz w:val="22"/>
          <w:szCs w:val="18"/>
        </w:rPr>
        <w:t>C</w:t>
      </w:r>
      <w:r w:rsidR="007E4E30" w:rsidRPr="005E6A06">
        <w:rPr>
          <w:rFonts w:ascii="LM Roman 10" w:hAnsi="LM Roman 10"/>
          <w:noProof/>
          <w:sz w:val="22"/>
          <w:szCs w:val="18"/>
        </w:rPr>
        <w:t xml:space="preserve">hapter </w:t>
      </w:r>
      <w:r w:rsidR="003C4E4C">
        <w:rPr>
          <w:rFonts w:ascii="LM Roman 10" w:hAnsi="LM Roman 10"/>
          <w:noProof/>
          <w:sz w:val="22"/>
          <w:szCs w:val="18"/>
        </w:rPr>
        <w:t>6</w:t>
      </w:r>
      <w:r w:rsidR="007E4E30"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p</w:t>
      </w:r>
      <w:r w:rsidR="00EC2850" w:rsidRPr="005E6A06">
        <w:rPr>
          <w:rFonts w:ascii="LM Roman 10" w:hAnsi="LM Roman 10"/>
          <w:noProof/>
          <w:sz w:val="22"/>
          <w:szCs w:val="18"/>
        </w:rPr>
        <w:t>resent</w:t>
      </w:r>
      <w:r w:rsidR="00473216" w:rsidRPr="005E6A06">
        <w:rPr>
          <w:rFonts w:ascii="LM Roman 10" w:hAnsi="LM Roman 10"/>
          <w:noProof/>
          <w:sz w:val="22"/>
          <w:szCs w:val="18"/>
        </w:rPr>
        <w:t xml:space="preserve"> </w:t>
      </w:r>
      <w:r w:rsidR="007E4E30" w:rsidRPr="005E6A06">
        <w:rPr>
          <w:rFonts w:ascii="LM Roman 10" w:hAnsi="LM Roman 10"/>
          <w:noProof/>
          <w:sz w:val="22"/>
          <w:szCs w:val="18"/>
        </w:rPr>
        <w:t xml:space="preserve">the conclusion and </w:t>
      </w:r>
      <w:r w:rsidR="00EC2850" w:rsidRPr="005E6A06">
        <w:rPr>
          <w:rFonts w:ascii="LM Roman 10" w:hAnsi="LM Roman 10"/>
          <w:noProof/>
          <w:sz w:val="22"/>
          <w:szCs w:val="18"/>
        </w:rPr>
        <w:t>propose</w:t>
      </w:r>
      <w:r w:rsidR="00473216" w:rsidRPr="005E6A06">
        <w:rPr>
          <w:rFonts w:ascii="LM Roman 10" w:hAnsi="LM Roman 10"/>
          <w:noProof/>
          <w:sz w:val="22"/>
          <w:szCs w:val="18"/>
        </w:rPr>
        <w:t xml:space="preserve"> </w:t>
      </w:r>
      <w:r w:rsidR="007E4E30" w:rsidRPr="005E6A06">
        <w:rPr>
          <w:rFonts w:ascii="LM Roman 10" w:hAnsi="LM Roman 10"/>
          <w:noProof/>
          <w:sz w:val="22"/>
          <w:szCs w:val="18"/>
        </w:rPr>
        <w:t>possible future work.</w:t>
      </w:r>
    </w:p>
    <w:p w14:paraId="7BFF1F0F" w14:textId="77777777" w:rsidR="00E96451" w:rsidRDefault="00E96451">
      <w:pPr>
        <w:spacing w:after="0"/>
        <w:rPr>
          <w:noProof/>
        </w:rPr>
      </w:pPr>
    </w:p>
    <w:p w14:paraId="05B85AF9" w14:textId="77777777" w:rsidR="00E96451" w:rsidRDefault="00E96451">
      <w:pPr>
        <w:rPr>
          <w:noProof/>
        </w:rPr>
      </w:pPr>
      <w:r>
        <w:rPr>
          <w:noProof/>
        </w:rPr>
        <w:br w:type="page"/>
      </w:r>
    </w:p>
    <w:p w14:paraId="4EADDA15" w14:textId="05576B34" w:rsidR="001337F6" w:rsidRPr="007E1CF6" w:rsidRDefault="00F556E3">
      <w:pPr>
        <w:spacing w:after="0"/>
        <w:rPr>
          <w:noProof/>
        </w:rPr>
      </w:pPr>
      <w:r w:rsidRPr="007E1CF6">
        <w:rPr>
          <w:noProof/>
        </w:rPr>
        <w:lastRenderedPageBreak/>
        <w:br w:type="page"/>
      </w:r>
    </w:p>
    <w:p w14:paraId="6681B6A4" w14:textId="0DE1FD9F" w:rsidR="00AA23FD" w:rsidRDefault="00AA23FD" w:rsidP="002D6F24">
      <w:pPr>
        <w:spacing w:after="0"/>
        <w:jc w:val="center"/>
        <w:rPr>
          <w:rFonts w:ascii="LM Roman 10" w:hAnsi="LM Roman 10"/>
          <w:b/>
          <w:noProof/>
          <w:sz w:val="28"/>
          <w:szCs w:val="22"/>
        </w:rPr>
      </w:pPr>
    </w:p>
    <w:p w14:paraId="31CB7496" w14:textId="77777777" w:rsidR="002D6F24" w:rsidRDefault="002D6F24" w:rsidP="002D6F24">
      <w:pPr>
        <w:spacing w:after="0"/>
        <w:jc w:val="center"/>
        <w:rPr>
          <w:rFonts w:ascii="LM Roman 10" w:hAnsi="LM Roman 10"/>
          <w:b/>
          <w:noProof/>
          <w:sz w:val="28"/>
          <w:szCs w:val="22"/>
        </w:rPr>
      </w:pPr>
    </w:p>
    <w:p w14:paraId="358E59D9" w14:textId="5E67C713"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 xml:space="preserve">CHAPTER </w:t>
      </w:r>
      <w:r w:rsidR="0000696A">
        <w:rPr>
          <w:rFonts w:ascii="LM Roman 10" w:hAnsi="LM Roman 10"/>
          <w:b/>
          <w:noProof/>
          <w:sz w:val="28"/>
          <w:szCs w:val="22"/>
        </w:rPr>
        <w:t>2</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55" w:name="_Toc20171884"/>
      <w:r w:rsidRPr="002F3FAD">
        <w:t>LITERATURE REVIEW</w:t>
      </w:r>
      <w:bookmarkEnd w:id="55"/>
    </w:p>
    <w:p w14:paraId="7AFBB6C4" w14:textId="3D80C3BB" w:rsidR="003F103E" w:rsidRPr="002F3FAD" w:rsidRDefault="00B87BBB" w:rsidP="008D3E72">
      <w:pPr>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4E967F1F" w:rsidR="003B2EA9" w:rsidRPr="002F3FAD" w:rsidRDefault="00503EDD" w:rsidP="006127F6">
      <w:pPr>
        <w:pStyle w:val="Balk2"/>
      </w:pPr>
      <w:bookmarkStart w:id="56" w:name="_Toc20171885"/>
      <w:r w:rsidRPr="002F3FAD">
        <w:t>Researches on Identifying Victims Affected by Cybersecurity Attacks</w:t>
      </w:r>
      <w:bookmarkEnd w:id="56"/>
    </w:p>
    <w:p w14:paraId="2CA0D146" w14:textId="1DF02382" w:rsidR="00BE6FA4" w:rsidRPr="002F3FAD" w:rsidRDefault="00BE6FA4" w:rsidP="00191343">
      <w:pPr>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1E06CC07" w:rsidR="0077774F" w:rsidRPr="002F3FAD" w:rsidRDefault="0077774F" w:rsidP="00DE2EC6">
                            <w:pPr>
                              <w:pStyle w:val="ResimYazs"/>
                              <w:rPr>
                                <w:rFonts w:ascii="LM Roman 10" w:hAnsi="LM Roman 10"/>
                                <w:noProof/>
                                <w:sz w:val="28"/>
                                <w:szCs w:val="22"/>
                              </w:rPr>
                            </w:pPr>
                            <w:bookmarkStart w:id="57" w:name="_Toc18850308"/>
                            <w:bookmarkStart w:id="58" w:name="_Toc2017212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183851">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29"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N+vszoCAABtBAAADgAAAAAAAAAA&#10;AAAAAAAuAgAAZHJzL2Uyb0RvYy54bWxQSwECLQAUAAYACAAAACEASylhoNwAAAAHAQAADwAAAAAA&#10;AAAAAAAAAACUBAAAZHJzL2Rvd25yZXYueG1sUEsFBgAAAAAEAAQA8wAAAJ0FAAAAAA==&#10;" stroked="f">
                <v:textbox inset="0,0,0,0">
                  <w:txbxContent>
                    <w:p w14:paraId="4E5E2927" w14:textId="1E06CC07" w:rsidR="0077774F" w:rsidRPr="002F3FAD" w:rsidRDefault="0077774F" w:rsidP="00DE2EC6">
                      <w:pPr>
                        <w:pStyle w:val="ResimYazs"/>
                        <w:rPr>
                          <w:rFonts w:ascii="LM Roman 10" w:hAnsi="LM Roman 10"/>
                          <w:noProof/>
                          <w:sz w:val="28"/>
                          <w:szCs w:val="22"/>
                        </w:rPr>
                      </w:pPr>
                      <w:bookmarkStart w:id="59" w:name="_Toc18850308"/>
                      <w:bookmarkStart w:id="60" w:name="_Toc2017212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183851">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9"/>
                      <w:bookmarkEnd w:id="60"/>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6">
                      <a:extLst>
                        <a:ext uri="{BEBA8EAE-BF5A-486C-A8C5-ECC9F3942E4B}">
                          <a14:imgProps xmlns:a14="http://schemas.microsoft.com/office/drawing/2010/main">
                            <a14:imgLayer r:embed="rId27">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8D3E72">
      <w:pPr>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8">
                      <a:extLst>
                        <a:ext uri="{BEBA8EAE-BF5A-486C-A8C5-ECC9F3942E4B}">
                          <a14:imgProps xmlns:a14="http://schemas.microsoft.com/office/drawing/2010/main">
                            <a14:imgLayer r:embed="rId29">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093699E0" w:rsidR="0077774F" w:rsidRPr="002F3FAD" w:rsidRDefault="0077774F" w:rsidP="002F3FAD">
                            <w:pPr>
                              <w:pStyle w:val="Abstract"/>
                              <w:ind w:firstLine="0"/>
                              <w:rPr>
                                <w:rFonts w:ascii="LM Roman 10" w:hAnsi="LM Roman 10"/>
                                <w:b w:val="0"/>
                                <w:smallCaps/>
                                <w:noProof/>
                                <w:sz w:val="22"/>
                                <w:szCs w:val="22"/>
                              </w:rPr>
                            </w:pPr>
                            <w:bookmarkStart w:id="61" w:name="_Toc18850309"/>
                            <w:bookmarkStart w:id="62" w:name="_Toc20172123"/>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00183851">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0"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" stroked="f">
                <v:textbox inset="0,0,0,0">
                  <w:txbxContent>
                    <w:p w14:paraId="39E6D511" w14:textId="093699E0" w:rsidR="0077774F" w:rsidRPr="002F3FAD" w:rsidRDefault="0077774F" w:rsidP="002F3FAD">
                      <w:pPr>
                        <w:pStyle w:val="Abstract"/>
                        <w:ind w:firstLine="0"/>
                        <w:rPr>
                          <w:rFonts w:ascii="LM Roman 10" w:hAnsi="LM Roman 10"/>
                          <w:b w:val="0"/>
                          <w:smallCaps/>
                          <w:noProof/>
                          <w:sz w:val="22"/>
                          <w:szCs w:val="22"/>
                        </w:rPr>
                      </w:pPr>
                      <w:bookmarkStart w:id="63" w:name="_Toc18850309"/>
                      <w:bookmarkStart w:id="64" w:name="_Toc20172123"/>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00183851">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63"/>
                      <w:bookmarkEnd w:id="64"/>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rPr>
          <w:rFonts w:ascii="LM Roman 10" w:hAnsi="LM Roman 10"/>
        </w:rPr>
      </w:pPr>
    </w:p>
    <w:p w14:paraId="53D3F9E4" w14:textId="2C707435" w:rsidR="00310A0E" w:rsidRPr="002F3FAD" w:rsidRDefault="00C47686" w:rsidP="003B2EA9">
      <w:pPr>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0FC0CA4C">
                <wp:simplePos x="0" y="0"/>
                <wp:positionH relativeFrom="column">
                  <wp:posOffset>23495</wp:posOffset>
                </wp:positionH>
                <wp:positionV relativeFrom="paragraph">
                  <wp:posOffset>368935</wp:posOffset>
                </wp:positionV>
                <wp:extent cx="4332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4332605" cy="290830"/>
                        </a:xfrm>
                        <a:prstGeom prst="rect">
                          <a:avLst/>
                        </a:prstGeom>
                        <a:solidFill>
                          <a:prstClr val="white"/>
                        </a:solidFill>
                        <a:ln>
                          <a:noFill/>
                        </a:ln>
                      </wps:spPr>
                      <wps:txbx>
                        <w:txbxContent>
                          <w:p w14:paraId="0AE15CCA" w14:textId="26F544D3" w:rsidR="0077774F" w:rsidRPr="002F3FAD" w:rsidRDefault="0077774F" w:rsidP="00960FCE">
                            <w:pPr>
                              <w:pStyle w:val="ResimYazs"/>
                              <w:jc w:val="left"/>
                              <w:rPr>
                                <w:rFonts w:ascii="LM Roman 10" w:hAnsi="LM Roman 10"/>
                                <w:noProof/>
                                <w:sz w:val="28"/>
                                <w:szCs w:val="22"/>
                              </w:rPr>
                            </w:pPr>
                            <w:bookmarkStart w:id="65" w:name="_Toc18850310"/>
                            <w:bookmarkStart w:id="66" w:name="_Toc20172124"/>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183851">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1" type="#_x0000_t202" style="position:absolute;left:0;text-align:left;margin-left:1.85pt;margin-top:29.05pt;width:34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" stroked="f">
                <v:textbox inset="0,0,0,0">
                  <w:txbxContent>
                    <w:p w14:paraId="0AE15CCA" w14:textId="26F544D3" w:rsidR="0077774F" w:rsidRPr="002F3FAD" w:rsidRDefault="0077774F" w:rsidP="00960FCE">
                      <w:pPr>
                        <w:pStyle w:val="ResimYazs"/>
                        <w:jc w:val="left"/>
                        <w:rPr>
                          <w:rFonts w:ascii="LM Roman 10" w:hAnsi="LM Roman 10"/>
                          <w:noProof/>
                          <w:sz w:val="28"/>
                          <w:szCs w:val="22"/>
                        </w:rPr>
                      </w:pPr>
                      <w:bookmarkStart w:id="67" w:name="_Toc18850310"/>
                      <w:bookmarkStart w:id="68" w:name="_Toc20172124"/>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183851">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7"/>
                      <w:bookmarkEnd w:id="68"/>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30">
                      <a:extLst>
                        <a:ext uri="{BEBA8EAE-BF5A-486C-A8C5-ECC9F3942E4B}">
                          <a14:imgProps xmlns:a14="http://schemas.microsoft.com/office/drawing/2010/main">
                            <a14:imgLayer r:embed="rId31">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2F3FAD" w:rsidRDefault="00EF0067" w:rsidP="007F0DFE">
      <w:pPr>
        <w:rPr>
          <w:rFonts w:ascii="LM Roman 10" w:hAnsi="LM Roman 10"/>
          <w:sz w:val="22"/>
          <w:szCs w:val="18"/>
        </w:rPr>
      </w:pPr>
    </w:p>
    <w:p w14:paraId="292BD60E" w14:textId="1917D6F8" w:rsidR="00113200" w:rsidRPr="002F3FAD" w:rsidRDefault="003A3D3B" w:rsidP="008D3E72">
      <w:pPr>
        <w:rPr>
          <w:rFonts w:ascii="LM Roman 10" w:hAnsi="LM Roman 10"/>
          <w:sz w:val="22"/>
          <w:szCs w:val="18"/>
        </w:rPr>
      </w:pPr>
      <w:r w:rsidRPr="002F3FAD">
        <w:rPr>
          <w:rFonts w:ascii="LM Roman 10" w:hAnsi="LM Roman 10"/>
          <w:sz w:val="22"/>
          <w:szCs w:val="18"/>
        </w:rPr>
        <w:lastRenderedPageBreak/>
        <w:t xml:space="preserve">In this </w:t>
      </w:r>
      <w:r w:rsidR="00CE39AB" w:rsidRPr="002F3FAD">
        <w:rPr>
          <w:rFonts w:ascii="LM Roman 10" w:hAnsi="LM Roman 10"/>
          <w:sz w:val="22"/>
          <w:szCs w:val="18"/>
        </w:rPr>
        <w:t>study</w:t>
      </w:r>
      <w:r w:rsidRPr="002F3FAD">
        <w:rPr>
          <w:rFonts w:ascii="LM Roman 10" w:hAnsi="LM Roman 10"/>
          <w:sz w:val="22"/>
          <w:szCs w:val="18"/>
        </w:rPr>
        <w:t>, they focus on cybersecurity events detection using only Twitter. On the other hand, we use both Twitter and Hurriyet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367B124B" w14:textId="2332144D" w:rsidR="00F01D82" w:rsidRPr="002F3FAD" w:rsidRDefault="00113200" w:rsidP="008D3E72">
      <w:pPr>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3C5A21" w:rsidRPr="003C5A21">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25CCA0F2" w14:textId="66D9BEAD" w:rsidR="00FA2D5B" w:rsidRPr="008D3E72" w:rsidRDefault="00E62643" w:rsidP="003B2EA9">
      <w:pPr>
        <w:pStyle w:val="Balk2"/>
      </w:pPr>
      <w:bookmarkStart w:id="69" w:name="_Toc20171886"/>
      <w:r w:rsidRPr="002F3FAD">
        <w:t>Cybersecurity Event Forecasting</w:t>
      </w:r>
      <w:bookmarkEnd w:id="69"/>
    </w:p>
    <w:p w14:paraId="0ECFECEE" w14:textId="4A74E111" w:rsidR="00774A8A" w:rsidRPr="008D3E72" w:rsidRDefault="00774A8A" w:rsidP="008D3E72">
      <w:pPr>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18F9335C" w14:textId="7B7E53DB" w:rsidR="007A6CB6" w:rsidRPr="002F3FAD" w:rsidRDefault="005B372A" w:rsidP="003B2EA9">
      <w:pPr>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2D4FC124" w:rsidR="0077774F" w:rsidRPr="00937527" w:rsidRDefault="0077774F" w:rsidP="005B372A">
                            <w:pPr>
                              <w:pStyle w:val="ResimYazs"/>
                              <w:rPr>
                                <w:rFonts w:ascii="LM Roman 10" w:hAnsi="LM Roman 10"/>
                                <w:noProof/>
                                <w:sz w:val="28"/>
                                <w:szCs w:val="22"/>
                              </w:rPr>
                            </w:pPr>
                            <w:bookmarkStart w:id="70" w:name="_Toc18850311"/>
                            <w:bookmarkStart w:id="71" w:name="_Toc20172125"/>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00183851">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2"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k/pMSDgCAABtBAAADgAAAAAAAAAA&#10;AAAAAAAuAgAAZHJzL2Uyb0RvYy54bWxQSwECLQAUAAYACAAAACEAVq+4EN4AAAAIAQAADwAAAAAA&#10;AAAAAAAAAACSBAAAZHJzL2Rvd25yZXYueG1sUEsFBgAAAAAEAAQA8wAAAJ0FAAAAAA==&#10;" stroked="f">
                <v:textbox inset="0,0,0,0">
                  <w:txbxContent>
                    <w:p w14:paraId="272D02CD" w14:textId="2D4FC124" w:rsidR="0077774F" w:rsidRPr="00937527" w:rsidRDefault="0077774F" w:rsidP="005B372A">
                      <w:pPr>
                        <w:pStyle w:val="ResimYazs"/>
                        <w:rPr>
                          <w:rFonts w:ascii="LM Roman 10" w:hAnsi="LM Roman 10"/>
                          <w:noProof/>
                          <w:sz w:val="28"/>
                          <w:szCs w:val="22"/>
                        </w:rPr>
                      </w:pPr>
                      <w:bookmarkStart w:id="72" w:name="_Toc18850311"/>
                      <w:bookmarkStart w:id="73" w:name="_Toc20172125"/>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00183851">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72"/>
                      <w:bookmarkEnd w:id="73"/>
                    </w:p>
                  </w:txbxContent>
                </v:textbox>
              </v:shape>
            </w:pict>
          </mc:Fallback>
        </mc:AlternateContent>
      </w:r>
    </w:p>
    <w:p w14:paraId="52F016A2" w14:textId="470C46E8" w:rsidR="007A6CB6" w:rsidRPr="002F3FAD" w:rsidRDefault="005B372A" w:rsidP="003B2EA9">
      <w:pPr>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2">
                      <a:extLst>
                        <a:ext uri="{BEBA8EAE-BF5A-486C-A8C5-ECC9F3942E4B}">
                          <a14:imgProps xmlns:a14="http://schemas.microsoft.com/office/drawing/2010/main">
                            <a14:imgLayer r:embed="rId33">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rPr>
          <w:rFonts w:ascii="LM Roman 10" w:hAnsi="LM Roman 10"/>
        </w:rPr>
      </w:pPr>
    </w:p>
    <w:p w14:paraId="68593147" w14:textId="4165211F" w:rsidR="007A6CB6" w:rsidRPr="002F3FAD" w:rsidRDefault="007A6CB6" w:rsidP="003B2EA9">
      <w:pPr>
        <w:rPr>
          <w:rFonts w:ascii="LM Roman 10" w:hAnsi="LM Roman 10"/>
        </w:rPr>
      </w:pPr>
    </w:p>
    <w:p w14:paraId="73ED0504" w14:textId="3C505B8F" w:rsidR="000C0AD1" w:rsidRPr="002F3FAD" w:rsidRDefault="000C0AD1" w:rsidP="004574B0">
      <w:pPr>
        <w:rPr>
          <w:rFonts w:ascii="LM Roman 10" w:hAnsi="LM Roman 10"/>
        </w:rPr>
      </w:pPr>
    </w:p>
    <w:p w14:paraId="58C7B552" w14:textId="4FCD96B5" w:rsidR="008D3E72" w:rsidRPr="00BD521B" w:rsidRDefault="000C0AD1" w:rsidP="008D3E72">
      <w:pPr>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490569D" w14:textId="0B3E41D0" w:rsidR="00CA68D8" w:rsidRPr="00BD521B" w:rsidRDefault="00CA68D8" w:rsidP="00191343">
      <w:pPr>
        <w:rPr>
          <w:rFonts w:ascii="LM Roman 10" w:hAnsi="LM Roman 10"/>
          <w:sz w:val="22"/>
          <w:szCs w:val="18"/>
        </w:rPr>
      </w:pPr>
      <w:r w:rsidRPr="00BD521B">
        <w:rPr>
          <w:rFonts w:ascii="LM Roman 10" w:hAnsi="LM Roman 10"/>
          <w:sz w:val="22"/>
          <w:szCs w:val="18"/>
        </w:rPr>
        <w:t>Their research helps us to recognize a future work field which can be added to our research. In the future, we can try to detect cybersecurity events that have not yet taken place by processing streaming data using Turkish.</w:t>
      </w:r>
    </w:p>
    <w:p w14:paraId="6607A78F" w14:textId="556F44E8" w:rsidR="00FA2D5B" w:rsidRPr="008D3E72" w:rsidRDefault="008F506E" w:rsidP="003B2EA9">
      <w:pPr>
        <w:pStyle w:val="Balk2"/>
      </w:pPr>
      <w:bookmarkStart w:id="74" w:name="_Toc20171887"/>
      <w:r w:rsidRPr="002F3FAD">
        <w:lastRenderedPageBreak/>
        <w:t>Drive-by Download Attack Prediction</w:t>
      </w:r>
      <w:bookmarkEnd w:id="74"/>
    </w:p>
    <w:p w14:paraId="5362F033" w14:textId="1D1B842F" w:rsidR="003B2EA9" w:rsidRPr="00BD521B" w:rsidRDefault="00CE39AB" w:rsidP="008D3E72">
      <w:pPr>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3C5A21" w:rsidRPr="003C5A21">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627D22F5" w14:textId="4351F68E" w:rsidR="000C69D8" w:rsidRPr="00BD521B" w:rsidRDefault="00773445" w:rsidP="008D3E72">
      <w:pPr>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34CB6303" w14:textId="5C435009" w:rsidR="00BD521B" w:rsidRPr="00BD521B" w:rsidRDefault="009B5145" w:rsidP="00BD521B">
      <w:pPr>
        <w:pStyle w:val="Balk2"/>
      </w:pPr>
      <w:bookmarkStart w:id="75" w:name="_Toc20171888"/>
      <w:r w:rsidRPr="002F3FAD">
        <w:t>Cyberattack Detection using Social Media</w:t>
      </w:r>
      <w:bookmarkEnd w:id="75"/>
    </w:p>
    <w:p w14:paraId="2F3487DB" w14:textId="5D43F83A" w:rsidR="00305313" w:rsidRPr="00BD521B" w:rsidRDefault="008D3E72" w:rsidP="008D3E72">
      <w:pPr>
        <w:spacing w:after="160"/>
        <w:rPr>
          <w:rFonts w:ascii="LM Roman 10" w:hAnsi="LM Roman 10"/>
          <w:sz w:val="22"/>
          <w:szCs w:val="18"/>
        </w:rPr>
      </w:pPr>
      <w:r w:rsidRPr="002F3FAD">
        <w:rPr>
          <w:rFonts w:ascii="LM Roman 10" w:hAnsi="LM Roman 10"/>
          <w:noProof/>
        </w:rPr>
        <w:drawing>
          <wp:anchor distT="0" distB="0" distL="114300" distR="114300" simplePos="0" relativeHeight="251930624" behindDoc="0" locked="0" layoutInCell="1" allowOverlap="1" wp14:anchorId="263EC809" wp14:editId="6E580D6A">
            <wp:simplePos x="0" y="0"/>
            <wp:positionH relativeFrom="margin">
              <wp:posOffset>331470</wp:posOffset>
            </wp:positionH>
            <wp:positionV relativeFrom="paragraph">
              <wp:posOffset>1308735</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4">
                      <a:extLst>
                        <a:ext uri="{BEBA8EAE-BF5A-486C-A8C5-ECC9F3942E4B}">
                          <a14:imgProps xmlns:a14="http://schemas.microsoft.com/office/drawing/2010/main">
                            <a14:imgLayer r:embed="rId35">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9B5145"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3C5A21" w:rsidRPr="003C5A21">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4A208966" w:rsidR="00BD521B" w:rsidRDefault="00BD521B" w:rsidP="009762F4">
      <w:pPr>
        <w:rPr>
          <w:rFonts w:ascii="LM Roman 10" w:hAnsi="LM Roman 10"/>
        </w:rPr>
      </w:pPr>
      <w:r w:rsidRPr="002F3FAD">
        <w:rPr>
          <w:rFonts w:ascii="LM Roman 10" w:hAnsi="LM Roman 10"/>
          <w:noProof/>
        </w:rPr>
        <mc:AlternateContent>
          <mc:Choice Requires="wps">
            <w:drawing>
              <wp:anchor distT="0" distB="0" distL="114300" distR="114300" simplePos="0" relativeHeight="251934720" behindDoc="0" locked="0" layoutInCell="1" allowOverlap="1" wp14:anchorId="378F3DD6" wp14:editId="3B38903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48FA60CB" w:rsidR="0077774F" w:rsidRPr="00BD521B" w:rsidRDefault="0077774F" w:rsidP="00C101C8">
                            <w:pPr>
                              <w:pStyle w:val="ResimYazs"/>
                              <w:jc w:val="center"/>
                              <w:rPr>
                                <w:rFonts w:ascii="LM Roman 10" w:hAnsi="LM Roman 10"/>
                                <w:noProof/>
                                <w:sz w:val="28"/>
                                <w:szCs w:val="22"/>
                              </w:rPr>
                            </w:pPr>
                            <w:bookmarkStart w:id="76" w:name="_Toc20172196"/>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183851">
                              <w:rPr>
                                <w:rFonts w:ascii="LM Roman 10" w:hAnsi="LM Roman 10"/>
                                <w:noProof/>
                                <w:sz w:val="22"/>
                                <w:szCs w:val="20"/>
                              </w:rPr>
                              <w:t>4</w:t>
                            </w:r>
                            <w:r w:rsidRPr="00BD521B">
                              <w:rPr>
                                <w:rFonts w:ascii="LM Roman 10" w:hAnsi="LM Roman 10"/>
                                <w:sz w:val="22"/>
                                <w:szCs w:val="20"/>
                              </w:rPr>
                              <w:fldChar w:fldCharType="end"/>
                            </w:r>
                            <w:r>
                              <w:rPr>
                                <w:rFonts w:ascii="LM Roman 10" w:hAnsi="LM Roman 10"/>
                                <w:sz w:val="22"/>
                                <w:szCs w:val="20"/>
                              </w:rPr>
                              <w:t>:</w:t>
                            </w:r>
                            <w:r w:rsidRPr="00BD521B">
                              <w:rPr>
                                <w:rFonts w:ascii="LM Roman 10" w:hAnsi="LM Roman 10"/>
                                <w:sz w:val="22"/>
                                <w:szCs w:val="20"/>
                              </w:rPr>
                              <w:t xml:space="preserve"> Architecture of the Keyword Finder Component.</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3"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dM2gLTcCAABvBAAADgAAAAAAAAAA&#10;AAAAAAAuAgAAZHJzL2Uyb0RvYy54bWxQSwECLQAUAAYACAAAACEAjntb5N8AAAAKAQAADwAAAAAA&#10;AAAAAAAAAACRBAAAZHJzL2Rvd25yZXYueG1sUEsFBgAAAAAEAAQA8wAAAJ0FAAAAAA==&#10;" stroked="f">
                <v:textbox inset="0,0,0,0">
                  <w:txbxContent>
                    <w:p w14:paraId="4478185B" w14:textId="48FA60CB" w:rsidR="0077774F" w:rsidRPr="00BD521B" w:rsidRDefault="0077774F" w:rsidP="00C101C8">
                      <w:pPr>
                        <w:pStyle w:val="ResimYazs"/>
                        <w:jc w:val="center"/>
                        <w:rPr>
                          <w:rFonts w:ascii="LM Roman 10" w:hAnsi="LM Roman 10"/>
                          <w:noProof/>
                          <w:sz w:val="28"/>
                          <w:szCs w:val="22"/>
                        </w:rPr>
                      </w:pPr>
                      <w:bookmarkStart w:id="77" w:name="_Toc20172196"/>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183851">
                        <w:rPr>
                          <w:rFonts w:ascii="LM Roman 10" w:hAnsi="LM Roman 10"/>
                          <w:noProof/>
                          <w:sz w:val="22"/>
                          <w:szCs w:val="20"/>
                        </w:rPr>
                        <w:t>4</w:t>
                      </w:r>
                      <w:r w:rsidRPr="00BD521B">
                        <w:rPr>
                          <w:rFonts w:ascii="LM Roman 10" w:hAnsi="LM Roman 10"/>
                          <w:sz w:val="22"/>
                          <w:szCs w:val="20"/>
                        </w:rPr>
                        <w:fldChar w:fldCharType="end"/>
                      </w:r>
                      <w:r>
                        <w:rPr>
                          <w:rFonts w:ascii="LM Roman 10" w:hAnsi="LM Roman 10"/>
                          <w:sz w:val="22"/>
                          <w:szCs w:val="20"/>
                        </w:rPr>
                        <w:t>:</w:t>
                      </w:r>
                      <w:r w:rsidRPr="00BD521B">
                        <w:rPr>
                          <w:rFonts w:ascii="LM Roman 10" w:hAnsi="LM Roman 10"/>
                          <w:sz w:val="22"/>
                          <w:szCs w:val="20"/>
                        </w:rPr>
                        <w:t xml:space="preserve"> Architecture of the Keyword Finder Component.</w:t>
                      </w:r>
                      <w:bookmarkEnd w:id="77"/>
                    </w:p>
                  </w:txbxContent>
                </v:textbox>
                <w10:wrap type="topAndBottom"/>
              </v:shape>
            </w:pict>
          </mc:Fallback>
        </mc:AlternateContent>
      </w:r>
    </w:p>
    <w:p w14:paraId="4C7553D3" w14:textId="40B0C40E" w:rsidR="00735AED" w:rsidRPr="00BD521B" w:rsidRDefault="000C0AD1" w:rsidP="009762F4">
      <w:pPr>
        <w:rPr>
          <w:rFonts w:ascii="LM Roman 10" w:hAnsi="LM Roman 10"/>
          <w:sz w:val="22"/>
          <w:szCs w:val="18"/>
        </w:rPr>
      </w:pPr>
      <w:r w:rsidRPr="00BD521B">
        <w:rPr>
          <w:rFonts w:ascii="LM Roman 10" w:hAnsi="LM Roman 10"/>
          <w:sz w:val="22"/>
          <w:szCs w:val="18"/>
        </w:rPr>
        <w:lastRenderedPageBreak/>
        <w:t>They have also benefited from big data technologies</w:t>
      </w:r>
      <w:r w:rsidR="00CE39AB" w:rsidRPr="00BD521B">
        <w:rPr>
          <w:rFonts w:ascii="LM Roman 10" w:hAnsi="LM Roman 10"/>
          <w:sz w:val="22"/>
          <w:szCs w:val="18"/>
        </w:rPr>
        <w:t>.</w:t>
      </w:r>
      <w:r w:rsidR="00D45D21" w:rsidRPr="00D45D21">
        <w:rPr>
          <w:rFonts w:ascii="LM Roman 10" w:hAnsi="LM Roman 10"/>
          <w:sz w:val="22"/>
          <w:szCs w:val="18"/>
        </w:rPr>
        <w:t xml:space="preserve"> </w:t>
      </w:r>
      <w:r w:rsidR="00D45D21" w:rsidRPr="00BD521B">
        <w:rPr>
          <w:rFonts w:ascii="LM Roman 10" w:hAnsi="LM Roman 10"/>
          <w:sz w:val="22"/>
          <w:szCs w:val="18"/>
        </w:rPr>
        <w:t>For the architectural design of our system, we use this research in our present thesis.</w:t>
      </w:r>
    </w:p>
    <w:p w14:paraId="26C47EB9" w14:textId="7227A1C7" w:rsidR="00735AED" w:rsidRPr="002F3FAD" w:rsidRDefault="00C83B9C" w:rsidP="003B2EA9">
      <w:pPr>
        <w:rPr>
          <w:rFonts w:ascii="LM Roman 10" w:hAnsi="LM Roman 10"/>
        </w:rPr>
      </w:pPr>
      <w:r w:rsidRPr="002F3FAD">
        <w:rPr>
          <w:rFonts w:ascii="LM Roman 10" w:hAnsi="LM Roman 10"/>
          <w:noProof/>
        </w:rPr>
        <w:drawing>
          <wp:anchor distT="0" distB="0" distL="114300" distR="114300" simplePos="0" relativeHeight="251932672" behindDoc="0" locked="0" layoutInCell="1" allowOverlap="1" wp14:anchorId="4E70CFE4" wp14:editId="53026963">
            <wp:simplePos x="0" y="0"/>
            <wp:positionH relativeFrom="margin">
              <wp:posOffset>-65874</wp:posOffset>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6">
                      <a:extLst>
                        <a:ext uri="{BEBA8EAE-BF5A-486C-A8C5-ECC9F3942E4B}">
                          <a14:imgProps xmlns:a14="http://schemas.microsoft.com/office/drawing/2010/main">
                            <a14:imgLayer r:embed="rId37">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BD521B"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701D3314">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5E014724" w:rsidR="0077774F" w:rsidRPr="00BD521B" w:rsidRDefault="0077774F" w:rsidP="00BD521B">
                            <w:pPr>
                              <w:pStyle w:val="ResimYazs"/>
                              <w:rPr>
                                <w:rFonts w:ascii="LM Roman 10" w:hAnsi="LM Roman 10"/>
                                <w:noProof/>
                                <w:sz w:val="28"/>
                                <w:szCs w:val="22"/>
                              </w:rPr>
                            </w:pPr>
                            <w:bookmarkStart w:id="78" w:name="_Toc20172197"/>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183851">
                              <w:rPr>
                                <w:rFonts w:ascii="LM Roman 10" w:hAnsi="LM Roman 10"/>
                                <w:noProof/>
                                <w:sz w:val="22"/>
                                <w:szCs w:val="20"/>
                              </w:rPr>
                              <w:t>5</w:t>
                            </w:r>
                            <w:r w:rsidRPr="00BD521B">
                              <w:rPr>
                                <w:rFonts w:ascii="LM Roman 10" w:hAnsi="LM Roman 10"/>
                                <w:sz w:val="22"/>
                                <w:szCs w:val="20"/>
                              </w:rPr>
                              <w:fldChar w:fldCharType="end"/>
                            </w:r>
                            <w:r>
                              <w:rPr>
                                <w:rFonts w:ascii="LM Roman 10" w:hAnsi="LM Roman 10"/>
                                <w:sz w:val="22"/>
                                <w:szCs w:val="20"/>
                              </w:rPr>
                              <w:t>:</w:t>
                            </w:r>
                            <w:r w:rsidRPr="00BD521B">
                              <w:rPr>
                                <w:rFonts w:ascii="LM Roman 10" w:hAnsi="LM Roman 10"/>
                                <w:sz w:val="22"/>
                                <w:szCs w:val="20"/>
                              </w:rPr>
                              <w:t xml:space="preserve"> Technical Overview of Sonar.</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4"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" stroked="f">
                <v:textbox style="mso-fit-shape-to-text:t" inset="0,0,0,0">
                  <w:txbxContent>
                    <w:p w14:paraId="1C73A999" w14:textId="5E014724" w:rsidR="0077774F" w:rsidRPr="00BD521B" w:rsidRDefault="0077774F" w:rsidP="00BD521B">
                      <w:pPr>
                        <w:pStyle w:val="ResimYazs"/>
                        <w:rPr>
                          <w:rFonts w:ascii="LM Roman 10" w:hAnsi="LM Roman 10"/>
                          <w:noProof/>
                          <w:sz w:val="28"/>
                          <w:szCs w:val="22"/>
                        </w:rPr>
                      </w:pPr>
                      <w:bookmarkStart w:id="79" w:name="_Toc20172197"/>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183851">
                        <w:rPr>
                          <w:rFonts w:ascii="LM Roman 10" w:hAnsi="LM Roman 10"/>
                          <w:noProof/>
                          <w:sz w:val="22"/>
                          <w:szCs w:val="20"/>
                        </w:rPr>
                        <w:t>5</w:t>
                      </w:r>
                      <w:r w:rsidRPr="00BD521B">
                        <w:rPr>
                          <w:rFonts w:ascii="LM Roman 10" w:hAnsi="LM Roman 10"/>
                          <w:sz w:val="22"/>
                          <w:szCs w:val="20"/>
                        </w:rPr>
                        <w:fldChar w:fldCharType="end"/>
                      </w:r>
                      <w:r>
                        <w:rPr>
                          <w:rFonts w:ascii="LM Roman 10" w:hAnsi="LM Roman 10"/>
                          <w:sz w:val="22"/>
                          <w:szCs w:val="20"/>
                        </w:rPr>
                        <w:t>:</w:t>
                      </w:r>
                      <w:r w:rsidRPr="00BD521B">
                        <w:rPr>
                          <w:rFonts w:ascii="LM Roman 10" w:hAnsi="LM Roman 10"/>
                          <w:sz w:val="22"/>
                          <w:szCs w:val="20"/>
                        </w:rPr>
                        <w:t xml:space="preserve"> Technical Overview of Sonar.</w:t>
                      </w:r>
                      <w:bookmarkEnd w:id="79"/>
                    </w:p>
                  </w:txbxContent>
                </v:textbox>
                <w10:wrap type="topAndBottom"/>
              </v:shape>
            </w:pict>
          </mc:Fallback>
        </mc:AlternateContent>
      </w:r>
    </w:p>
    <w:p w14:paraId="0D976A89" w14:textId="77777777" w:rsidR="00C101C8" w:rsidRPr="00BD521B" w:rsidRDefault="00C101C8" w:rsidP="003B2EA9">
      <w:pPr>
        <w:rPr>
          <w:rFonts w:ascii="LM Roman 10" w:hAnsi="LM Roman 10"/>
          <w:sz w:val="22"/>
          <w:szCs w:val="18"/>
        </w:rPr>
      </w:pPr>
    </w:p>
    <w:p w14:paraId="36CD0583" w14:textId="08FFE692" w:rsidR="000C0AD1" w:rsidRPr="00844D55" w:rsidRDefault="008D3E72" w:rsidP="00191343">
      <w:pPr>
        <w:rPr>
          <w:rFonts w:ascii="LM Roman 10" w:hAnsi="LM Roman 10"/>
          <w:sz w:val="22"/>
          <w:szCs w:val="18"/>
        </w:rPr>
      </w:pPr>
      <w:r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418F0E91">
                <wp:simplePos x="0" y="0"/>
                <wp:positionH relativeFrom="margin">
                  <wp:posOffset>-177165</wp:posOffset>
                </wp:positionH>
                <wp:positionV relativeFrom="paragraph">
                  <wp:posOffset>3220720</wp:posOffset>
                </wp:positionV>
                <wp:extent cx="5859145" cy="610870"/>
                <wp:effectExtent l="0" t="0" r="8255" b="0"/>
                <wp:wrapTopAndBottom/>
                <wp:docPr id="3" name="Metin Kutusu 3"/>
                <wp:cNvGraphicFramePr/>
                <a:graphic xmlns:a="http://schemas.openxmlformats.org/drawingml/2006/main">
                  <a:graphicData uri="http://schemas.microsoft.com/office/word/2010/wordprocessingShape">
                    <wps:wsp>
                      <wps:cNvSpPr txBox="1"/>
                      <wps:spPr>
                        <a:xfrm>
                          <a:off x="0" y="0"/>
                          <a:ext cx="5859145" cy="610870"/>
                        </a:xfrm>
                        <a:prstGeom prst="rect">
                          <a:avLst/>
                        </a:prstGeom>
                        <a:solidFill>
                          <a:prstClr val="white"/>
                        </a:solidFill>
                        <a:ln>
                          <a:noFill/>
                        </a:ln>
                      </wps:spPr>
                      <wps:txbx>
                        <w:txbxContent>
                          <w:p w14:paraId="5635EF77" w14:textId="5A266FA9" w:rsidR="0077774F" w:rsidRPr="00844D55" w:rsidRDefault="0077774F" w:rsidP="004927C3">
                            <w:pPr>
                              <w:pStyle w:val="ResimYazs"/>
                              <w:jc w:val="center"/>
                              <w:rPr>
                                <w:rFonts w:ascii="LM Roman 10" w:hAnsi="LM Roman 10"/>
                                <w:noProof/>
                                <w:sz w:val="28"/>
                                <w:szCs w:val="22"/>
                              </w:rPr>
                            </w:pPr>
                            <w:bookmarkStart w:id="80" w:name="_Toc2017219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183851">
                              <w:rPr>
                                <w:rFonts w:ascii="LM Roman 10" w:hAnsi="LM Roman 10"/>
                                <w:noProof/>
                                <w:sz w:val="22"/>
                                <w:szCs w:val="20"/>
                              </w:rPr>
                              <w:t>6</w:t>
                            </w:r>
                            <w:r w:rsidRPr="00844D55">
                              <w:rPr>
                                <w:rFonts w:ascii="LM Roman 10" w:hAnsi="LM Roman 10"/>
                                <w:sz w:val="22"/>
                                <w:szCs w:val="20"/>
                              </w:rPr>
                              <w:fldChar w:fldCharType="end"/>
                            </w:r>
                            <w:r>
                              <w:rPr>
                                <w:rFonts w:ascii="LM Roman 10" w:hAnsi="LM Roman 10"/>
                                <w:sz w:val="22"/>
                                <w:szCs w:val="20"/>
                              </w:rPr>
                              <w:t>:</w:t>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5" type="#_x0000_t202" style="position:absolute;left:0;text-align:left;margin-left:-13.95pt;margin-top:253.6pt;width:461.35pt;height:48.1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" stroked="f">
                <v:textbox inset="0,0,0,0">
                  <w:txbxContent>
                    <w:p w14:paraId="5635EF77" w14:textId="5A266FA9" w:rsidR="0077774F" w:rsidRPr="00844D55" w:rsidRDefault="0077774F" w:rsidP="004927C3">
                      <w:pPr>
                        <w:pStyle w:val="ResimYazs"/>
                        <w:jc w:val="center"/>
                        <w:rPr>
                          <w:rFonts w:ascii="LM Roman 10" w:hAnsi="LM Roman 10"/>
                          <w:noProof/>
                          <w:sz w:val="28"/>
                          <w:szCs w:val="22"/>
                        </w:rPr>
                      </w:pPr>
                      <w:bookmarkStart w:id="81" w:name="_Toc2017219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183851">
                        <w:rPr>
                          <w:rFonts w:ascii="LM Roman 10" w:hAnsi="LM Roman 10"/>
                          <w:noProof/>
                          <w:sz w:val="22"/>
                          <w:szCs w:val="20"/>
                        </w:rPr>
                        <w:t>6</w:t>
                      </w:r>
                      <w:r w:rsidRPr="00844D55">
                        <w:rPr>
                          <w:rFonts w:ascii="LM Roman 10" w:hAnsi="LM Roman 10"/>
                          <w:sz w:val="22"/>
                          <w:szCs w:val="20"/>
                        </w:rPr>
                        <w:fldChar w:fldCharType="end"/>
                      </w:r>
                      <w:r>
                        <w:rPr>
                          <w:rFonts w:ascii="LM Roman 10" w:hAnsi="LM Roman 10"/>
                          <w:sz w:val="22"/>
                          <w:szCs w:val="20"/>
                        </w:rPr>
                        <w:t>:</w:t>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81"/>
                    </w:p>
                  </w:txbxContent>
                </v:textbox>
                <w10:wrap type="topAndBottom" anchorx="margin"/>
              </v:shape>
            </w:pict>
          </mc:Fallback>
        </mc:AlternateContent>
      </w:r>
      <w:r w:rsidRPr="002F3FAD">
        <w:rPr>
          <w:rFonts w:ascii="LM Roman 10" w:hAnsi="LM Roman 10"/>
          <w:noProof/>
        </w:rPr>
        <w:drawing>
          <wp:anchor distT="0" distB="0" distL="114300" distR="114300" simplePos="0" relativeHeight="251942912" behindDoc="0" locked="0" layoutInCell="1" allowOverlap="1" wp14:anchorId="450B1579" wp14:editId="55367657">
            <wp:simplePos x="0" y="0"/>
            <wp:positionH relativeFrom="margin">
              <wp:posOffset>-176530</wp:posOffset>
            </wp:positionH>
            <wp:positionV relativeFrom="paragraph">
              <wp:posOffset>926465</wp:posOffset>
            </wp:positionV>
            <wp:extent cx="5854700" cy="2293620"/>
            <wp:effectExtent l="19050" t="19050" r="12700"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8">
                      <a:extLst>
                        <a:ext uri="{BEBA8EAE-BF5A-486C-A8C5-ECC9F3942E4B}">
                          <a14:imgProps xmlns:a14="http://schemas.microsoft.com/office/drawing/2010/main">
                            <a14:imgLayer r:embed="rId39">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854700"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2C6E95" w:rsidRPr="00844D55">
        <w:rPr>
          <w:rFonts w:ascii="LM Roman 10" w:hAnsi="LM Roman 10"/>
          <w:sz w:val="22"/>
          <w:szCs w:val="18"/>
        </w:rPr>
        <w:t xml:space="preserve">Another example is “Crowdsourcing Cybersecurity: Cyber Attack Detection using Social Media”. </w:t>
      </w:r>
      <w:r w:rsidR="002C6E95" w:rsidRPr="00844D55">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002C6E95" w:rsidRPr="00844D55">
        <w:rPr>
          <w:rFonts w:ascii="LM Roman 10" w:hAnsi="LM Roman 10"/>
          <w:sz w:val="22"/>
          <w:szCs w:val="18"/>
        </w:rPr>
        <w:fldChar w:fldCharType="separate"/>
      </w:r>
      <w:r w:rsidR="003C5A21" w:rsidRPr="003C5A21">
        <w:rPr>
          <w:rFonts w:ascii="LM Roman 10" w:hAnsi="LM Roman 10"/>
          <w:noProof/>
          <w:sz w:val="22"/>
          <w:szCs w:val="18"/>
        </w:rPr>
        <w:t>(Khandpur et al., 2017)</w:t>
      </w:r>
      <w:r w:rsidR="002C6E95" w:rsidRPr="00844D55">
        <w:rPr>
          <w:rFonts w:ascii="LM Roman 10" w:hAnsi="LM Roman 10"/>
          <w:sz w:val="22"/>
          <w:szCs w:val="18"/>
        </w:rPr>
        <w:fldChar w:fldCharType="end"/>
      </w:r>
      <w:r w:rsidR="002C6E95"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561792F6" w14:textId="367B0EC1" w:rsidR="00844D55" w:rsidRPr="002F3FAD" w:rsidRDefault="008D3E72" w:rsidP="00B407E4">
      <w:pPr>
        <w:spacing w:line="360" w:lineRule="auto"/>
        <w:jc w:val="left"/>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40864" behindDoc="0" locked="0" layoutInCell="1" allowOverlap="1" wp14:anchorId="00DF40FC" wp14:editId="211BEF34">
                <wp:simplePos x="0" y="0"/>
                <wp:positionH relativeFrom="margin">
                  <wp:posOffset>-128270</wp:posOffset>
                </wp:positionH>
                <wp:positionV relativeFrom="paragraph">
                  <wp:posOffset>2532380</wp:posOffset>
                </wp:positionV>
                <wp:extent cx="5724525" cy="635"/>
                <wp:effectExtent l="0" t="0" r="9525" b="0"/>
                <wp:wrapTopAndBottom/>
                <wp:docPr id="196" name="Metin Kutusu 19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14:paraId="485582BD" w14:textId="39C09CC6" w:rsidR="0077774F" w:rsidRPr="00844D55" w:rsidRDefault="0077774F" w:rsidP="00597375">
                            <w:pPr>
                              <w:pStyle w:val="ResimYazs"/>
                              <w:spacing w:after="240"/>
                              <w:jc w:val="center"/>
                              <w:rPr>
                                <w:rFonts w:ascii="LM Roman 10" w:hAnsi="LM Roman 10"/>
                                <w:noProof/>
                                <w:sz w:val="28"/>
                                <w:szCs w:val="22"/>
                              </w:rPr>
                            </w:pPr>
                            <w:bookmarkStart w:id="82" w:name="_Toc20172199"/>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183851">
                              <w:rPr>
                                <w:rFonts w:ascii="LM Roman 10" w:hAnsi="LM Roman 10"/>
                                <w:noProof/>
                                <w:sz w:val="22"/>
                                <w:szCs w:val="20"/>
                              </w:rPr>
                              <w:t>7</w:t>
                            </w:r>
                            <w:r w:rsidRPr="00844D55">
                              <w:rPr>
                                <w:rFonts w:ascii="LM Roman 10" w:hAnsi="LM Roman 10"/>
                                <w:sz w:val="22"/>
                                <w:szCs w:val="20"/>
                              </w:rPr>
                              <w:fldChar w:fldCharType="end"/>
                            </w:r>
                            <w:r>
                              <w:rPr>
                                <w:rFonts w:ascii="LM Roman 10" w:hAnsi="LM Roman 10"/>
                                <w:sz w:val="22"/>
                                <w:szCs w:val="20"/>
                              </w:rPr>
                              <w:t>:</w:t>
                            </w:r>
                            <w:r w:rsidRPr="00844D55">
                              <w:rPr>
                                <w:rFonts w:ascii="LM Roman 10" w:hAnsi="LM Roman 10"/>
                                <w:sz w:val="22"/>
                                <w:szCs w:val="20"/>
                              </w:rPr>
                              <w:t xml:space="preserve"> A Schematic Overview of Cybersecurity Event Detection System from The Publication.</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6" type="#_x0000_t202" style="position:absolute;margin-left:-10.1pt;margin-top:199.4pt;width:450.7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" stroked="f">
                <v:textbox style="mso-fit-shape-to-text:t" inset="0,0,0,0">
                  <w:txbxContent>
                    <w:p w14:paraId="485582BD" w14:textId="39C09CC6" w:rsidR="0077774F" w:rsidRPr="00844D55" w:rsidRDefault="0077774F" w:rsidP="00597375">
                      <w:pPr>
                        <w:pStyle w:val="ResimYazs"/>
                        <w:spacing w:after="240"/>
                        <w:jc w:val="center"/>
                        <w:rPr>
                          <w:rFonts w:ascii="LM Roman 10" w:hAnsi="LM Roman 10"/>
                          <w:noProof/>
                          <w:sz w:val="28"/>
                          <w:szCs w:val="22"/>
                        </w:rPr>
                      </w:pPr>
                      <w:bookmarkStart w:id="83" w:name="_Toc20172199"/>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183851">
                        <w:rPr>
                          <w:rFonts w:ascii="LM Roman 10" w:hAnsi="LM Roman 10"/>
                          <w:noProof/>
                          <w:sz w:val="22"/>
                          <w:szCs w:val="20"/>
                        </w:rPr>
                        <w:t>7</w:t>
                      </w:r>
                      <w:r w:rsidRPr="00844D55">
                        <w:rPr>
                          <w:rFonts w:ascii="LM Roman 10" w:hAnsi="LM Roman 10"/>
                          <w:sz w:val="22"/>
                          <w:szCs w:val="20"/>
                        </w:rPr>
                        <w:fldChar w:fldCharType="end"/>
                      </w:r>
                      <w:r>
                        <w:rPr>
                          <w:rFonts w:ascii="LM Roman 10" w:hAnsi="LM Roman 10"/>
                          <w:sz w:val="22"/>
                          <w:szCs w:val="20"/>
                        </w:rPr>
                        <w:t>:</w:t>
                      </w:r>
                      <w:r w:rsidRPr="00844D55">
                        <w:rPr>
                          <w:rFonts w:ascii="LM Roman 10" w:hAnsi="LM Roman 10"/>
                          <w:sz w:val="22"/>
                          <w:szCs w:val="20"/>
                        </w:rPr>
                        <w:t xml:space="preserve"> A Schematic Overview of Cybersecurity Event Detection System from The Publication.</w:t>
                      </w:r>
                      <w:bookmarkEnd w:id="83"/>
                    </w:p>
                  </w:txbxContent>
                </v:textbox>
                <w10:wrap type="topAndBottom" anchorx="margin"/>
              </v:shape>
            </w:pict>
          </mc:Fallback>
        </mc:AlternateContent>
      </w:r>
      <w:r w:rsidR="00C83B9C" w:rsidRPr="002F3FAD">
        <w:rPr>
          <w:rFonts w:ascii="LM Roman 10" w:hAnsi="LM Roman 10"/>
          <w:noProof/>
        </w:rPr>
        <w:drawing>
          <wp:anchor distT="0" distB="0" distL="114300" distR="114300" simplePos="0" relativeHeight="251938816" behindDoc="0" locked="0" layoutInCell="1" allowOverlap="1" wp14:anchorId="31C80F5D" wp14:editId="7E76DED0">
            <wp:simplePos x="0" y="0"/>
            <wp:positionH relativeFrom="page">
              <wp:posOffset>828675</wp:posOffset>
            </wp:positionH>
            <wp:positionV relativeFrom="paragraph">
              <wp:posOffset>273050</wp:posOffset>
            </wp:positionV>
            <wp:extent cx="5534025" cy="2188845"/>
            <wp:effectExtent l="19050" t="19050" r="28575" b="20955"/>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40">
                      <a:extLst>
                        <a:ext uri="{BEBA8EAE-BF5A-486C-A8C5-ECC9F3942E4B}">
                          <a14:imgProps xmlns:a14="http://schemas.microsoft.com/office/drawing/2010/main">
                            <a14:imgLayer r:embed="rId41">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534025" cy="218884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38A50962" w14:textId="1812250C" w:rsidR="003B2EA9" w:rsidRPr="00844D55" w:rsidRDefault="00742C17" w:rsidP="00597375">
      <w:pPr>
        <w:spacing w:before="100"/>
        <w:rPr>
          <w:rFonts w:ascii="LM Roman 10" w:hAnsi="LM Roman 10"/>
          <w:noProof/>
          <w:sz w:val="22"/>
          <w:szCs w:val="18"/>
        </w:rPr>
      </w:pPr>
      <w:r w:rsidRPr="00844D55">
        <w:rPr>
          <w:rFonts w:ascii="LM Roman 10" w:hAnsi="LM Roman 10"/>
          <w:noProof/>
          <w:sz w:val="22"/>
          <w:szCs w:val="18"/>
        </w:rPr>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cyber</w:t>
      </w:r>
      <w:r w:rsidR="00C83B9C">
        <w:rPr>
          <w:rFonts w:ascii="LM Roman 10" w:hAnsi="LM Roman 10"/>
          <w:noProof/>
          <w:sz w:val="22"/>
          <w:szCs w:val="18"/>
        </w:rPr>
        <w:t xml:space="preserve"> </w:t>
      </w:r>
      <w:r w:rsidRPr="00844D55">
        <w:rPr>
          <w:rFonts w:ascii="LM Roman 10" w:hAnsi="LM Roman 10"/>
          <w:noProof/>
          <w:sz w:val="22"/>
          <w:szCs w:val="18"/>
        </w:rPr>
        <w:t xml:space="preserve">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04201359"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333C1E4A" w14:textId="77777777" w:rsidR="00844D55" w:rsidRPr="00844D55" w:rsidRDefault="00844D55" w:rsidP="00597375">
      <w:pPr>
        <w:jc w:val="left"/>
        <w:rPr>
          <w:rFonts w:ascii="LM Roman 10" w:hAnsi="LM Roman 10"/>
          <w:b/>
          <w:noProof/>
          <w:sz w:val="28"/>
          <w:szCs w:val="28"/>
        </w:rPr>
      </w:pPr>
    </w:p>
    <w:p w14:paraId="7A875A68" w14:textId="0EDC1F26" w:rsidR="00844D55" w:rsidRDefault="00844D55" w:rsidP="00597375">
      <w:pPr>
        <w:spacing w:after="0"/>
        <w:jc w:val="center"/>
        <w:rPr>
          <w:rFonts w:ascii="LM Roman 10" w:hAnsi="LM Roman 10"/>
          <w:b/>
          <w:noProof/>
          <w:sz w:val="28"/>
          <w:szCs w:val="28"/>
        </w:rPr>
      </w:pPr>
    </w:p>
    <w:p w14:paraId="2DA3BE9C" w14:textId="77777777" w:rsidR="00597375" w:rsidRPr="00844D55" w:rsidRDefault="00597375" w:rsidP="00597375">
      <w:pPr>
        <w:spacing w:after="0"/>
        <w:jc w:val="center"/>
        <w:rPr>
          <w:rFonts w:ascii="LM Roman 10" w:hAnsi="LM Roman 10"/>
          <w:b/>
          <w:noProof/>
          <w:sz w:val="28"/>
          <w:szCs w:val="28"/>
        </w:rPr>
      </w:pPr>
    </w:p>
    <w:p w14:paraId="58E73B1A" w14:textId="4DE03104"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 xml:space="preserve">CHAPTER </w:t>
      </w:r>
      <w:r w:rsidR="009A364D">
        <w:rPr>
          <w:rFonts w:ascii="LM Roman 10" w:hAnsi="LM Roman 10"/>
          <w:b/>
          <w:noProof/>
          <w:sz w:val="28"/>
          <w:szCs w:val="28"/>
        </w:rPr>
        <w:t>3</w:t>
      </w:r>
    </w:p>
    <w:p w14:paraId="2485C74F" w14:textId="023D2572" w:rsidR="00792879" w:rsidRPr="00844D55" w:rsidRDefault="00792879" w:rsidP="003B0FD0">
      <w:pPr>
        <w:jc w:val="center"/>
        <w:rPr>
          <w:rFonts w:ascii="LM Roman 10" w:hAnsi="LM Roman 10"/>
          <w:b/>
          <w:noProof/>
        </w:rPr>
      </w:pPr>
    </w:p>
    <w:p w14:paraId="12E2F376" w14:textId="0C74669F" w:rsidR="009E39D2" w:rsidRPr="00844D55" w:rsidRDefault="009E39D2" w:rsidP="005975E1">
      <w:pPr>
        <w:pStyle w:val="Balk1"/>
      </w:pPr>
      <w:bookmarkStart w:id="84" w:name="_Toc20171889"/>
      <w:r w:rsidRPr="00844D55">
        <w:t>SYSTEM ARCHITECTURE</w:t>
      </w:r>
      <w:r w:rsidR="00E95CBA" w:rsidRPr="00844D55">
        <w:t xml:space="preserve"> AND </w:t>
      </w:r>
      <w:r w:rsidR="00BF53A6" w:rsidRPr="00844D55">
        <w:t>DESIGN</w:t>
      </w:r>
      <w:r w:rsidR="00D64190">
        <w:t xml:space="preserve"> AND METHODOLOGY</w:t>
      </w:r>
      <w:bookmarkEnd w:id="84"/>
      <w:r w:rsidR="00FD076E">
        <w:t xml:space="preserve"> </w:t>
      </w:r>
      <w:r w:rsidR="004B5284" w:rsidRPr="00844D55">
        <w:t xml:space="preserve"> </w:t>
      </w:r>
    </w:p>
    <w:p w14:paraId="6E5BBE07" w14:textId="147AB9B0" w:rsidR="00792879" w:rsidRPr="00844D55" w:rsidRDefault="00792879" w:rsidP="00597375">
      <w:pPr>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660155">
        <w:rPr>
          <w:rFonts w:ascii="LM Roman 10" w:hAnsi="LM Roman 10"/>
          <w:sz w:val="22"/>
          <w:szCs w:val="18"/>
        </w:rPr>
        <w:t xml:space="preserve"> and methodology.</w:t>
      </w:r>
      <w:r w:rsidR="001A54D5">
        <w:rPr>
          <w:rFonts w:ascii="LM Roman 10" w:hAnsi="LM Roman 10"/>
          <w:sz w:val="22"/>
          <w:szCs w:val="18"/>
        </w:rPr>
        <w:t xml:space="preserve"> </w:t>
      </w:r>
      <w:r w:rsidR="00FA23D9">
        <w:rPr>
          <w:rFonts w:ascii="LM Roman 10" w:hAnsi="LM Roman 10"/>
          <w:sz w:val="22"/>
          <w:szCs w:val="18"/>
        </w:rPr>
        <w:t>Firstly,</w:t>
      </w:r>
      <w:r w:rsidR="00660155">
        <w:rPr>
          <w:rFonts w:ascii="LM Roman 10" w:hAnsi="LM Roman 10"/>
          <w:sz w:val="22"/>
          <w:szCs w:val="18"/>
        </w:rPr>
        <w:t xml:space="preserve"> we explain the general approach</w:t>
      </w:r>
      <w:r w:rsidR="009778CB">
        <w:rPr>
          <w:rFonts w:ascii="LM Roman 10" w:hAnsi="LM Roman 10"/>
          <w:sz w:val="22"/>
          <w:szCs w:val="18"/>
        </w:rPr>
        <w:t>. Then we present data collection using Standard Twitter API, Twitter Premium API, Hurriyet API</w:t>
      </w:r>
      <w:r w:rsidR="00484FB8">
        <w:rPr>
          <w:rFonts w:ascii="LM Roman 10" w:hAnsi="LM Roman 10"/>
          <w:sz w:val="22"/>
          <w:szCs w:val="18"/>
        </w:rPr>
        <w:t>,</w:t>
      </w:r>
      <w:r w:rsidR="009778CB">
        <w:rPr>
          <w:rFonts w:ascii="LM Roman 10" w:hAnsi="LM Roman 10"/>
          <w:sz w:val="22"/>
          <w:szCs w:val="18"/>
        </w:rPr>
        <w:t xml:space="preserve"> and Selenium. After that we mention how we can </w:t>
      </w:r>
      <w:r w:rsidR="00FA23D9">
        <w:rPr>
          <w:rFonts w:ascii="LM Roman 10" w:hAnsi="LM Roman 10"/>
          <w:sz w:val="22"/>
          <w:szCs w:val="18"/>
        </w:rPr>
        <w:t>preprocess and</w:t>
      </w:r>
      <w:r w:rsidR="009778CB">
        <w:rPr>
          <w:rFonts w:ascii="LM Roman 10" w:hAnsi="LM Roman 10"/>
          <w:sz w:val="22"/>
          <w:szCs w:val="18"/>
        </w:rPr>
        <w:t xml:space="preserve"> process the data.</w:t>
      </w:r>
      <w:r w:rsidR="00DE44A1">
        <w:rPr>
          <w:rFonts w:ascii="LM Roman 10" w:hAnsi="LM Roman 10"/>
          <w:sz w:val="22"/>
          <w:szCs w:val="18"/>
        </w:rPr>
        <w:t xml:space="preserve"> Then we present how we detect a cybersecurity event </w:t>
      </w:r>
      <w:r w:rsidR="00A46BC7">
        <w:rPr>
          <w:rFonts w:ascii="LM Roman 10" w:hAnsi="LM Roman 10"/>
          <w:sz w:val="22"/>
          <w:szCs w:val="18"/>
        </w:rPr>
        <w:t>with using anomaly detection which is one of the machine learning techni</w:t>
      </w:r>
      <w:r w:rsidR="00484FB8">
        <w:rPr>
          <w:rFonts w:ascii="LM Roman 10" w:hAnsi="LM Roman 10"/>
          <w:sz w:val="22"/>
          <w:szCs w:val="18"/>
        </w:rPr>
        <w:t>ques</w:t>
      </w:r>
      <w:r w:rsidR="00A46BC7">
        <w:rPr>
          <w:rFonts w:ascii="LM Roman 10" w:hAnsi="LM Roman 10"/>
          <w:sz w:val="22"/>
          <w:szCs w:val="18"/>
        </w:rPr>
        <w:t>.</w:t>
      </w:r>
    </w:p>
    <w:p w14:paraId="11461E44" w14:textId="46D23610" w:rsidR="00BF0532" w:rsidRPr="00597375" w:rsidRDefault="009B7663" w:rsidP="00CD283D">
      <w:pPr>
        <w:pStyle w:val="Balk2"/>
      </w:pPr>
      <w:bookmarkStart w:id="85" w:name="_Toc20171890"/>
      <w:r w:rsidRPr="00844D55">
        <w:t>Approach</w:t>
      </w:r>
      <w:bookmarkEnd w:id="85"/>
    </w:p>
    <w:p w14:paraId="2A18D66D" w14:textId="0970D8B6" w:rsidR="00AD1EF5" w:rsidRPr="00597375" w:rsidRDefault="00660155" w:rsidP="00597375">
      <w:pPr>
        <w:rPr>
          <w:rFonts w:ascii="LM Roman 10" w:hAnsi="LM Roman 10"/>
          <w:sz w:val="22"/>
          <w:szCs w:val="18"/>
        </w:rPr>
      </w:pPr>
      <w:r>
        <w:rPr>
          <w:rFonts w:ascii="LM Roman 10" w:hAnsi="LM Roman 10"/>
          <w:sz w:val="22"/>
          <w:szCs w:val="22"/>
        </w:rPr>
        <w:t>Figure 9</w:t>
      </w:r>
      <w:r w:rsidR="001052EC">
        <w:rPr>
          <w:rFonts w:ascii="LM Roman 10" w:hAnsi="LM Roman 10"/>
          <w:sz w:val="22"/>
          <w:szCs w:val="22"/>
        </w:rPr>
        <w:t xml:space="preserve"> presents </w:t>
      </w:r>
      <w:r w:rsidR="00484FB8">
        <w:rPr>
          <w:rFonts w:ascii="LM Roman 10" w:hAnsi="LM Roman 10"/>
          <w:sz w:val="22"/>
          <w:szCs w:val="22"/>
        </w:rPr>
        <w:t xml:space="preserve">a </w:t>
      </w:r>
      <w:r w:rsidR="001052EC">
        <w:rPr>
          <w:rFonts w:ascii="LM Roman 10" w:hAnsi="LM Roman 10"/>
          <w:sz w:val="22"/>
          <w:szCs w:val="22"/>
        </w:rPr>
        <w:t xml:space="preserve">general overview of the architecture and design. </w:t>
      </w:r>
      <w:r w:rsidR="00884D7C">
        <w:rPr>
          <w:rFonts w:ascii="LM Roman 10" w:hAnsi="LM Roman 10"/>
          <w:sz w:val="22"/>
          <w:szCs w:val="22"/>
        </w:rPr>
        <w:t>First</w:t>
      </w:r>
      <w:r w:rsidR="00FA23D9">
        <w:rPr>
          <w:rFonts w:ascii="LM Roman 10" w:hAnsi="LM Roman 10"/>
          <w:sz w:val="22"/>
          <w:szCs w:val="22"/>
        </w:rPr>
        <w:t>,</w:t>
      </w:r>
      <w:r w:rsidR="001052EC">
        <w:rPr>
          <w:rFonts w:ascii="LM Roman 10" w:hAnsi="LM Roman 10"/>
          <w:sz w:val="22"/>
          <w:szCs w:val="22"/>
        </w:rPr>
        <w:t xml:space="preserve"> we need real</w:t>
      </w:r>
      <w:r w:rsidR="00484FB8">
        <w:rPr>
          <w:rFonts w:ascii="LM Roman 10" w:hAnsi="LM Roman 10"/>
          <w:sz w:val="22"/>
          <w:szCs w:val="22"/>
        </w:rPr>
        <w:t>-</w:t>
      </w:r>
      <w:r w:rsidR="001052EC">
        <w:rPr>
          <w:rFonts w:ascii="LM Roman 10" w:hAnsi="LM Roman 10"/>
          <w:sz w:val="22"/>
          <w:szCs w:val="22"/>
        </w:rPr>
        <w:t xml:space="preserve">time streaming data to process. </w:t>
      </w:r>
      <w:r>
        <w:rPr>
          <w:rFonts w:ascii="LM Roman 10" w:hAnsi="LM Roman 10"/>
          <w:sz w:val="22"/>
          <w:szCs w:val="22"/>
        </w:rPr>
        <w:t xml:space="preserve"> </w:t>
      </w:r>
      <w:r w:rsidR="001052EC" w:rsidRPr="001052EC">
        <w:rPr>
          <w:rFonts w:ascii="LM Roman 10" w:hAnsi="LM Roman 10"/>
          <w:sz w:val="22"/>
          <w:szCs w:val="22"/>
        </w:rPr>
        <w:t>In order to establish a Twitter stream connection, the software uses statically defined the configuration file values. To gathering the data in real</w:t>
      </w:r>
      <w:r w:rsidR="00484FB8">
        <w:rPr>
          <w:rFonts w:ascii="LM Roman 10" w:hAnsi="LM Roman 10"/>
          <w:sz w:val="22"/>
          <w:szCs w:val="22"/>
        </w:rPr>
        <w:t>-</w:t>
      </w:r>
      <w:r w:rsidR="001052EC" w:rsidRPr="001052EC">
        <w:rPr>
          <w:rFonts w:ascii="LM Roman 10" w:hAnsi="LM Roman 10"/>
          <w:sz w:val="22"/>
          <w:szCs w:val="22"/>
        </w:rPr>
        <w:t xml:space="preserve">time, we use Standard Twitter API. </w:t>
      </w:r>
      <w:r w:rsidR="001052EC">
        <w:rPr>
          <w:rFonts w:ascii="LM Roman 10" w:hAnsi="LM Roman 10"/>
          <w:sz w:val="22"/>
          <w:szCs w:val="22"/>
        </w:rPr>
        <w:t>W</w:t>
      </w:r>
      <w:r w:rsidR="001052EC" w:rsidRPr="001052EC">
        <w:rPr>
          <w:rFonts w:ascii="LM Roman 10" w:hAnsi="LM Roman 10"/>
          <w:sz w:val="22"/>
          <w:szCs w:val="22"/>
        </w:rPr>
        <w:t>e create cybersecurity-related Turkish keyword vector</w:t>
      </w:r>
      <w:r w:rsidR="001052EC">
        <w:rPr>
          <w:rFonts w:ascii="LM Roman 10" w:hAnsi="LM Roman 10"/>
          <w:sz w:val="22"/>
          <w:szCs w:val="22"/>
        </w:rPr>
        <w:t xml:space="preserve"> with using Term </w:t>
      </w:r>
      <w:r w:rsidR="00484FB8">
        <w:rPr>
          <w:rFonts w:ascii="LM Roman 10" w:hAnsi="LM Roman 10"/>
          <w:sz w:val="22"/>
          <w:szCs w:val="22"/>
        </w:rPr>
        <w:t>F</w:t>
      </w:r>
      <w:r w:rsidR="001052EC">
        <w:rPr>
          <w:rFonts w:ascii="LM Roman 10" w:hAnsi="LM Roman 10"/>
          <w:sz w:val="22"/>
          <w:szCs w:val="22"/>
        </w:rPr>
        <w:t>requency</w:t>
      </w:r>
      <w:r w:rsidR="00634089">
        <w:rPr>
          <w:rFonts w:ascii="LM Roman 10" w:hAnsi="LM Roman 10"/>
          <w:sz w:val="22"/>
          <w:szCs w:val="22"/>
        </w:rPr>
        <w:t xml:space="preserve"> </w:t>
      </w:r>
      <w:r w:rsidR="001052EC">
        <w:rPr>
          <w:rFonts w:ascii="LM Roman 10" w:hAnsi="LM Roman 10"/>
          <w:sz w:val="22"/>
          <w:szCs w:val="22"/>
        </w:rPr>
        <w:t>-</w:t>
      </w:r>
      <w:r w:rsidR="00634089">
        <w:rPr>
          <w:rFonts w:ascii="LM Roman 10" w:hAnsi="LM Roman 10"/>
          <w:sz w:val="22"/>
          <w:szCs w:val="22"/>
        </w:rPr>
        <w:t xml:space="preserve"> </w:t>
      </w:r>
      <w:r w:rsidR="001052EC">
        <w:rPr>
          <w:rFonts w:ascii="LM Roman 10" w:hAnsi="LM Roman 10"/>
          <w:sz w:val="22"/>
          <w:szCs w:val="22"/>
        </w:rPr>
        <w:t>Inverse Term Frequency analysis of past security incidents</w:t>
      </w:r>
      <w:r w:rsidR="001052EC" w:rsidRPr="001052EC">
        <w:rPr>
          <w:rFonts w:ascii="LM Roman 10" w:hAnsi="LM Roman 10"/>
          <w:sz w:val="22"/>
          <w:szCs w:val="22"/>
        </w:rPr>
        <w:t>.</w:t>
      </w:r>
      <w:r w:rsidR="006732A0" w:rsidRPr="006732A0">
        <w:rPr>
          <w:rFonts w:ascii="LM Roman 10" w:hAnsi="LM Roman 10"/>
          <w:sz w:val="22"/>
          <w:szCs w:val="18"/>
        </w:rPr>
        <w:t xml:space="preserve"> </w:t>
      </w:r>
      <w:r w:rsidR="006732A0">
        <w:rPr>
          <w:rFonts w:ascii="LM Roman 10" w:hAnsi="LM Roman 10"/>
          <w:sz w:val="22"/>
          <w:szCs w:val="18"/>
        </w:rPr>
        <w:t>(See Appendix B)</w:t>
      </w:r>
      <w:r w:rsidR="001052EC" w:rsidRPr="001052EC">
        <w:rPr>
          <w:rFonts w:ascii="LM Roman 10" w:hAnsi="LM Roman 10"/>
          <w:sz w:val="22"/>
          <w:szCs w:val="22"/>
        </w:rPr>
        <w:t xml:space="preserve"> </w:t>
      </w:r>
      <w:r w:rsidR="001052EC">
        <w:rPr>
          <w:rFonts w:ascii="LM Roman 10" w:hAnsi="LM Roman 10"/>
          <w:sz w:val="22"/>
          <w:szCs w:val="22"/>
        </w:rPr>
        <w:t>We explain</w:t>
      </w:r>
      <w:r w:rsidR="00884D7C">
        <w:rPr>
          <w:rFonts w:ascii="LM Roman 10" w:hAnsi="LM Roman 10"/>
          <w:sz w:val="22"/>
          <w:szCs w:val="22"/>
        </w:rPr>
        <w:t xml:space="preserve"> the</w:t>
      </w:r>
      <w:r w:rsidR="001052EC">
        <w:rPr>
          <w:rFonts w:ascii="LM Roman 10" w:hAnsi="LM Roman 10"/>
          <w:sz w:val="22"/>
          <w:szCs w:val="22"/>
        </w:rPr>
        <w:t xml:space="preserve"> details </w:t>
      </w:r>
      <w:r w:rsidR="00BD40F3">
        <w:rPr>
          <w:rFonts w:ascii="LM Roman 10" w:hAnsi="LM Roman 10"/>
          <w:sz w:val="22"/>
          <w:szCs w:val="22"/>
        </w:rPr>
        <w:t>in Section 3.2 d</w:t>
      </w:r>
      <w:r w:rsidR="00BD40F3" w:rsidRPr="00BD40F3">
        <w:rPr>
          <w:rFonts w:ascii="LM Roman 10" w:hAnsi="LM Roman 10"/>
          <w:sz w:val="22"/>
          <w:szCs w:val="22"/>
        </w:rPr>
        <w:t xml:space="preserve">etermination of </w:t>
      </w:r>
      <w:r w:rsidR="00BD40F3">
        <w:rPr>
          <w:rFonts w:ascii="LM Roman 10" w:hAnsi="LM Roman 10"/>
          <w:sz w:val="22"/>
          <w:szCs w:val="22"/>
        </w:rPr>
        <w:t>c</w:t>
      </w:r>
      <w:r w:rsidR="00BD40F3" w:rsidRPr="00BD40F3">
        <w:rPr>
          <w:rFonts w:ascii="LM Roman 10" w:hAnsi="LM Roman 10"/>
          <w:sz w:val="22"/>
          <w:szCs w:val="22"/>
        </w:rPr>
        <w:t>ybersecurity</w:t>
      </w:r>
      <w:r w:rsidR="00484FB8">
        <w:rPr>
          <w:rFonts w:ascii="LM Roman 10" w:hAnsi="LM Roman 10"/>
          <w:sz w:val="22"/>
          <w:szCs w:val="22"/>
        </w:rPr>
        <w:t>-</w:t>
      </w:r>
      <w:r w:rsidR="00BD40F3">
        <w:rPr>
          <w:rFonts w:ascii="LM Roman 10" w:hAnsi="LM Roman 10"/>
          <w:sz w:val="22"/>
          <w:szCs w:val="22"/>
        </w:rPr>
        <w:t>r</w:t>
      </w:r>
      <w:r w:rsidR="00BD40F3" w:rsidRPr="00BD40F3">
        <w:rPr>
          <w:rFonts w:ascii="LM Roman 10" w:hAnsi="LM Roman 10"/>
          <w:sz w:val="22"/>
          <w:szCs w:val="22"/>
        </w:rPr>
        <w:t xml:space="preserve">elated </w:t>
      </w:r>
      <w:r w:rsidR="00BD40F3">
        <w:rPr>
          <w:rFonts w:ascii="LM Roman 10" w:hAnsi="LM Roman 10"/>
          <w:sz w:val="22"/>
          <w:szCs w:val="22"/>
        </w:rPr>
        <w:t>k</w:t>
      </w:r>
      <w:r w:rsidR="00BD40F3" w:rsidRPr="00BD40F3">
        <w:rPr>
          <w:rFonts w:ascii="LM Roman 10" w:hAnsi="LM Roman 10"/>
          <w:sz w:val="22"/>
          <w:szCs w:val="22"/>
        </w:rPr>
        <w:t xml:space="preserve">eywords </w:t>
      </w:r>
      <w:r w:rsidR="00BD40F3">
        <w:rPr>
          <w:rFonts w:ascii="LM Roman 10" w:hAnsi="LM Roman 10"/>
          <w:sz w:val="22"/>
          <w:szCs w:val="22"/>
        </w:rPr>
        <w:t>v</w:t>
      </w:r>
      <w:r w:rsidR="00BD40F3" w:rsidRPr="00BD40F3">
        <w:rPr>
          <w:rFonts w:ascii="LM Roman 10" w:hAnsi="LM Roman 10"/>
          <w:sz w:val="22"/>
          <w:szCs w:val="22"/>
        </w:rPr>
        <w:t>ector</w:t>
      </w:r>
      <w:r w:rsidR="00BD40F3">
        <w:rPr>
          <w:rFonts w:ascii="LM Roman 10" w:hAnsi="LM Roman 10"/>
          <w:sz w:val="22"/>
          <w:szCs w:val="22"/>
        </w:rPr>
        <w:t xml:space="preserve">. </w:t>
      </w:r>
      <w:r w:rsidR="001052EC" w:rsidRPr="001052EC">
        <w:rPr>
          <w:rFonts w:ascii="LM Roman 10" w:hAnsi="LM Roman 10"/>
          <w:sz w:val="22"/>
          <w:szCs w:val="22"/>
        </w:rPr>
        <w:t xml:space="preserve">We use </w:t>
      </w:r>
      <w:r w:rsidR="00BD40F3">
        <w:rPr>
          <w:rFonts w:ascii="LM Roman 10" w:hAnsi="LM Roman 10"/>
          <w:sz w:val="22"/>
          <w:szCs w:val="22"/>
        </w:rPr>
        <w:t>this</w:t>
      </w:r>
      <w:r w:rsidR="001052EC" w:rsidRPr="001052EC">
        <w:rPr>
          <w:rFonts w:ascii="LM Roman 10" w:hAnsi="LM Roman 10"/>
          <w:sz w:val="22"/>
          <w:szCs w:val="22"/>
        </w:rPr>
        <w:t xml:space="preserve"> keyword vector to gather useful Twitter stream</w:t>
      </w:r>
      <w:r w:rsidR="00BD40F3">
        <w:rPr>
          <w:rFonts w:ascii="LM Roman 10" w:hAnsi="LM Roman 10"/>
          <w:sz w:val="22"/>
          <w:szCs w:val="22"/>
        </w:rPr>
        <w:t xml:space="preserve"> and Hurriyet Newspaper stream</w:t>
      </w:r>
      <w:r w:rsidR="001052EC" w:rsidRPr="001052EC">
        <w:rPr>
          <w:rFonts w:ascii="LM Roman 10" w:hAnsi="LM Roman 10"/>
          <w:sz w:val="22"/>
          <w:szCs w:val="22"/>
        </w:rPr>
        <w:t xml:space="preserve"> for our research.</w:t>
      </w:r>
      <w:r w:rsidR="00BD40F3">
        <w:rPr>
          <w:rFonts w:ascii="LM Roman 10" w:hAnsi="LM Roman 10"/>
          <w:sz w:val="22"/>
          <w:szCs w:val="22"/>
        </w:rPr>
        <w:t xml:space="preserve"> W</w:t>
      </w:r>
      <w:r w:rsidR="001052EC" w:rsidRPr="001052EC">
        <w:rPr>
          <w:rFonts w:ascii="LM Roman 10" w:hAnsi="LM Roman 10"/>
          <w:sz w:val="22"/>
          <w:szCs w:val="22"/>
        </w:rPr>
        <w:t xml:space="preserve">e use the language filter feature of the Twitter API in order to fetch only </w:t>
      </w:r>
      <w:r w:rsidR="00BD40F3">
        <w:rPr>
          <w:rFonts w:ascii="LM Roman 10" w:hAnsi="LM Roman 10"/>
          <w:sz w:val="22"/>
          <w:szCs w:val="22"/>
        </w:rPr>
        <w:t xml:space="preserve">the </w:t>
      </w:r>
      <w:r w:rsidR="001052EC" w:rsidRPr="001052EC">
        <w:rPr>
          <w:rFonts w:ascii="LM Roman 10" w:hAnsi="LM Roman 10"/>
          <w:sz w:val="22"/>
          <w:szCs w:val="22"/>
        </w:rPr>
        <w:t>Turkish Tweets.</w:t>
      </w:r>
      <w:r w:rsidR="00FC1972">
        <w:rPr>
          <w:rFonts w:ascii="LM Roman 10" w:hAnsi="LM Roman 10"/>
          <w:sz w:val="22"/>
          <w:szCs w:val="22"/>
        </w:rPr>
        <w:t xml:space="preserve"> Hurriyet is a Turkish newspaper, therefore we did not need a language filter for it. </w:t>
      </w:r>
      <w:r w:rsidR="00FC1972" w:rsidRPr="00DE2EC6">
        <w:rPr>
          <w:rFonts w:ascii="LM Roman 10" w:hAnsi="LM Roman 10"/>
          <w:sz w:val="22"/>
          <w:szCs w:val="22"/>
        </w:rPr>
        <w:t xml:space="preserve">To establish the Hurriyet Newspaper stream connection, the software also uses </w:t>
      </w:r>
      <w:r w:rsidR="006732A0">
        <w:rPr>
          <w:rFonts w:ascii="LM Roman 10" w:hAnsi="LM Roman 10"/>
          <w:sz w:val="22"/>
          <w:szCs w:val="22"/>
        </w:rPr>
        <w:t xml:space="preserve">the </w:t>
      </w:r>
      <w:r w:rsidR="00FC1972" w:rsidRPr="00DE2EC6">
        <w:rPr>
          <w:rFonts w:ascii="LM Roman 10" w:hAnsi="LM Roman 10"/>
          <w:sz w:val="22"/>
          <w:szCs w:val="22"/>
        </w:rPr>
        <w:t>configuration file</w:t>
      </w:r>
      <w:r w:rsidR="00AD1EF5">
        <w:rPr>
          <w:rFonts w:ascii="LM Roman 10" w:hAnsi="LM Roman 10"/>
          <w:sz w:val="22"/>
          <w:szCs w:val="22"/>
        </w:rPr>
        <w:t>.</w:t>
      </w:r>
    </w:p>
    <w:p w14:paraId="6212AD52" w14:textId="77777777" w:rsidR="00AD1EF5" w:rsidRDefault="00AD1EF5" w:rsidP="00AD1EF5">
      <w:pPr>
        <w:rPr>
          <w:rFonts w:ascii="LM Roman 10" w:hAnsi="LM Roman 10"/>
          <w:sz w:val="22"/>
          <w:szCs w:val="18"/>
        </w:rPr>
      </w:pPr>
      <w:r w:rsidRPr="00844D55">
        <w:rPr>
          <w:rFonts w:ascii="LM Roman 10" w:hAnsi="LM Roman 10"/>
          <w:sz w:val="22"/>
          <w:szCs w:val="18"/>
        </w:rPr>
        <w:t>The architecture of the software system is implemented considering new data sources may be wanted to add. Before writing the fetched data to the database, both fetched data of Hurriyet Newspaper and Twitter are formatted to a suitable form for writing database.</w:t>
      </w:r>
    </w:p>
    <w:p w14:paraId="2BE3B7DE" w14:textId="5A1191FE" w:rsidR="00660155" w:rsidRDefault="00660155" w:rsidP="00CD283D">
      <w:pPr>
        <w:rPr>
          <w:rFonts w:ascii="LM Roman 10" w:hAnsi="LM Roman 10"/>
          <w:sz w:val="22"/>
          <w:szCs w:val="22"/>
        </w:rPr>
      </w:pPr>
    </w:p>
    <w:p w14:paraId="6DB8FBF3" w14:textId="77777777" w:rsidR="00660155" w:rsidRPr="00844D55" w:rsidRDefault="00660155" w:rsidP="00660155">
      <w:pPr>
        <w:keepNext/>
        <w:jc w:val="center"/>
        <w:rPr>
          <w:rFonts w:ascii="LM Roman 10" w:hAnsi="LM Roman 10"/>
        </w:rPr>
      </w:pPr>
      <w:r w:rsidRPr="00844D55">
        <w:rPr>
          <w:rFonts w:ascii="LM Roman 10" w:hAnsi="LM Roman 10"/>
          <w:noProof/>
        </w:rPr>
        <w:lastRenderedPageBreak/>
        <w:drawing>
          <wp:inline distT="0" distB="0" distL="0" distR="0" wp14:anchorId="4CC2A7CB" wp14:editId="62AC00EB">
            <wp:extent cx="4473109" cy="7426519"/>
            <wp:effectExtent l="0" t="0" r="3810" b="3175"/>
            <wp:docPr id="35" name="Resim 35" descr="metin, harit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37E60742" w14:textId="506FB616" w:rsidR="00844D55" w:rsidRPr="00186FD2" w:rsidRDefault="00660155" w:rsidP="00186FD2">
      <w:pPr>
        <w:pStyle w:val="ResimYazs"/>
        <w:jc w:val="center"/>
        <w:rPr>
          <w:rFonts w:ascii="LM Roman 10" w:hAnsi="LM Roman 10"/>
          <w:sz w:val="22"/>
          <w:szCs w:val="20"/>
        </w:rPr>
      </w:pPr>
      <w:bookmarkStart w:id="86" w:name="_Toc20172200"/>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183851">
        <w:rPr>
          <w:rFonts w:ascii="LM Roman 10" w:hAnsi="LM Roman 10"/>
          <w:noProof/>
          <w:sz w:val="22"/>
          <w:szCs w:val="20"/>
        </w:rPr>
        <w:t>8</w:t>
      </w:r>
      <w:r w:rsidRPr="00940307">
        <w:rPr>
          <w:rFonts w:ascii="LM Roman 10" w:hAnsi="LM Roman 10"/>
          <w:sz w:val="22"/>
          <w:szCs w:val="20"/>
        </w:rPr>
        <w:fldChar w:fldCharType="end"/>
      </w:r>
      <w:r w:rsidR="00597375">
        <w:rPr>
          <w:rFonts w:ascii="LM Roman 10" w:hAnsi="LM Roman 10"/>
          <w:sz w:val="22"/>
          <w:szCs w:val="20"/>
        </w:rPr>
        <w:t>:</w:t>
      </w:r>
      <w:r w:rsidRPr="00940307">
        <w:rPr>
          <w:rFonts w:ascii="LM Roman 10" w:hAnsi="LM Roman 10"/>
          <w:sz w:val="22"/>
          <w:szCs w:val="20"/>
        </w:rPr>
        <w:t xml:space="preserve"> The General Overview of the System</w:t>
      </w:r>
      <w:bookmarkEnd w:id="86"/>
    </w:p>
    <w:p w14:paraId="58BC84D2" w14:textId="4BEAA59C" w:rsidR="005669B0" w:rsidRPr="00844D55" w:rsidRDefault="00747CE7" w:rsidP="00191343">
      <w:pPr>
        <w:rPr>
          <w:rFonts w:ascii="LM Roman 10" w:hAnsi="LM Roman 10"/>
          <w:sz w:val="22"/>
          <w:szCs w:val="18"/>
        </w:rPr>
      </w:pPr>
      <w:r w:rsidRPr="00844D55">
        <w:rPr>
          <w:rFonts w:ascii="LM Roman 10" w:hAnsi="LM Roman 10"/>
          <w:sz w:val="22"/>
          <w:szCs w:val="18"/>
        </w:rPr>
        <w:lastRenderedPageBreak/>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935A20">
        <w:rPr>
          <w:rFonts w:ascii="LM Roman 10" w:hAnsi="LM Roman 10"/>
          <w:sz w:val="22"/>
          <w:szCs w:val="18"/>
        </w:rPr>
        <w:t xml:space="preserve"> </w:t>
      </w:r>
      <w:r w:rsidR="005669B0" w:rsidRPr="00844D55">
        <w:rPr>
          <w:rFonts w:ascii="LM Roman 10" w:hAnsi="LM Roman 10"/>
          <w:sz w:val="22"/>
          <w:szCs w:val="18"/>
        </w:rPr>
        <w:fldChar w:fldCharType="begin" w:fldLock="1"/>
      </w:r>
      <w:r w:rsidR="004E2714">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a)","plainTextFormattedCitation":"(Eryiǧit &amp; Torunoǧlu-Selamet, 2017a)","previouslyFormattedCitation":"(Eryiǧit &amp; Torunoǧlu-Selamet, 2017a)"},"properties":{"noteIndex":0},"schema":"https://github.com/citation-style-language/schema/raw/master/csl-citation.json"}</w:instrText>
      </w:r>
      <w:r w:rsidR="005669B0" w:rsidRPr="00844D55">
        <w:rPr>
          <w:rFonts w:ascii="LM Roman 10" w:hAnsi="LM Roman 10"/>
          <w:sz w:val="22"/>
          <w:szCs w:val="18"/>
        </w:rPr>
        <w:fldChar w:fldCharType="separate"/>
      </w:r>
      <w:r w:rsidR="003C5A21" w:rsidRPr="003C5A21">
        <w:rPr>
          <w:rFonts w:ascii="LM Roman 10" w:hAnsi="LM Roman 10"/>
          <w:noProof/>
          <w:sz w:val="22"/>
          <w:szCs w:val="18"/>
        </w:rPr>
        <w:t>(Eryiǧit &amp; Torunoǧlu-Selamet, 2017a)</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rPr>
          <w:rFonts w:ascii="LM Roman 10" w:hAnsi="LM Roman 10"/>
        </w:rPr>
      </w:pPr>
    </w:p>
    <w:p w14:paraId="7B630C54" w14:textId="77777777" w:rsidR="005669B0" w:rsidRPr="00844D55" w:rsidRDefault="005669B0" w:rsidP="00724ECE">
      <w:pPr>
        <w:keepNext/>
        <w:spacing w:line="360" w:lineRule="auto"/>
        <w:ind w:firstLine="576"/>
        <w:jc w:val="center"/>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603805" cy="1627532"/>
                    </a:xfrm>
                    <a:prstGeom prst="rect">
                      <a:avLst/>
                    </a:prstGeom>
                    <a:ln>
                      <a:solidFill>
                        <a:schemeClr val="accent1"/>
                      </a:solidFill>
                    </a:ln>
                  </pic:spPr>
                </pic:pic>
              </a:graphicData>
            </a:graphic>
          </wp:inline>
        </w:drawing>
      </w:r>
    </w:p>
    <w:p w14:paraId="362CEA3A" w14:textId="44493E4A" w:rsidR="0022496B" w:rsidRPr="008A2646" w:rsidRDefault="005669B0" w:rsidP="008A2646">
      <w:pPr>
        <w:pStyle w:val="ResimYazs"/>
        <w:spacing w:after="240"/>
        <w:ind w:left="720" w:firstLine="720"/>
        <w:rPr>
          <w:rFonts w:ascii="LM Roman 10" w:hAnsi="LM Roman 10"/>
          <w:sz w:val="22"/>
          <w:szCs w:val="20"/>
        </w:rPr>
      </w:pPr>
      <w:bookmarkStart w:id="87" w:name="_Toc20172201"/>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183851">
        <w:rPr>
          <w:rFonts w:ascii="LM Roman 10" w:hAnsi="LM Roman 10"/>
          <w:noProof/>
          <w:sz w:val="22"/>
          <w:szCs w:val="20"/>
        </w:rPr>
        <w:t>9</w:t>
      </w:r>
      <w:r w:rsidRPr="00844D55">
        <w:rPr>
          <w:rFonts w:ascii="LM Roman 10" w:hAnsi="LM Roman 10"/>
          <w:sz w:val="22"/>
          <w:szCs w:val="20"/>
        </w:rPr>
        <w:fldChar w:fldCharType="end"/>
      </w:r>
      <w:r w:rsidR="008A2646">
        <w:rPr>
          <w:rFonts w:ascii="LM Roman 10" w:hAnsi="LM Roman 10"/>
          <w:sz w:val="22"/>
          <w:szCs w:val="20"/>
        </w:rPr>
        <w:t>:</w:t>
      </w:r>
      <w:r w:rsidRPr="00844D55">
        <w:rPr>
          <w:rFonts w:ascii="LM Roman 10" w:hAnsi="LM Roman 10"/>
          <w:sz w:val="22"/>
          <w:szCs w:val="20"/>
        </w:rPr>
        <w:t xml:space="preserve"> Normalizer Sample from ITU NLP API</w:t>
      </w:r>
      <w:bookmarkEnd w:id="87"/>
    </w:p>
    <w:p w14:paraId="14F73627" w14:textId="70489F35" w:rsidR="00BF0532" w:rsidRPr="00844D55" w:rsidRDefault="001356D5" w:rsidP="008A2646">
      <w:pPr>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7"/>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w:t>
      </w:r>
      <w:r w:rsidR="006732A0">
        <w:rPr>
          <w:rFonts w:ascii="LM Roman 10" w:hAnsi="LM Roman 10"/>
          <w:sz w:val="22"/>
          <w:szCs w:val="18"/>
        </w:rPr>
        <w:t xml:space="preserve">. </w:t>
      </w:r>
      <w:r w:rsidR="00186FD2">
        <w:rPr>
          <w:rFonts w:ascii="LM Roman 10" w:hAnsi="LM Roman 10"/>
          <w:sz w:val="22"/>
          <w:szCs w:val="18"/>
        </w:rPr>
        <w:t>(See App</w:t>
      </w:r>
      <w:r w:rsidR="006732A0">
        <w:rPr>
          <w:rFonts w:ascii="LM Roman 10" w:hAnsi="LM Roman 10"/>
          <w:sz w:val="22"/>
          <w:szCs w:val="18"/>
        </w:rPr>
        <w:t>e</w:t>
      </w:r>
      <w:r w:rsidR="00186FD2">
        <w:rPr>
          <w:rFonts w:ascii="LM Roman 10" w:hAnsi="LM Roman 10"/>
          <w:sz w:val="22"/>
          <w:szCs w:val="18"/>
        </w:rPr>
        <w:t>ndix B)</w:t>
      </w:r>
    </w:p>
    <w:p w14:paraId="28B62BD2" w14:textId="2D10A5FF" w:rsidR="00B24598" w:rsidRPr="00844D55" w:rsidRDefault="00B24598" w:rsidP="008A2646">
      <w:pPr>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3C59A4C6" w14:textId="3F2E6AE7" w:rsidR="00201737" w:rsidRDefault="00747CE7" w:rsidP="007C4C8E">
      <w:pPr>
        <w:rPr>
          <w:rFonts w:ascii="LM Roman 10" w:hAnsi="LM Roman 10"/>
          <w:sz w:val="22"/>
          <w:szCs w:val="18"/>
        </w:rPr>
      </w:pPr>
      <w:r w:rsidRPr="00844D55">
        <w:rPr>
          <w:rFonts w:ascii="LM Roman 10" w:hAnsi="LM Roman 10"/>
          <w:sz w:val="22"/>
          <w:szCs w:val="18"/>
        </w:rPr>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w:t>
      </w:r>
      <w:r w:rsidR="006732A0">
        <w:rPr>
          <w:rFonts w:ascii="LM Roman 10" w:hAnsi="LM Roman 10"/>
          <w:sz w:val="22"/>
          <w:szCs w:val="18"/>
        </w:rPr>
        <w:t>Table 5</w:t>
      </w:r>
      <w:r w:rsidR="00B24598" w:rsidRPr="00844D55">
        <w:rPr>
          <w:rFonts w:ascii="LM Roman 10" w:hAnsi="LM Roman 10"/>
          <w:sz w:val="22"/>
          <w:szCs w:val="18"/>
        </w:rPr>
        <w:t xml:space="preserve">.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7C03825B" w14:textId="77777777" w:rsidR="002A4137" w:rsidRPr="002A4137" w:rsidRDefault="002A4137" w:rsidP="007C4C8E">
      <w:pPr>
        <w:rPr>
          <w:rFonts w:ascii="LM Roman 10" w:hAnsi="LM Roman 10"/>
          <w:sz w:val="22"/>
          <w:szCs w:val="18"/>
        </w:rPr>
      </w:pPr>
    </w:p>
    <w:p w14:paraId="3F7641C0" w14:textId="0A6761C0" w:rsidR="00DF6033" w:rsidRPr="007C4C8E" w:rsidRDefault="00DF6033" w:rsidP="007C4C8E">
      <w:pPr>
        <w:pStyle w:val="ResimYazs"/>
        <w:keepNext/>
        <w:rPr>
          <w:rFonts w:ascii="LM Roman 10" w:hAnsi="LM Roman 10"/>
          <w:sz w:val="22"/>
          <w:szCs w:val="22"/>
        </w:rPr>
      </w:pPr>
      <w:bookmarkStart w:id="88" w:name="_Toc20172126"/>
      <w:r w:rsidRPr="007C4C8E">
        <w:rPr>
          <w:rFonts w:ascii="LM Roman 10" w:hAnsi="LM Roman 10"/>
          <w:sz w:val="22"/>
          <w:szCs w:val="22"/>
        </w:rPr>
        <w:lastRenderedPageBreak/>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183851">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88"/>
    </w:p>
    <w:p w14:paraId="45E8C640" w14:textId="130362B8" w:rsidR="00201737" w:rsidRPr="007C4C8E" w:rsidRDefault="00DF6033" w:rsidP="00724ECE">
      <w:pPr>
        <w:jc w:val="center"/>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rPr>
          <w:rFonts w:ascii="LM Roman 10" w:hAnsi="LM Roman 10"/>
          <w:sz w:val="22"/>
          <w:szCs w:val="22"/>
        </w:rPr>
      </w:pPr>
    </w:p>
    <w:p w14:paraId="07BD44DA" w14:textId="7EF66A36" w:rsidR="00201737" w:rsidRDefault="00DF6033" w:rsidP="002A4137">
      <w:pPr>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w:t>
      </w:r>
      <w:r w:rsidR="00732376">
        <w:rPr>
          <w:rFonts w:ascii="LM Roman 10" w:hAnsi="LM Roman 10"/>
          <w:sz w:val="22"/>
          <w:szCs w:val="22"/>
        </w:rPr>
        <w:t>detected cybersecurity event</w:t>
      </w:r>
      <w:r w:rsidR="00747CE7" w:rsidRPr="007C4C8E">
        <w:rPr>
          <w:rFonts w:ascii="LM Roman 10" w:hAnsi="LM Roman 10"/>
          <w:sz w:val="22"/>
          <w:szCs w:val="22"/>
        </w:rPr>
        <w:t xml:space="preserve"> within </w:t>
      </w:r>
      <w:r w:rsidR="00732376">
        <w:rPr>
          <w:rFonts w:ascii="LM Roman 10" w:hAnsi="LM Roman 10"/>
          <w:sz w:val="22"/>
          <w:szCs w:val="22"/>
        </w:rPr>
        <w:t>the</w:t>
      </w:r>
      <w:r w:rsidR="00747CE7" w:rsidRPr="007C4C8E">
        <w:rPr>
          <w:rFonts w:ascii="LM Roman 10" w:hAnsi="LM Roman 10"/>
          <w:sz w:val="22"/>
          <w:szCs w:val="22"/>
        </w:rPr>
        <w:t xml:space="preserve"> user interface</w:t>
      </w:r>
      <w:r w:rsidR="00B2702C" w:rsidRPr="007C4C8E">
        <w:rPr>
          <w:rFonts w:ascii="LM Roman 10" w:hAnsi="LM Roman 10"/>
          <w:sz w:val="22"/>
          <w:szCs w:val="22"/>
        </w:rPr>
        <w:t>.</w:t>
      </w:r>
    </w:p>
    <w:p w14:paraId="07DCE2A4" w14:textId="77777777" w:rsidR="00BB503F" w:rsidRPr="007C4C8E" w:rsidRDefault="00BB503F" w:rsidP="002A4137">
      <w:pPr>
        <w:rPr>
          <w:rFonts w:ascii="LM Roman 10" w:hAnsi="LM Roman 10"/>
          <w:sz w:val="22"/>
          <w:szCs w:val="22"/>
        </w:rPr>
      </w:pPr>
    </w:p>
    <w:p w14:paraId="6D7AB37F" w14:textId="4D4C9D84" w:rsidR="00C416AA" w:rsidRPr="007C4C8E" w:rsidRDefault="00C416AA" w:rsidP="007C4C8E">
      <w:pPr>
        <w:pStyle w:val="ResimYazs"/>
        <w:keepNext/>
        <w:rPr>
          <w:rFonts w:ascii="LM Roman 10" w:hAnsi="LM Roman 10"/>
          <w:sz w:val="22"/>
          <w:szCs w:val="22"/>
        </w:rPr>
      </w:pPr>
      <w:bookmarkStart w:id="89" w:name="_Toc20172127"/>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183851">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89"/>
    </w:p>
    <w:p w14:paraId="5F13B647" w14:textId="3820ED26" w:rsidR="00747CE7" w:rsidRDefault="000F7ECD" w:rsidP="002A4137">
      <w:pPr>
        <w:keepNext/>
        <w:jc w:val="center"/>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89771" cy="1160992"/>
                    </a:xfrm>
                    <a:prstGeom prst="rect">
                      <a:avLst/>
                    </a:prstGeom>
                    <a:ln>
                      <a:solidFill>
                        <a:schemeClr val="accent1"/>
                      </a:solidFill>
                    </a:ln>
                  </pic:spPr>
                </pic:pic>
              </a:graphicData>
            </a:graphic>
          </wp:inline>
        </w:drawing>
      </w:r>
    </w:p>
    <w:p w14:paraId="6236ABAF" w14:textId="77777777" w:rsidR="00667D67" w:rsidRPr="007C4C8E" w:rsidRDefault="00667D67" w:rsidP="002A4137">
      <w:pPr>
        <w:keepNext/>
        <w:jc w:val="center"/>
        <w:rPr>
          <w:rFonts w:ascii="LM Roman 10" w:hAnsi="LM Roman 10"/>
          <w:sz w:val="22"/>
          <w:szCs w:val="22"/>
        </w:rPr>
      </w:pPr>
    </w:p>
    <w:p w14:paraId="696D7650" w14:textId="3FEF5271" w:rsidR="007C4C8E" w:rsidRDefault="00CE39AB" w:rsidP="002A4137">
      <w:pPr>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w:t>
      </w:r>
      <w:r w:rsidR="002A4137">
        <w:rPr>
          <w:rFonts w:ascii="LM Roman 10" w:hAnsi="LM Roman 10"/>
          <w:sz w:val="22"/>
          <w:szCs w:val="22"/>
        </w:rPr>
        <w:t>in Table 7</w:t>
      </w:r>
      <w:r w:rsidR="00C416AA" w:rsidRPr="007C4C8E">
        <w:rPr>
          <w:rFonts w:ascii="LM Roman 10" w:hAnsi="LM Roman 10"/>
          <w:sz w:val="22"/>
          <w:szCs w:val="22"/>
        </w:rPr>
        <w:t xml:space="preserve">. </w:t>
      </w:r>
    </w:p>
    <w:p w14:paraId="5B3AA0FA" w14:textId="77777777" w:rsidR="00BB503F" w:rsidRPr="007C4C8E" w:rsidRDefault="00BB503F" w:rsidP="002A4137">
      <w:pPr>
        <w:rPr>
          <w:rFonts w:ascii="LM Roman 10" w:hAnsi="LM Roman 10"/>
          <w:sz w:val="22"/>
          <w:szCs w:val="22"/>
        </w:rPr>
      </w:pPr>
    </w:p>
    <w:p w14:paraId="5CC5ACD5" w14:textId="7A08DC36" w:rsidR="00C416AA" w:rsidRPr="007C4C8E" w:rsidRDefault="00C416AA" w:rsidP="00DE2EC6">
      <w:pPr>
        <w:pStyle w:val="ResimYazs"/>
        <w:keepNext/>
        <w:rPr>
          <w:rFonts w:ascii="LM Roman 10" w:hAnsi="LM Roman 10"/>
          <w:sz w:val="22"/>
          <w:szCs w:val="22"/>
        </w:rPr>
      </w:pPr>
      <w:bookmarkStart w:id="90" w:name="_Toc20172128"/>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183851">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90"/>
    </w:p>
    <w:p w14:paraId="3504FD9D" w14:textId="624AAF99" w:rsidR="00747CE7" w:rsidRPr="007C4C8E" w:rsidRDefault="00C416AA" w:rsidP="00724ECE">
      <w:pPr>
        <w:jc w:val="cente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17921" cy="1335421"/>
                    </a:xfrm>
                    <a:prstGeom prst="rect">
                      <a:avLst/>
                    </a:prstGeom>
                  </pic:spPr>
                </pic:pic>
              </a:graphicData>
            </a:graphic>
          </wp:inline>
        </w:drawing>
      </w:r>
    </w:p>
    <w:p w14:paraId="5137D382" w14:textId="6F22B757" w:rsidR="009778CB" w:rsidRDefault="00C416AA" w:rsidP="007C4C8E">
      <w:pPr>
        <w:rPr>
          <w:rFonts w:ascii="LM Roman 10" w:hAnsi="LM Roman 10"/>
          <w:sz w:val="22"/>
          <w:szCs w:val="22"/>
        </w:rPr>
      </w:pPr>
      <w:r w:rsidRPr="007C4C8E">
        <w:rPr>
          <w:rFonts w:ascii="LM Roman 10" w:hAnsi="LM Roman 10"/>
          <w:sz w:val="22"/>
          <w:szCs w:val="22"/>
        </w:rPr>
        <w:lastRenderedPageBreak/>
        <w:t>We</w:t>
      </w:r>
      <w:r w:rsidR="00747CE7" w:rsidRPr="007C4C8E">
        <w:rPr>
          <w:rFonts w:ascii="LM Roman 10" w:hAnsi="LM Roman 10"/>
          <w:sz w:val="22"/>
          <w:szCs w:val="22"/>
        </w:rPr>
        <w:t xml:space="preserve"> will show th</w:t>
      </w:r>
      <w:r w:rsidR="00667D67">
        <w:rPr>
          <w:rFonts w:ascii="LM Roman 10" w:hAnsi="LM Roman 10"/>
          <w:sz w:val="22"/>
          <w:szCs w:val="22"/>
        </w:rPr>
        <w:t>ese detected events in a dynamically created</w:t>
      </w:r>
      <w:r w:rsidR="00747CE7" w:rsidRPr="007C4C8E">
        <w:rPr>
          <w:rFonts w:ascii="LM Roman 10" w:hAnsi="LM Roman 10"/>
          <w:sz w:val="22"/>
          <w:szCs w:val="22"/>
        </w:rPr>
        <w:t xml:space="preserve">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w:t>
      </w:r>
    </w:p>
    <w:p w14:paraId="12AC59FF" w14:textId="6E9D0027" w:rsidR="009778CB" w:rsidRPr="008A2646" w:rsidRDefault="009778CB" w:rsidP="008A2646">
      <w:pPr>
        <w:pStyle w:val="Balk2"/>
      </w:pPr>
      <w:bookmarkStart w:id="91" w:name="_Hlk18953642"/>
      <w:bookmarkStart w:id="92" w:name="_Toc20171891"/>
      <w:r>
        <w:t>D</w:t>
      </w:r>
      <w:r w:rsidRPr="00FA0C6A">
        <w:t xml:space="preserve">etermination of </w:t>
      </w:r>
      <w:r>
        <w:t>C</w:t>
      </w:r>
      <w:r w:rsidRPr="00FA0C6A">
        <w:t xml:space="preserve">ybersecurity </w:t>
      </w:r>
      <w:r>
        <w:t>R</w:t>
      </w:r>
      <w:r w:rsidRPr="00FA0C6A">
        <w:t xml:space="preserve">elated </w:t>
      </w:r>
      <w:r>
        <w:t>K</w:t>
      </w:r>
      <w:r w:rsidRPr="00FA0C6A">
        <w:t xml:space="preserve">eywords </w:t>
      </w:r>
      <w:r>
        <w:t>V</w:t>
      </w:r>
      <w:r w:rsidRPr="00FA0C6A">
        <w:t>ector</w:t>
      </w:r>
      <w:bookmarkEnd w:id="91"/>
      <w:bookmarkEnd w:id="92"/>
    </w:p>
    <w:p w14:paraId="57EBBD5F" w14:textId="181BC6C4" w:rsidR="009778CB" w:rsidRDefault="009778CB" w:rsidP="008A2646">
      <w:pPr>
        <w:rPr>
          <w:rFonts w:ascii="LM Roman 10" w:hAnsi="LM Roman 10"/>
          <w:noProof/>
          <w:sz w:val="22"/>
          <w:szCs w:val="18"/>
        </w:rPr>
      </w:pPr>
      <w:r>
        <w:rPr>
          <w:rFonts w:ascii="LM Roman 10" w:hAnsi="LM Roman 10"/>
          <w:noProof/>
          <w:sz w:val="22"/>
          <w:szCs w:val="18"/>
        </w:rPr>
        <w:t xml:space="preserve">To create an optimum version of cybersecurity-related keyword vector, we used </w:t>
      </w:r>
      <w:bookmarkStart w:id="93" w:name="_Hlk18798406"/>
      <w:r w:rsidRPr="00955BA4">
        <w:rPr>
          <w:rFonts w:ascii="LM Roman 10" w:hAnsi="LM Roman 10"/>
          <w:noProof/>
          <w:sz w:val="22"/>
          <w:szCs w:val="18"/>
        </w:rPr>
        <w:t>term frequency</w:t>
      </w:r>
      <w:r>
        <w:rPr>
          <w:rFonts w:ascii="LM Roman 10" w:hAnsi="LM Roman 10"/>
          <w:noProof/>
          <w:sz w:val="22"/>
          <w:szCs w:val="18"/>
        </w:rPr>
        <w:t>-</w:t>
      </w:r>
      <w:r w:rsidRPr="00955BA4">
        <w:rPr>
          <w:rFonts w:ascii="LM Roman 10" w:hAnsi="LM Roman 10"/>
          <w:noProof/>
          <w:sz w:val="22"/>
          <w:szCs w:val="18"/>
        </w:rPr>
        <w:t>inverse document frequency</w:t>
      </w:r>
      <w:r>
        <w:rPr>
          <w:rFonts w:ascii="LM Roman 10" w:hAnsi="LM Roman 10"/>
          <w:noProof/>
          <w:sz w:val="22"/>
          <w:szCs w:val="18"/>
        </w:rPr>
        <w:t xml:space="preserve">(TF-IDF) technique, keyword-based analysis, the </w:t>
      </w:r>
      <w:r w:rsidRPr="008159DC">
        <w:rPr>
          <w:rFonts w:ascii="LM Roman 10" w:hAnsi="LM Roman 10"/>
          <w:noProof/>
          <w:sz w:val="22"/>
          <w:szCs w:val="18"/>
        </w:rPr>
        <w:t>statistical technique</w:t>
      </w:r>
      <w:r>
        <w:rPr>
          <w:rFonts w:ascii="LM Roman 10" w:hAnsi="LM Roman 10"/>
          <w:noProof/>
          <w:sz w:val="22"/>
          <w:szCs w:val="18"/>
        </w:rPr>
        <w:t xml:space="preserve">, and A/B testing.  </w:t>
      </w:r>
      <w:bookmarkEnd w:id="93"/>
    </w:p>
    <w:p w14:paraId="113CD5B2" w14:textId="7CA50492" w:rsidR="009778CB" w:rsidRPr="008A2646" w:rsidRDefault="009778CB" w:rsidP="008A2646">
      <w:pPr>
        <w:rPr>
          <w:rFonts w:ascii="LM Roman 10" w:hAnsi="LM Roman 10"/>
          <w:noProof/>
          <w:sz w:val="22"/>
          <w:szCs w:val="18"/>
        </w:rPr>
      </w:pPr>
      <w:r w:rsidRPr="00CF28CB">
        <w:rPr>
          <w:rFonts w:ascii="LM Roman 10" w:hAnsi="LM Roman 10"/>
          <w:noProof/>
          <w:sz w:val="22"/>
          <w:szCs w:val="18"/>
        </w:rPr>
        <w:t>Even if the Tweets or the news are in the Turkish language, there are widespread English cybersecurity terms used in Turkish texts.</w:t>
      </w:r>
      <w:r>
        <w:rPr>
          <w:rFonts w:ascii="LM Roman 10" w:hAnsi="LM Roman 10"/>
          <w:noProof/>
          <w:sz w:val="22"/>
          <w:szCs w:val="18"/>
        </w:rPr>
        <w:t xml:space="preserve"> Therefore we create the vector using both English and Turkish keywords. </w:t>
      </w:r>
    </w:p>
    <w:p w14:paraId="2DA453C0" w14:textId="61AD5E28" w:rsidR="009778CB" w:rsidRDefault="009778CB" w:rsidP="008A2646">
      <w:pPr>
        <w:rPr>
          <w:rFonts w:ascii="LM Roman 10" w:hAnsi="LM Roman 10"/>
          <w:noProof/>
          <w:sz w:val="22"/>
          <w:szCs w:val="18"/>
        </w:rPr>
      </w:pPr>
      <w:r w:rsidRPr="004E2714">
        <w:rPr>
          <w:rFonts w:ascii="LM Roman 10" w:hAnsi="LM Roman 10"/>
          <w:noProof/>
          <w:sz w:val="22"/>
          <w:szCs w:val="18"/>
        </w:rPr>
        <w:t xml:space="preserve">It is a numerical statistic that intends to reflect importance a </w:t>
      </w:r>
      <w:r>
        <w:rPr>
          <w:rFonts w:ascii="LM Roman 10" w:hAnsi="LM Roman 10"/>
          <w:noProof/>
          <w:sz w:val="22"/>
          <w:szCs w:val="18"/>
        </w:rPr>
        <w:t>key</w:t>
      </w:r>
      <w:r w:rsidRPr="004E2714">
        <w:rPr>
          <w:rFonts w:ascii="LM Roman 10" w:hAnsi="LM Roman 10"/>
          <w:noProof/>
          <w:sz w:val="22"/>
          <w:szCs w:val="18"/>
        </w:rPr>
        <w:t xml:space="preserve">word </w:t>
      </w:r>
      <w:r>
        <w:rPr>
          <w:rFonts w:ascii="LM Roman 10" w:hAnsi="LM Roman 10"/>
          <w:noProof/>
          <w:sz w:val="22"/>
          <w:szCs w:val="18"/>
        </w:rPr>
        <w:t xml:space="preserve">or phrase </w:t>
      </w:r>
      <w:r w:rsidRPr="004E2714">
        <w:rPr>
          <w:rFonts w:ascii="LM Roman 10" w:hAnsi="LM Roman 10"/>
          <w:noProof/>
          <w:sz w:val="22"/>
          <w:szCs w:val="18"/>
        </w:rPr>
        <w:t>is for within a document</w:t>
      </w:r>
      <w:r>
        <w:rPr>
          <w:rFonts w:ascii="LM Roman 10" w:hAnsi="LM Roman 10"/>
          <w:noProof/>
          <w:sz w:val="22"/>
          <w:szCs w:val="18"/>
        </w:rPr>
        <w:t xml:space="preserve"> or a Web page</w:t>
      </w:r>
      <w:r w:rsidRPr="004E2714">
        <w:rPr>
          <w:rFonts w:ascii="LM Roman 10" w:hAnsi="LM Roman 10"/>
          <w:noProof/>
          <w:sz w:val="22"/>
          <w:szCs w:val="18"/>
        </w:rPr>
        <w:t xml:space="preserve"> in a corpus </w:t>
      </w:r>
      <w:r>
        <w:rPr>
          <w:rFonts w:ascii="LM Roman 10" w:hAnsi="LM Roman 10"/>
          <w:noProof/>
          <w:sz w:val="22"/>
          <w:szCs w:val="18"/>
        </w:rPr>
        <w:t xml:space="preserve">or </w:t>
      </w:r>
      <w:r w:rsidRPr="004E2714">
        <w:rPr>
          <w:rFonts w:ascii="LM Roman 10" w:hAnsi="LM Roman 10"/>
          <w:noProof/>
          <w:sz w:val="22"/>
          <w:szCs w:val="18"/>
        </w:rPr>
        <w:t>in a collection</w:t>
      </w:r>
      <w:r>
        <w:rPr>
          <w:rFonts w:ascii="LM Roman 10" w:hAnsi="LM Roman 10"/>
          <w:noProof/>
          <w:sz w:val="22"/>
          <w:szCs w:val="18"/>
        </w:rPr>
        <w:t xml:space="preserve">. </w:t>
      </w:r>
      <w:r w:rsidRPr="004E2714">
        <w:rPr>
          <w:rFonts w:ascii="LM Roman 10" w:hAnsi="LM Roman 10"/>
          <w:noProof/>
          <w:sz w:val="22"/>
          <w:szCs w:val="18"/>
        </w:rPr>
        <w:t>T</w:t>
      </w:r>
      <w:r>
        <w:rPr>
          <w:rFonts w:ascii="LM Roman 10" w:hAnsi="LM Roman 10"/>
          <w:noProof/>
          <w:sz w:val="22"/>
          <w:szCs w:val="18"/>
        </w:rPr>
        <w:t>F-IDF</w:t>
      </w:r>
      <w:r w:rsidRPr="004E2714">
        <w:rPr>
          <w:rFonts w:ascii="LM Roman 10" w:hAnsi="LM Roman 10"/>
          <w:noProof/>
          <w:sz w:val="22"/>
          <w:szCs w:val="18"/>
        </w:rPr>
        <w:t xml:space="preserve"> is the product of two statistics, frequency of term and inverse frequency of the document. There are several ways to determine the exact values of both statistics.</w:t>
      </w:r>
      <w:r>
        <w:rPr>
          <w:rFonts w:ascii="LM Roman 10" w:hAnsi="LM Roman 10"/>
          <w:noProof/>
          <w:sz w:val="22"/>
          <w:szCs w:val="18"/>
        </w:rPr>
        <w:t xml:space="preserve"> </w:t>
      </w:r>
      <w:r>
        <w:rPr>
          <w:rFonts w:ascii="LM Roman 10" w:hAnsi="LM Roman 10"/>
          <w:noProof/>
          <w:sz w:val="22"/>
          <w:szCs w:val="18"/>
        </w:rPr>
        <w:fldChar w:fldCharType="begin" w:fldLock="1"/>
      </w:r>
      <w:r>
        <w:rPr>
          <w:rFonts w:ascii="LM Roman 10" w:hAnsi="LM Roman 10"/>
          <w:noProof/>
          <w:sz w:val="22"/>
          <w:szCs w:val="18"/>
        </w:rPr>
        <w:instrText>ADDIN CSL_CITATION {"citationItems":[{"id":"ITEM-1","itemData":{"URL":"https://www.scribd.com/document/251633025/ch1","accessed":{"date-parts":[["2019","9","7"]]},"author":[{"dropping-particle":"","family":"Rajaraman, A.; Ullman","given":"J.D.","non-dropping-particle":"","parse-names":false,"suffix":""}],"container-title":"Mining of Massive Datasets","id":"ITEM-1","issued":{"date-parts":[["2011"]]},"page":"1–17","title":"ch1 | Database Index | Machine Learning","type":"webpage"},"uris":["http://www.mendeley.com/documents/?uuid=f9f3de89-3cb4-34eb-93e7-7c43fbccdf80"]}],"mendeley":{"formattedCitation":"(Rajaraman, A.; Ullman, 2011)","plainTextFormattedCitation":"(Rajaraman, A.; Ullman, 2011)","previouslyFormattedCitation":"(Rajaraman, A.; Ullman, 2011)"},"properties":{"noteIndex":0},"schema":"https://github.com/citation-style-language/schema/raw/master/csl-citation.json"}</w:instrText>
      </w:r>
      <w:r>
        <w:rPr>
          <w:rFonts w:ascii="LM Roman 10" w:hAnsi="LM Roman 10"/>
          <w:noProof/>
          <w:sz w:val="22"/>
          <w:szCs w:val="18"/>
        </w:rPr>
        <w:fldChar w:fldCharType="separate"/>
      </w:r>
      <w:r w:rsidRPr="004E2714">
        <w:rPr>
          <w:rFonts w:ascii="LM Roman 10" w:hAnsi="LM Roman 10"/>
          <w:noProof/>
          <w:sz w:val="22"/>
          <w:szCs w:val="18"/>
        </w:rPr>
        <w:t>(Rajaraman, A.; Ullman, 2011)</w:t>
      </w:r>
      <w:r>
        <w:rPr>
          <w:rFonts w:ascii="LM Roman 10" w:hAnsi="LM Roman 10"/>
          <w:noProof/>
          <w:sz w:val="22"/>
          <w:szCs w:val="18"/>
        </w:rPr>
        <w:fldChar w:fldCharType="end"/>
      </w:r>
      <w:r>
        <w:rPr>
          <w:rFonts w:ascii="LM Roman 10" w:hAnsi="LM Roman 10"/>
          <w:noProof/>
          <w:sz w:val="22"/>
          <w:szCs w:val="18"/>
        </w:rPr>
        <w:t xml:space="preserve"> </w:t>
      </w:r>
    </w:p>
    <w:p w14:paraId="3B17214E" w14:textId="53020DF4" w:rsidR="009778CB" w:rsidRDefault="009778CB" w:rsidP="008A2646">
      <w:pPr>
        <w:rPr>
          <w:rFonts w:ascii="LM Roman 10" w:hAnsi="LM Roman 10"/>
          <w:noProof/>
          <w:sz w:val="22"/>
          <w:szCs w:val="18"/>
        </w:rPr>
      </w:pPr>
      <w:r w:rsidRPr="004E2714">
        <w:rPr>
          <w:rFonts w:ascii="LM Roman 10" w:hAnsi="LM Roman 10"/>
          <w:noProof/>
          <w:sz w:val="22"/>
          <w:szCs w:val="18"/>
        </w:rPr>
        <w:t>In the case of the term frequency tf (t, d), the simplest choice is to use the raw count of a term in a document or the frequency with which the term t occurs in document d. If we denote the raw number for ft, d, the simplest tf scheme is tf (t, d) = f</w:t>
      </w:r>
      <w:r w:rsidRPr="004E2714">
        <w:rPr>
          <w:rFonts w:ascii="LM Roman 10" w:hAnsi="LM Roman 10"/>
          <w:noProof/>
          <w:sz w:val="22"/>
          <w:szCs w:val="18"/>
          <w:vertAlign w:val="subscript"/>
        </w:rPr>
        <w:t>t, d</w:t>
      </w:r>
      <w:r>
        <w:rPr>
          <w:rFonts w:ascii="LM Roman 10" w:hAnsi="LM Roman 10"/>
          <w:noProof/>
          <w:sz w:val="22"/>
          <w:szCs w:val="18"/>
        </w:rPr>
        <w:t>.</w:t>
      </w:r>
    </w:p>
    <w:p w14:paraId="2CE33356" w14:textId="10DE3949" w:rsidR="009778CB" w:rsidRDefault="009778CB" w:rsidP="008A2646">
      <w:pPr>
        <w:rPr>
          <w:rFonts w:ascii="LM Roman 10" w:hAnsi="LM Roman 10"/>
          <w:noProof/>
          <w:sz w:val="22"/>
          <w:szCs w:val="18"/>
        </w:rPr>
      </w:pPr>
      <w:r>
        <w:rPr>
          <w:rFonts w:ascii="LM Roman 10" w:hAnsi="LM Roman 10"/>
          <w:noProof/>
          <w:sz w:val="22"/>
          <w:szCs w:val="18"/>
        </w:rPr>
        <w:t>T</w:t>
      </w:r>
      <w:r w:rsidRPr="004E2714">
        <w:rPr>
          <w:rFonts w:ascii="LM Roman 10" w:hAnsi="LM Roman 10"/>
          <w:noProof/>
          <w:sz w:val="22"/>
          <w:szCs w:val="18"/>
        </w:rPr>
        <w:t>he inverse document frequency</w:t>
      </w:r>
      <w:r>
        <w:rPr>
          <w:rFonts w:ascii="LM Roman 10" w:hAnsi="LM Roman 10"/>
          <w:noProof/>
          <w:sz w:val="22"/>
          <w:szCs w:val="18"/>
        </w:rPr>
        <w:t>(IDF)</w:t>
      </w:r>
      <w:r w:rsidRPr="004E2714">
        <w:rPr>
          <w:rFonts w:ascii="LM Roman 10" w:hAnsi="LM Roman 10"/>
          <w:noProof/>
          <w:sz w:val="22"/>
          <w:szCs w:val="18"/>
        </w:rPr>
        <w:t xml:space="preserve"> is a measure of the amount of information provided by the word, that is, whether it is common or rare in all documents. This is the inverse fraction of documents containing the word</w:t>
      </w:r>
      <w:r>
        <w:rPr>
          <w:rFonts w:ascii="LM Roman 10" w:hAnsi="LM Roman 10"/>
          <w:noProof/>
          <w:sz w:val="22"/>
          <w:szCs w:val="18"/>
        </w:rPr>
        <w:t xml:space="preserve"> with</w:t>
      </w:r>
      <w:r w:rsidRPr="004E2714">
        <w:rPr>
          <w:rFonts w:ascii="LM Roman 10" w:hAnsi="LM Roman 10"/>
          <w:noProof/>
          <w:sz w:val="22"/>
          <w:szCs w:val="18"/>
        </w:rPr>
        <w:t xml:space="preserve"> logarithmic scaling</w:t>
      </w:r>
      <w:r>
        <w:rPr>
          <w:rFonts w:ascii="LM Roman 10" w:hAnsi="LM Roman 10"/>
          <w:noProof/>
          <w:sz w:val="22"/>
          <w:szCs w:val="18"/>
        </w:rPr>
        <w:t>.</w:t>
      </w:r>
    </w:p>
    <w:p w14:paraId="48D02CDC" w14:textId="384871B9" w:rsidR="009778CB" w:rsidRDefault="009778CB" w:rsidP="008A2646">
      <w:pPr>
        <w:spacing w:after="0"/>
        <w:jc w:val="center"/>
        <w:rPr>
          <w:rFonts w:ascii="LM Roman 10" w:hAnsi="LM Roman 10"/>
          <w:noProof/>
          <w:sz w:val="22"/>
          <w:szCs w:val="18"/>
        </w:rPr>
      </w:pPr>
      <w:r>
        <w:rPr>
          <w:noProof/>
        </w:rPr>
        <w:drawing>
          <wp:inline distT="0" distB="0" distL="0" distR="0" wp14:anchorId="21EFE933" wp14:editId="0BD202A0">
            <wp:extent cx="2609105" cy="744290"/>
            <wp:effectExtent l="0" t="0" r="1270" b="0"/>
            <wp:docPr id="199" name="Resim 199" descr="nesne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652282" cy="756607"/>
                    </a:xfrm>
                    <a:prstGeom prst="rect">
                      <a:avLst/>
                    </a:prstGeom>
                  </pic:spPr>
                </pic:pic>
              </a:graphicData>
            </a:graphic>
          </wp:inline>
        </w:drawing>
      </w:r>
    </w:p>
    <w:p w14:paraId="7555D836" w14:textId="77777777" w:rsidR="009778CB" w:rsidRPr="004E2714" w:rsidRDefault="009778CB" w:rsidP="009778CB">
      <w:pPr>
        <w:spacing w:after="0"/>
        <w:rPr>
          <w:rFonts w:ascii="LM Roman 10" w:hAnsi="LM Roman 10"/>
          <w:noProof/>
          <w:sz w:val="22"/>
          <w:szCs w:val="18"/>
        </w:rPr>
      </w:pPr>
      <w:r w:rsidRPr="004E2714">
        <w:rPr>
          <w:rFonts w:ascii="LM Roman 10" w:hAnsi="LM Roman 10"/>
          <w:noProof/>
          <w:sz w:val="22"/>
          <w:szCs w:val="18"/>
        </w:rPr>
        <w:t>N: total number of documents in the corpus N = |D|</w:t>
      </w:r>
    </w:p>
    <w:p w14:paraId="39F935AA" w14:textId="4E3F95A1" w:rsidR="009778CB" w:rsidRDefault="009778CB" w:rsidP="008A2646">
      <w:pPr>
        <w:rPr>
          <w:rFonts w:ascii="LM Roman 10" w:hAnsi="LM Roman 10"/>
          <w:noProof/>
          <w:sz w:val="22"/>
          <w:szCs w:val="18"/>
        </w:rPr>
      </w:pPr>
      <w:r w:rsidRPr="004E2714">
        <w:rPr>
          <w:rFonts w:ascii="LM Roman 10" w:hAnsi="LM Roman 10"/>
          <w:noProof/>
          <w:sz w:val="22"/>
          <w:szCs w:val="18"/>
        </w:rPr>
        <w:t xml:space="preserve"> |{d </w:t>
      </w:r>
      <w:r>
        <w:rPr>
          <w:rFonts w:ascii="LM Roman 10" w:hAnsi="LM Roman 10"/>
          <w:noProof/>
          <w:sz w:val="22"/>
          <w:szCs w:val="18"/>
        </w:rPr>
        <w:sym w:font="Symbol" w:char="F0CE"/>
      </w:r>
      <w:r w:rsidRPr="004E2714">
        <w:rPr>
          <w:rFonts w:ascii="LM Roman 10" w:hAnsi="LM Roman 10"/>
          <w:noProof/>
          <w:sz w:val="22"/>
          <w:szCs w:val="18"/>
        </w:rPr>
        <w:t xml:space="preserve"> D: t </w:t>
      </w:r>
      <w:r>
        <w:rPr>
          <w:rFonts w:ascii="LM Roman 10" w:hAnsi="LM Roman 10"/>
          <w:noProof/>
          <w:sz w:val="22"/>
          <w:szCs w:val="18"/>
        </w:rPr>
        <w:sym w:font="Symbol" w:char="F0CE"/>
      </w:r>
      <w:r w:rsidRPr="004E2714">
        <w:rPr>
          <w:rFonts w:ascii="LM Roman 10" w:hAnsi="LM Roman 10"/>
          <w:noProof/>
          <w:sz w:val="22"/>
          <w:szCs w:val="18"/>
        </w:rPr>
        <w:t xml:space="preserve"> d}|  : number of documents where the term t appears (i.e., tf(t,d)</w:t>
      </w:r>
      <w:r>
        <w:rPr>
          <w:rFonts w:ascii="LM Roman 10" w:hAnsi="LM Roman 10"/>
          <w:noProof/>
          <w:sz w:val="22"/>
          <w:szCs w:val="18"/>
        </w:rPr>
        <w:t xml:space="preserve"> </w:t>
      </w:r>
      <w:r>
        <w:rPr>
          <w:rFonts w:ascii="Courier New" w:hAnsi="Courier New" w:cs="Courier New"/>
          <w:noProof/>
          <w:sz w:val="22"/>
          <w:szCs w:val="18"/>
        </w:rPr>
        <w:t>≠</w:t>
      </w:r>
      <w:r w:rsidRPr="004E2714">
        <w:rPr>
          <w:rFonts w:ascii="LM Roman 10" w:hAnsi="LM Roman 10"/>
          <w:noProof/>
          <w:sz w:val="22"/>
          <w:szCs w:val="18"/>
        </w:rPr>
        <w:t xml:space="preserve"> 0). If the term is not in the corpus, this will lead to a division-by-zero. It is therefore common to adjust the denominator to 1 + |{d </w:t>
      </w:r>
      <w:r>
        <w:rPr>
          <w:rFonts w:ascii="LM Roman 10" w:hAnsi="LM Roman 10"/>
          <w:noProof/>
          <w:sz w:val="22"/>
          <w:szCs w:val="18"/>
        </w:rPr>
        <w:sym w:font="Symbol" w:char="F0CE"/>
      </w:r>
      <w:r w:rsidRPr="004E2714">
        <w:rPr>
          <w:rFonts w:ascii="LM Roman 10" w:hAnsi="LM Roman 10"/>
          <w:noProof/>
          <w:sz w:val="22"/>
          <w:szCs w:val="18"/>
        </w:rPr>
        <w:t xml:space="preserve"> D: t </w:t>
      </w:r>
      <w:r>
        <w:rPr>
          <w:rFonts w:ascii="LM Roman 10" w:hAnsi="LM Roman 10"/>
          <w:noProof/>
          <w:sz w:val="22"/>
          <w:szCs w:val="18"/>
        </w:rPr>
        <w:sym w:font="Symbol" w:char="F0CE"/>
      </w:r>
      <w:r w:rsidRPr="004E2714">
        <w:rPr>
          <w:rFonts w:ascii="LM Roman 10" w:hAnsi="LM Roman 10"/>
          <w:noProof/>
          <w:sz w:val="22"/>
          <w:szCs w:val="18"/>
        </w:rPr>
        <w:t xml:space="preserve"> d}|.</w:t>
      </w:r>
    </w:p>
    <w:p w14:paraId="288C81B7" w14:textId="77777777" w:rsidR="009778CB" w:rsidRDefault="009778CB" w:rsidP="009778CB">
      <w:pPr>
        <w:spacing w:after="0"/>
        <w:rPr>
          <w:rFonts w:ascii="LM Roman 10" w:hAnsi="LM Roman 10"/>
          <w:noProof/>
          <w:sz w:val="22"/>
          <w:szCs w:val="18"/>
        </w:rPr>
      </w:pPr>
      <w:r w:rsidRPr="00CF28CB">
        <w:rPr>
          <w:rFonts w:ascii="LM Roman 10" w:hAnsi="LM Roman 10"/>
          <w:noProof/>
          <w:sz w:val="22"/>
          <w:szCs w:val="18"/>
        </w:rPr>
        <w:t xml:space="preserve">Then </w:t>
      </w:r>
      <w:bookmarkStart w:id="94" w:name="_Hlk18795131"/>
      <w:r w:rsidRPr="00CF28CB">
        <w:rPr>
          <w:rFonts w:ascii="LM Roman 10" w:hAnsi="LM Roman 10"/>
          <w:noProof/>
          <w:sz w:val="22"/>
          <w:szCs w:val="18"/>
        </w:rPr>
        <w:t>Term frequency–Inverse document frequency</w:t>
      </w:r>
      <w:bookmarkEnd w:id="94"/>
      <w:r>
        <w:rPr>
          <w:rFonts w:ascii="LM Roman 10" w:hAnsi="LM Roman 10"/>
          <w:noProof/>
          <w:sz w:val="22"/>
          <w:szCs w:val="18"/>
        </w:rPr>
        <w:t>(</w:t>
      </w:r>
      <w:r w:rsidRPr="00CF28CB">
        <w:rPr>
          <w:rFonts w:ascii="LM Roman 10" w:hAnsi="LM Roman 10"/>
          <w:noProof/>
          <w:sz w:val="22"/>
          <w:szCs w:val="18"/>
        </w:rPr>
        <w:t>tf–idf</w:t>
      </w:r>
      <w:r>
        <w:rPr>
          <w:rFonts w:ascii="LM Roman 10" w:hAnsi="LM Roman 10"/>
          <w:noProof/>
          <w:sz w:val="22"/>
          <w:szCs w:val="18"/>
        </w:rPr>
        <w:t>)</w:t>
      </w:r>
      <w:r w:rsidRPr="00CF28CB">
        <w:rPr>
          <w:rFonts w:ascii="LM Roman 10" w:hAnsi="LM Roman 10"/>
          <w:noProof/>
          <w:sz w:val="22"/>
          <w:szCs w:val="18"/>
        </w:rPr>
        <w:t xml:space="preserve"> is calculated as</w:t>
      </w:r>
    </w:p>
    <w:p w14:paraId="315923D8" w14:textId="77777777" w:rsidR="009778CB" w:rsidRDefault="009778CB" w:rsidP="009778CB">
      <w:pPr>
        <w:spacing w:after="0"/>
        <w:rPr>
          <w:rFonts w:ascii="LM Roman 10" w:hAnsi="LM Roman 10"/>
          <w:noProof/>
          <w:sz w:val="22"/>
          <w:szCs w:val="18"/>
        </w:rPr>
      </w:pPr>
    </w:p>
    <w:p w14:paraId="43C0F18E" w14:textId="77777777" w:rsidR="009778CB" w:rsidRDefault="009778CB" w:rsidP="009778CB">
      <w:pPr>
        <w:spacing w:after="0"/>
        <w:jc w:val="center"/>
        <w:rPr>
          <w:rFonts w:ascii="LM Roman 10" w:hAnsi="LM Roman 10"/>
          <w:noProof/>
          <w:sz w:val="22"/>
          <w:szCs w:val="18"/>
        </w:rPr>
      </w:pPr>
      <w:r>
        <w:rPr>
          <w:noProof/>
        </w:rPr>
        <w:drawing>
          <wp:inline distT="0" distB="0" distL="0" distR="0" wp14:anchorId="12BB7757" wp14:editId="3CDDF576">
            <wp:extent cx="2631882" cy="380930"/>
            <wp:effectExtent l="0" t="0" r="0" b="635"/>
            <wp:docPr id="210" name="Resi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650966" cy="383692"/>
                    </a:xfrm>
                    <a:prstGeom prst="rect">
                      <a:avLst/>
                    </a:prstGeom>
                  </pic:spPr>
                </pic:pic>
              </a:graphicData>
            </a:graphic>
          </wp:inline>
        </w:drawing>
      </w:r>
    </w:p>
    <w:p w14:paraId="38F6063A" w14:textId="785C3001" w:rsidR="009778CB" w:rsidRDefault="009778CB" w:rsidP="008A2646">
      <w:pPr>
        <w:rPr>
          <w:rFonts w:ascii="LM Roman 10" w:hAnsi="LM Roman 10"/>
          <w:noProof/>
          <w:sz w:val="22"/>
          <w:szCs w:val="18"/>
        </w:rPr>
      </w:pPr>
      <w:r>
        <w:rPr>
          <w:rFonts w:ascii="LM Roman 10" w:hAnsi="LM Roman 10"/>
          <w:noProof/>
          <w:sz w:val="22"/>
          <w:szCs w:val="18"/>
        </w:rPr>
        <w:lastRenderedPageBreak/>
        <w:t xml:space="preserve">In order to identify our cybersecurity-related keywords vector, we used the </w:t>
      </w:r>
      <w:r w:rsidRPr="00757DD2">
        <w:rPr>
          <w:rFonts w:ascii="LM Roman 10" w:hAnsi="LM Roman 10"/>
          <w:noProof/>
          <w:sz w:val="22"/>
          <w:szCs w:val="18"/>
        </w:rPr>
        <w:t>Term frequency–Inverse document frequency</w:t>
      </w:r>
      <w:r>
        <w:rPr>
          <w:rFonts w:ascii="LM Roman 10" w:hAnsi="LM Roman 10"/>
          <w:noProof/>
          <w:sz w:val="22"/>
          <w:szCs w:val="18"/>
        </w:rPr>
        <w:t xml:space="preserve"> technique. Firstly, we find one of the past important cybersecurity events related to Turkey from history. We select “nic.tr DDOS attack” as the cybersecurity event. Then we create three different training database related to this attack with using Twitter Premium API. We select “nic.tr” as keyword and filter only the Turkish Tweets. With using </w:t>
      </w:r>
      <w:bookmarkStart w:id="95" w:name="_Hlk18795328"/>
      <w:r>
        <w:rPr>
          <w:rFonts w:ascii="LM Roman 10" w:hAnsi="LM Roman 10"/>
          <w:noProof/>
          <w:sz w:val="22"/>
          <w:szCs w:val="18"/>
        </w:rPr>
        <w:t>tf-idf technique</w:t>
      </w:r>
      <w:bookmarkEnd w:id="95"/>
      <w:r>
        <w:rPr>
          <w:rFonts w:ascii="LM Roman 10" w:hAnsi="LM Roman 10"/>
          <w:noProof/>
          <w:sz w:val="22"/>
          <w:szCs w:val="18"/>
        </w:rPr>
        <w:t xml:space="preserve">, we identify the most important words in these databases. Then we select the cybersecurity-related ones from the results of the </w:t>
      </w:r>
      <w:r w:rsidRPr="00757DD2">
        <w:rPr>
          <w:rFonts w:ascii="LM Roman 10" w:hAnsi="LM Roman 10"/>
          <w:noProof/>
          <w:sz w:val="22"/>
          <w:szCs w:val="18"/>
        </w:rPr>
        <w:t>tf-idf technique</w:t>
      </w:r>
      <w:r>
        <w:rPr>
          <w:rFonts w:ascii="LM Roman 10" w:hAnsi="LM Roman 10"/>
          <w:noProof/>
          <w:sz w:val="22"/>
          <w:szCs w:val="18"/>
        </w:rPr>
        <w:t>. And then add them to the cybersecurity-related keyword vector.</w:t>
      </w:r>
    </w:p>
    <w:p w14:paraId="1D20EF61" w14:textId="7670E9AE" w:rsidR="009778CB" w:rsidRDefault="009778CB" w:rsidP="009778CB">
      <w:pPr>
        <w:spacing w:after="0"/>
        <w:rPr>
          <w:rFonts w:ascii="LM Roman 10" w:hAnsi="LM Roman 10"/>
          <w:noProof/>
          <w:sz w:val="22"/>
          <w:szCs w:val="18"/>
        </w:rPr>
      </w:pPr>
      <w:r w:rsidRPr="009370DA">
        <w:rPr>
          <w:rFonts w:ascii="LM Roman 10" w:hAnsi="LM Roman 10"/>
          <w:noProof/>
          <w:sz w:val="22"/>
          <w:szCs w:val="18"/>
        </w:rPr>
        <w:t xml:space="preserve">The first query includes tweets containing nic.tr keyword at </w:t>
      </w:r>
      <w:r>
        <w:rPr>
          <w:rFonts w:ascii="LM Roman 10" w:hAnsi="LM Roman 10"/>
          <w:noProof/>
          <w:sz w:val="22"/>
          <w:szCs w:val="18"/>
        </w:rPr>
        <w:t xml:space="preserve">the </w:t>
      </w:r>
      <w:r w:rsidRPr="009370DA">
        <w:rPr>
          <w:rFonts w:ascii="LM Roman 10" w:hAnsi="LM Roman 10"/>
          <w:noProof/>
          <w:sz w:val="22"/>
          <w:szCs w:val="18"/>
        </w:rPr>
        <w:t>date</w:t>
      </w:r>
      <w:r>
        <w:rPr>
          <w:rFonts w:ascii="LM Roman 10" w:hAnsi="LM Roman 10"/>
          <w:noProof/>
          <w:sz w:val="22"/>
          <w:szCs w:val="18"/>
        </w:rPr>
        <w:t>s</w:t>
      </w:r>
      <w:r w:rsidRPr="009370DA">
        <w:rPr>
          <w:rFonts w:ascii="LM Roman 10" w:hAnsi="LM Roman 10"/>
          <w:noProof/>
          <w:sz w:val="22"/>
          <w:szCs w:val="18"/>
        </w:rPr>
        <w:t xml:space="preserve"> between 10.12.2014 and 13.12.2015.</w:t>
      </w:r>
      <w:r>
        <w:rPr>
          <w:rFonts w:ascii="LM Roman 10" w:hAnsi="LM Roman 10"/>
          <w:noProof/>
          <w:sz w:val="22"/>
          <w:szCs w:val="18"/>
        </w:rPr>
        <w:t xml:space="preserve"> These dates are the one year period of time before the nic.tr attack. Then we do </w:t>
      </w:r>
      <w:r w:rsidRPr="00955BA4">
        <w:rPr>
          <w:rFonts w:ascii="LM Roman 10" w:hAnsi="LM Roman 10"/>
          <w:noProof/>
          <w:sz w:val="22"/>
          <w:szCs w:val="18"/>
        </w:rPr>
        <w:t>term frequency</w:t>
      </w:r>
      <w:r>
        <w:rPr>
          <w:rFonts w:ascii="LM Roman 10" w:hAnsi="LM Roman 10"/>
          <w:noProof/>
          <w:sz w:val="22"/>
          <w:szCs w:val="18"/>
        </w:rPr>
        <w:t>-</w:t>
      </w:r>
      <w:r w:rsidRPr="00955BA4">
        <w:rPr>
          <w:rFonts w:ascii="LM Roman 10" w:hAnsi="LM Roman 10"/>
          <w:noProof/>
          <w:sz w:val="22"/>
          <w:szCs w:val="18"/>
        </w:rPr>
        <w:t>inverse document frequency</w:t>
      </w:r>
      <w:r>
        <w:rPr>
          <w:rFonts w:ascii="LM Roman 10" w:hAnsi="LM Roman 10"/>
          <w:noProof/>
          <w:sz w:val="22"/>
          <w:szCs w:val="18"/>
        </w:rPr>
        <w:t xml:space="preserve"> (TF-IDF) analysis. TF-IDF</w:t>
      </w:r>
      <w:r w:rsidRPr="00955BA4">
        <w:rPr>
          <w:rFonts w:ascii="LM Roman 10" w:hAnsi="LM Roman 10"/>
          <w:noProof/>
          <w:sz w:val="22"/>
          <w:szCs w:val="18"/>
        </w:rPr>
        <w:t xml:space="preserve"> is a numerical statistic used in information retrieval to represent how important a specific word or phrase is to a given document.</w:t>
      </w:r>
      <w:r>
        <w:rPr>
          <w:rFonts w:ascii="LM Roman 10" w:hAnsi="LM Roman 10"/>
          <w:noProof/>
          <w:sz w:val="22"/>
          <w:szCs w:val="18"/>
        </w:rPr>
        <w:t xml:space="preserve"> For doing such an analysis, we used Voyent Tools</w:t>
      </w:r>
      <w:r>
        <w:rPr>
          <w:rStyle w:val="DipnotBavurusu"/>
          <w:rFonts w:ascii="LM Roman 10" w:hAnsi="LM Roman 10"/>
          <w:noProof/>
          <w:sz w:val="22"/>
          <w:szCs w:val="18"/>
        </w:rPr>
        <w:footnoteReference w:id="8"/>
      </w:r>
      <w:r>
        <w:rPr>
          <w:rFonts w:ascii="LM Roman 10" w:hAnsi="LM Roman 10"/>
          <w:noProof/>
          <w:sz w:val="22"/>
          <w:szCs w:val="18"/>
        </w:rPr>
        <w:t>.</w:t>
      </w:r>
      <w:r w:rsidR="00667D67">
        <w:rPr>
          <w:rFonts w:ascii="LM Roman 10" w:hAnsi="LM Roman 10"/>
          <w:noProof/>
          <w:sz w:val="22"/>
          <w:szCs w:val="18"/>
        </w:rPr>
        <w:t xml:space="preserve"> </w:t>
      </w:r>
      <w:r>
        <w:rPr>
          <w:rFonts w:ascii="LM Roman 10" w:hAnsi="LM Roman 10"/>
          <w:noProof/>
          <w:sz w:val="22"/>
          <w:szCs w:val="18"/>
        </w:rPr>
        <w:t xml:space="preserve">Figure 10 exemplifies the analysis of identifying important words with using the Tweet database which created before the nic.tr attack. </w:t>
      </w:r>
    </w:p>
    <w:p w14:paraId="138C1410" w14:textId="77777777" w:rsidR="009778CB" w:rsidRDefault="009778CB" w:rsidP="009778CB">
      <w:pPr>
        <w:spacing w:after="0"/>
        <w:rPr>
          <w:rFonts w:ascii="LM Roman 10" w:hAnsi="LM Roman 10"/>
          <w:noProof/>
          <w:sz w:val="22"/>
          <w:szCs w:val="18"/>
        </w:rPr>
      </w:pPr>
    </w:p>
    <w:p w14:paraId="7FEA69A6" w14:textId="77777777" w:rsidR="009778CB" w:rsidRDefault="009778CB" w:rsidP="009778CB">
      <w:pPr>
        <w:keepNext/>
        <w:spacing w:after="0"/>
        <w:jc w:val="center"/>
      </w:pPr>
      <w:bookmarkStart w:id="96" w:name="_Hlk18626758"/>
      <w:r w:rsidRPr="00955BA4">
        <w:rPr>
          <w:noProof/>
        </w:rPr>
        <w:lastRenderedPageBreak/>
        <w:drawing>
          <wp:inline distT="0" distB="0" distL="0" distR="0" wp14:anchorId="2A1E73D4" wp14:editId="33BF0726">
            <wp:extent cx="5364060" cy="4072270"/>
            <wp:effectExtent l="0" t="0" r="8255" b="4445"/>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391001" cy="4092723"/>
                    </a:xfrm>
                    <a:prstGeom prst="rect">
                      <a:avLst/>
                    </a:prstGeom>
                  </pic:spPr>
                </pic:pic>
              </a:graphicData>
            </a:graphic>
          </wp:inline>
        </w:drawing>
      </w:r>
    </w:p>
    <w:p w14:paraId="6B4FAE02" w14:textId="705B133F" w:rsidR="009778CB" w:rsidRPr="00667D67" w:rsidRDefault="009778CB" w:rsidP="00667D67">
      <w:pPr>
        <w:pStyle w:val="ResimYazs"/>
        <w:jc w:val="center"/>
        <w:rPr>
          <w:rFonts w:ascii="LM Roman 10" w:hAnsi="LM Roman 10"/>
          <w:noProof/>
          <w:sz w:val="24"/>
          <w:szCs w:val="20"/>
        </w:rPr>
      </w:pPr>
      <w:bookmarkStart w:id="97" w:name="_Toc20172202"/>
      <w:r w:rsidRPr="00955BA4">
        <w:rPr>
          <w:rFonts w:ascii="LM Roman 10" w:hAnsi="LM Roman 10"/>
          <w:sz w:val="22"/>
          <w:szCs w:val="20"/>
        </w:rPr>
        <w:t xml:space="preserve">Figure </w:t>
      </w:r>
      <w:r w:rsidRPr="00955BA4">
        <w:rPr>
          <w:rFonts w:ascii="LM Roman 10" w:hAnsi="LM Roman 10"/>
          <w:sz w:val="22"/>
          <w:szCs w:val="20"/>
        </w:rPr>
        <w:fldChar w:fldCharType="begin"/>
      </w:r>
      <w:r w:rsidRPr="00955BA4">
        <w:rPr>
          <w:rFonts w:ascii="LM Roman 10" w:hAnsi="LM Roman 10"/>
          <w:sz w:val="22"/>
          <w:szCs w:val="20"/>
        </w:rPr>
        <w:instrText xml:space="preserve"> SEQ Figure \* ARABIC </w:instrText>
      </w:r>
      <w:r w:rsidRPr="00955BA4">
        <w:rPr>
          <w:rFonts w:ascii="LM Roman 10" w:hAnsi="LM Roman 10"/>
          <w:sz w:val="22"/>
          <w:szCs w:val="20"/>
        </w:rPr>
        <w:fldChar w:fldCharType="separate"/>
      </w:r>
      <w:r w:rsidR="00183851">
        <w:rPr>
          <w:rFonts w:ascii="LM Roman 10" w:hAnsi="LM Roman 10"/>
          <w:noProof/>
          <w:sz w:val="22"/>
          <w:szCs w:val="20"/>
        </w:rPr>
        <w:t>10</w:t>
      </w:r>
      <w:r w:rsidRPr="00955BA4">
        <w:rPr>
          <w:rFonts w:ascii="LM Roman 10" w:hAnsi="LM Roman 10"/>
          <w:sz w:val="22"/>
          <w:szCs w:val="20"/>
        </w:rPr>
        <w:fldChar w:fldCharType="end"/>
      </w:r>
      <w:r w:rsidR="00E51709">
        <w:rPr>
          <w:rFonts w:ascii="LM Roman 10" w:hAnsi="LM Roman 10"/>
          <w:sz w:val="22"/>
          <w:szCs w:val="20"/>
        </w:rPr>
        <w:t>:</w:t>
      </w:r>
      <w:r w:rsidRPr="00955BA4">
        <w:rPr>
          <w:rFonts w:ascii="LM Roman 10" w:hAnsi="LM Roman 10"/>
          <w:sz w:val="22"/>
          <w:szCs w:val="20"/>
        </w:rPr>
        <w:t xml:space="preserve"> </w:t>
      </w:r>
      <w:r>
        <w:rPr>
          <w:rFonts w:ascii="LM Roman 10" w:hAnsi="LM Roman 10"/>
          <w:sz w:val="22"/>
          <w:szCs w:val="20"/>
        </w:rPr>
        <w:t xml:space="preserve">Sinclair, S.  G. Rockwell. (2019). </w:t>
      </w:r>
      <w:r w:rsidRPr="00955BA4">
        <w:rPr>
          <w:rFonts w:ascii="LM Roman 10" w:hAnsi="LM Roman 10"/>
          <w:sz w:val="22"/>
          <w:szCs w:val="20"/>
        </w:rPr>
        <w:t xml:space="preserve">TF-IDF </w:t>
      </w:r>
      <w:r>
        <w:rPr>
          <w:rFonts w:ascii="LM Roman 10" w:hAnsi="LM Roman 10"/>
          <w:sz w:val="22"/>
          <w:szCs w:val="20"/>
        </w:rPr>
        <w:t xml:space="preserve">Words Trends </w:t>
      </w:r>
      <w:r w:rsidRPr="00955BA4">
        <w:rPr>
          <w:rFonts w:ascii="LM Roman 10" w:hAnsi="LM Roman 10"/>
          <w:sz w:val="22"/>
          <w:szCs w:val="20"/>
        </w:rPr>
        <w:t>R</w:t>
      </w:r>
      <w:r>
        <w:rPr>
          <w:rFonts w:ascii="LM Roman 10" w:hAnsi="LM Roman 10"/>
          <w:sz w:val="22"/>
          <w:szCs w:val="20"/>
        </w:rPr>
        <w:t>e</w:t>
      </w:r>
      <w:r w:rsidRPr="00955BA4">
        <w:rPr>
          <w:rFonts w:ascii="LM Roman 10" w:hAnsi="LM Roman 10"/>
          <w:sz w:val="22"/>
          <w:szCs w:val="20"/>
        </w:rPr>
        <w:t>sults before Nic.tr Attack Start Day</w:t>
      </w:r>
      <w:r>
        <w:rPr>
          <w:rFonts w:ascii="LM Roman 10" w:hAnsi="LM Roman 10"/>
          <w:sz w:val="22"/>
          <w:szCs w:val="20"/>
        </w:rPr>
        <w:t xml:space="preserve">. </w:t>
      </w:r>
      <w:r w:rsidRPr="00E33B7C">
        <w:rPr>
          <w:rFonts w:ascii="LM Roman 10" w:hAnsi="LM Roman 10"/>
          <w:sz w:val="22"/>
          <w:szCs w:val="20"/>
        </w:rPr>
        <w:t xml:space="preserve">Retrieved </w:t>
      </w:r>
      <w:r>
        <w:rPr>
          <w:rFonts w:ascii="LM Roman 10" w:hAnsi="LM Roman 10"/>
          <w:sz w:val="22"/>
          <w:szCs w:val="20"/>
        </w:rPr>
        <w:t>September</w:t>
      </w:r>
      <w:r w:rsidRPr="00E33B7C">
        <w:rPr>
          <w:rFonts w:ascii="LM Roman 10" w:hAnsi="LM Roman 10"/>
          <w:sz w:val="22"/>
          <w:szCs w:val="20"/>
        </w:rPr>
        <w:t xml:space="preserve"> </w:t>
      </w:r>
      <w:r>
        <w:rPr>
          <w:rFonts w:ascii="LM Roman 10" w:hAnsi="LM Roman 10"/>
          <w:sz w:val="22"/>
          <w:szCs w:val="20"/>
        </w:rPr>
        <w:t>7</w:t>
      </w:r>
      <w:r w:rsidRPr="00E33B7C">
        <w:rPr>
          <w:rFonts w:ascii="LM Roman 10" w:hAnsi="LM Roman 10"/>
          <w:sz w:val="22"/>
          <w:szCs w:val="20"/>
        </w:rPr>
        <w:t>, 2019, from</w:t>
      </w:r>
      <w:r>
        <w:rPr>
          <w:rFonts w:ascii="LM Roman 10" w:hAnsi="LM Roman 10"/>
          <w:sz w:val="22"/>
          <w:szCs w:val="20"/>
        </w:rPr>
        <w:t xml:space="preserve"> </w:t>
      </w:r>
      <w:r w:rsidRPr="00E33B7C">
        <w:rPr>
          <w:rFonts w:ascii="LM Roman 10" w:hAnsi="LM Roman 10"/>
          <w:sz w:val="22"/>
          <w:szCs w:val="20"/>
        </w:rPr>
        <w:t>https://voyant-tools.org.</w:t>
      </w:r>
      <w:bookmarkEnd w:id="96"/>
      <w:bookmarkEnd w:id="97"/>
    </w:p>
    <w:p w14:paraId="6AD36F5F" w14:textId="77777777" w:rsidR="009778CB" w:rsidRDefault="009778CB" w:rsidP="009778CB">
      <w:pPr>
        <w:spacing w:after="0"/>
        <w:rPr>
          <w:rFonts w:ascii="LM Roman 10" w:hAnsi="LM Roman 10"/>
          <w:sz w:val="22"/>
        </w:rPr>
      </w:pPr>
      <w:r>
        <w:rPr>
          <w:rFonts w:ascii="LM Roman 10" w:hAnsi="LM Roman 10"/>
          <w:noProof/>
          <w:sz w:val="22"/>
          <w:szCs w:val="18"/>
        </w:rPr>
        <w:t>Then we create another training database. That time we select the Tweets only at t</w:t>
      </w:r>
      <w:r w:rsidRPr="002D18BD">
        <w:rPr>
          <w:rFonts w:ascii="LM Roman 10" w:hAnsi="LM Roman 10"/>
          <w:noProof/>
          <w:sz w:val="22"/>
          <w:szCs w:val="18"/>
        </w:rPr>
        <w:t>he day of the</w:t>
      </w:r>
      <w:r>
        <w:rPr>
          <w:rFonts w:ascii="LM Roman 10" w:hAnsi="LM Roman 10"/>
          <w:noProof/>
          <w:sz w:val="22"/>
          <w:szCs w:val="18"/>
        </w:rPr>
        <w:t xml:space="preserve"> nic.tr</w:t>
      </w:r>
      <w:r w:rsidRPr="002D18BD">
        <w:rPr>
          <w:rFonts w:ascii="LM Roman 10" w:hAnsi="LM Roman 10"/>
          <w:noProof/>
          <w:sz w:val="22"/>
          <w:szCs w:val="18"/>
        </w:rPr>
        <w:t xml:space="preserve"> attack on 14 December 2015</w:t>
      </w:r>
      <w:r>
        <w:rPr>
          <w:rFonts w:ascii="LM Roman 10" w:hAnsi="LM Roman 10"/>
          <w:noProof/>
          <w:sz w:val="22"/>
          <w:szCs w:val="18"/>
        </w:rPr>
        <w:t xml:space="preserve">. We analyze the tweets in the database </w:t>
      </w:r>
      <w:bookmarkStart w:id="98" w:name="_Hlk18627711"/>
      <w:r>
        <w:rPr>
          <w:rFonts w:ascii="LM Roman 10" w:hAnsi="LM Roman 10"/>
          <w:noProof/>
          <w:sz w:val="22"/>
          <w:szCs w:val="18"/>
        </w:rPr>
        <w:t xml:space="preserve">with </w:t>
      </w:r>
      <w:r w:rsidRPr="00955BA4">
        <w:rPr>
          <w:rFonts w:ascii="LM Roman 10" w:hAnsi="LM Roman 10"/>
          <w:sz w:val="22"/>
        </w:rPr>
        <w:t>TF-IDF</w:t>
      </w:r>
      <w:r>
        <w:rPr>
          <w:rFonts w:ascii="LM Roman 10" w:hAnsi="LM Roman 10"/>
          <w:sz w:val="22"/>
        </w:rPr>
        <w:t xml:space="preserve"> frequency analysis and do A/B test to select words from them to our cybersecurity-related keyword vector.</w:t>
      </w:r>
    </w:p>
    <w:p w14:paraId="455DDA18" w14:textId="77777777" w:rsidR="009778CB" w:rsidRDefault="009778CB" w:rsidP="009778CB">
      <w:pPr>
        <w:spacing w:after="0"/>
        <w:rPr>
          <w:rFonts w:ascii="LM Roman 10" w:hAnsi="LM Roman 10"/>
          <w:noProof/>
          <w:sz w:val="22"/>
          <w:szCs w:val="18"/>
        </w:rPr>
      </w:pPr>
    </w:p>
    <w:bookmarkEnd w:id="98"/>
    <w:p w14:paraId="3C84A8FB" w14:textId="1880E848" w:rsidR="009778CB" w:rsidRDefault="009778CB" w:rsidP="009778CB">
      <w:pPr>
        <w:spacing w:after="0"/>
        <w:rPr>
          <w:rFonts w:ascii="LM Roman 10" w:hAnsi="LM Roman 10"/>
          <w:noProof/>
          <w:sz w:val="22"/>
          <w:szCs w:val="18"/>
        </w:rPr>
      </w:pPr>
      <w:r w:rsidRPr="00757DD2">
        <w:rPr>
          <w:rFonts w:ascii="LM Roman 10" w:hAnsi="LM Roman 10"/>
          <w:noProof/>
          <w:sz w:val="22"/>
          <w:szCs w:val="18"/>
        </w:rPr>
        <w:t>Figure 1</w:t>
      </w:r>
      <w:r w:rsidR="00C96942">
        <w:rPr>
          <w:rFonts w:ascii="LM Roman 10" w:hAnsi="LM Roman 10"/>
          <w:noProof/>
          <w:sz w:val="22"/>
          <w:szCs w:val="18"/>
        </w:rPr>
        <w:t>1</w:t>
      </w:r>
      <w:r w:rsidRPr="00757DD2">
        <w:rPr>
          <w:rFonts w:ascii="LM Roman 10" w:hAnsi="LM Roman 10"/>
          <w:noProof/>
          <w:sz w:val="22"/>
          <w:szCs w:val="18"/>
        </w:rPr>
        <w:t xml:space="preserve"> exemplifies the analysis of identifying important words with using the Tweet database which created at the nic.tr attack </w:t>
      </w:r>
      <w:r>
        <w:rPr>
          <w:rFonts w:ascii="LM Roman 10" w:hAnsi="LM Roman 10"/>
          <w:noProof/>
          <w:sz w:val="22"/>
          <w:szCs w:val="18"/>
        </w:rPr>
        <w:t xml:space="preserve">start </w:t>
      </w:r>
      <w:r w:rsidRPr="00757DD2">
        <w:rPr>
          <w:rFonts w:ascii="LM Roman 10" w:hAnsi="LM Roman 10"/>
          <w:noProof/>
          <w:sz w:val="22"/>
          <w:szCs w:val="18"/>
        </w:rPr>
        <w:t>day.</w:t>
      </w:r>
      <w:r>
        <w:rPr>
          <w:rFonts w:ascii="LM Roman 10" w:hAnsi="LM Roman 10"/>
          <w:noProof/>
          <w:sz w:val="22"/>
          <w:szCs w:val="18"/>
        </w:rPr>
        <w:t xml:space="preserve"> </w:t>
      </w:r>
      <w:r w:rsidRPr="00757DD2">
        <w:rPr>
          <w:rFonts w:ascii="LM Roman 10" w:hAnsi="LM Roman 10"/>
          <w:noProof/>
          <w:sz w:val="22"/>
          <w:szCs w:val="18"/>
        </w:rPr>
        <w:t>Some of the important words identified by the analysis are “</w:t>
      </w:r>
      <w:r>
        <w:rPr>
          <w:rFonts w:ascii="LM Roman 10" w:hAnsi="LM Roman 10"/>
          <w:noProof/>
          <w:sz w:val="22"/>
          <w:szCs w:val="18"/>
        </w:rPr>
        <w:t>DDoS</w:t>
      </w:r>
      <w:r w:rsidRPr="00757DD2">
        <w:rPr>
          <w:rFonts w:ascii="LM Roman 10" w:hAnsi="LM Roman 10"/>
          <w:noProof/>
          <w:sz w:val="22"/>
          <w:szCs w:val="18"/>
        </w:rPr>
        <w:t>”, “</w:t>
      </w:r>
      <w:r>
        <w:rPr>
          <w:rFonts w:ascii="LM Roman 10" w:hAnsi="LM Roman 10"/>
          <w:noProof/>
          <w:sz w:val="22"/>
          <w:szCs w:val="18"/>
        </w:rPr>
        <w:t>fidye</w:t>
      </w:r>
      <w:r w:rsidRPr="00757DD2">
        <w:rPr>
          <w:rFonts w:ascii="LM Roman 10" w:hAnsi="LM Roman 10"/>
          <w:noProof/>
          <w:sz w:val="22"/>
          <w:szCs w:val="18"/>
        </w:rPr>
        <w:t>”, “saldırısı”, “</w:t>
      </w:r>
      <w:r>
        <w:rPr>
          <w:rFonts w:ascii="LM Roman 10" w:hAnsi="LM Roman 10"/>
          <w:noProof/>
          <w:sz w:val="22"/>
          <w:szCs w:val="18"/>
        </w:rPr>
        <w:t>siber</w:t>
      </w:r>
      <w:r w:rsidRPr="00757DD2">
        <w:rPr>
          <w:rFonts w:ascii="LM Roman 10" w:hAnsi="LM Roman 10"/>
          <w:noProof/>
          <w:sz w:val="22"/>
          <w:szCs w:val="18"/>
        </w:rPr>
        <w:t>”, “</w:t>
      </w:r>
      <w:r>
        <w:rPr>
          <w:rFonts w:ascii="LM Roman 10" w:hAnsi="LM Roman 10"/>
          <w:noProof/>
          <w:sz w:val="22"/>
          <w:szCs w:val="18"/>
        </w:rPr>
        <w:t>virüs</w:t>
      </w:r>
      <w:r w:rsidRPr="00757DD2">
        <w:rPr>
          <w:rFonts w:ascii="LM Roman 10" w:hAnsi="LM Roman 10"/>
          <w:noProof/>
          <w:sz w:val="22"/>
          <w:szCs w:val="18"/>
        </w:rPr>
        <w:t xml:space="preserve">”, as you can see in Figure </w:t>
      </w:r>
      <w:r w:rsidR="009245EE">
        <w:rPr>
          <w:rFonts w:ascii="LM Roman 10" w:hAnsi="LM Roman 10"/>
          <w:noProof/>
          <w:sz w:val="22"/>
          <w:szCs w:val="18"/>
        </w:rPr>
        <w:t>11</w:t>
      </w:r>
      <w:r w:rsidRPr="00757DD2">
        <w:rPr>
          <w:rFonts w:ascii="LM Roman 10" w:hAnsi="LM Roman 10"/>
          <w:noProof/>
          <w:sz w:val="22"/>
          <w:szCs w:val="18"/>
        </w:rPr>
        <w:t>.</w:t>
      </w:r>
    </w:p>
    <w:p w14:paraId="48536BFE" w14:textId="77777777" w:rsidR="009778CB" w:rsidRDefault="009778CB" w:rsidP="009778CB">
      <w:pPr>
        <w:spacing w:after="0"/>
        <w:rPr>
          <w:rFonts w:ascii="LM Roman 10" w:hAnsi="LM Roman 10"/>
          <w:noProof/>
          <w:sz w:val="22"/>
          <w:szCs w:val="18"/>
        </w:rPr>
      </w:pPr>
    </w:p>
    <w:p w14:paraId="4362BBB3" w14:textId="77777777" w:rsidR="009778CB" w:rsidRDefault="009778CB" w:rsidP="009778CB">
      <w:pPr>
        <w:keepNext/>
        <w:spacing w:after="0"/>
        <w:jc w:val="center"/>
      </w:pPr>
      <w:r w:rsidRPr="00E33B7C">
        <w:rPr>
          <w:noProof/>
        </w:rPr>
        <w:lastRenderedPageBreak/>
        <w:drawing>
          <wp:inline distT="0" distB="0" distL="0" distR="0" wp14:anchorId="723384E9" wp14:editId="7147A4DE">
            <wp:extent cx="5483185" cy="3729162"/>
            <wp:effectExtent l="0" t="0" r="3810" b="5080"/>
            <wp:docPr id="30" name="Resi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86135" cy="3731168"/>
                    </a:xfrm>
                    <a:prstGeom prst="rect">
                      <a:avLst/>
                    </a:prstGeom>
                  </pic:spPr>
                </pic:pic>
              </a:graphicData>
            </a:graphic>
          </wp:inline>
        </w:drawing>
      </w:r>
    </w:p>
    <w:p w14:paraId="2F45D337" w14:textId="3BE300AA" w:rsidR="009778CB" w:rsidRPr="00B27A8D" w:rsidRDefault="009778CB" w:rsidP="00B27A8D">
      <w:pPr>
        <w:pStyle w:val="ResimYazs"/>
        <w:spacing w:after="240"/>
        <w:jc w:val="center"/>
        <w:rPr>
          <w:rFonts w:ascii="LM Roman 10" w:hAnsi="LM Roman 10"/>
          <w:noProof/>
          <w:sz w:val="24"/>
          <w:szCs w:val="20"/>
        </w:rPr>
      </w:pPr>
      <w:bookmarkStart w:id="99" w:name="_Toc20172203"/>
      <w:r w:rsidRPr="00E33B7C">
        <w:rPr>
          <w:rFonts w:ascii="LM Roman 10" w:hAnsi="LM Roman 10"/>
          <w:sz w:val="22"/>
          <w:szCs w:val="20"/>
        </w:rPr>
        <w:t xml:space="preserve">Figure </w:t>
      </w:r>
      <w:r w:rsidRPr="00E33B7C">
        <w:rPr>
          <w:rFonts w:ascii="LM Roman 10" w:hAnsi="LM Roman 10"/>
          <w:sz w:val="22"/>
          <w:szCs w:val="20"/>
        </w:rPr>
        <w:fldChar w:fldCharType="begin"/>
      </w:r>
      <w:r w:rsidRPr="00E33B7C">
        <w:rPr>
          <w:rFonts w:ascii="LM Roman 10" w:hAnsi="LM Roman 10"/>
          <w:sz w:val="22"/>
          <w:szCs w:val="20"/>
        </w:rPr>
        <w:instrText xml:space="preserve"> SEQ Figure \* ARABIC </w:instrText>
      </w:r>
      <w:r w:rsidRPr="00E33B7C">
        <w:rPr>
          <w:rFonts w:ascii="LM Roman 10" w:hAnsi="LM Roman 10"/>
          <w:sz w:val="22"/>
          <w:szCs w:val="20"/>
        </w:rPr>
        <w:fldChar w:fldCharType="separate"/>
      </w:r>
      <w:r w:rsidR="00183851">
        <w:rPr>
          <w:rFonts w:ascii="LM Roman 10" w:hAnsi="LM Roman 10"/>
          <w:noProof/>
          <w:sz w:val="22"/>
          <w:szCs w:val="20"/>
        </w:rPr>
        <w:t>11</w:t>
      </w:r>
      <w:r w:rsidRPr="00E33B7C">
        <w:rPr>
          <w:rFonts w:ascii="LM Roman 10" w:hAnsi="LM Roman 10"/>
          <w:sz w:val="22"/>
          <w:szCs w:val="20"/>
        </w:rPr>
        <w:fldChar w:fldCharType="end"/>
      </w:r>
      <w:r w:rsidR="005D3303">
        <w:rPr>
          <w:rFonts w:ascii="LM Roman 10" w:hAnsi="LM Roman 10"/>
          <w:sz w:val="22"/>
          <w:szCs w:val="20"/>
        </w:rPr>
        <w:t>:</w:t>
      </w:r>
      <w:r w:rsidRPr="00E33B7C">
        <w:rPr>
          <w:rFonts w:ascii="LM Roman 10" w:hAnsi="LM Roman 10"/>
          <w:sz w:val="22"/>
          <w:szCs w:val="20"/>
        </w:rPr>
        <w:t xml:space="preserve"> </w:t>
      </w:r>
      <w:bookmarkStart w:id="100" w:name="_Hlk18783575"/>
      <w:r w:rsidRPr="00E33B7C">
        <w:rPr>
          <w:rFonts w:ascii="LM Roman 10" w:hAnsi="LM Roman 10"/>
          <w:sz w:val="22"/>
          <w:szCs w:val="20"/>
        </w:rPr>
        <w:t xml:space="preserve">Sinclair, S.  G. Rockwell. (2019). TF-IDF Words Trends Results </w:t>
      </w:r>
      <w:r>
        <w:rPr>
          <w:rFonts w:ascii="LM Roman 10" w:hAnsi="LM Roman 10"/>
          <w:sz w:val="22"/>
          <w:szCs w:val="20"/>
        </w:rPr>
        <w:t xml:space="preserve">at </w:t>
      </w:r>
      <w:r w:rsidRPr="00E33B7C">
        <w:rPr>
          <w:rFonts w:ascii="LM Roman 10" w:hAnsi="LM Roman 10"/>
          <w:sz w:val="22"/>
          <w:szCs w:val="20"/>
        </w:rPr>
        <w:t>Nic.tr Attack Start Day. Retrieved September 7, 2019, from https://voyant-tools.org.</w:t>
      </w:r>
      <w:bookmarkEnd w:id="99"/>
      <w:bookmarkEnd w:id="100"/>
    </w:p>
    <w:p w14:paraId="3AB6A89A" w14:textId="4B62D21C" w:rsidR="009778CB" w:rsidRDefault="009778CB" w:rsidP="00B27A8D">
      <w:pPr>
        <w:rPr>
          <w:rFonts w:ascii="LM Roman 10" w:hAnsi="LM Roman 10"/>
          <w:noProof/>
          <w:sz w:val="22"/>
          <w:szCs w:val="18"/>
        </w:rPr>
      </w:pPr>
      <w:r w:rsidRPr="00B3011A">
        <w:rPr>
          <w:rFonts w:ascii="LM Roman 10" w:hAnsi="LM Roman 10"/>
          <w:noProof/>
          <w:sz w:val="22"/>
          <w:szCs w:val="18"/>
        </w:rPr>
        <w:t>Lastly</w:t>
      </w:r>
      <w:r>
        <w:rPr>
          <w:rFonts w:ascii="LM Roman 10" w:hAnsi="LM Roman 10"/>
          <w:noProof/>
          <w:sz w:val="22"/>
          <w:szCs w:val="18"/>
        </w:rPr>
        <w:t>,</w:t>
      </w:r>
      <w:r w:rsidRPr="00B3011A">
        <w:rPr>
          <w:rFonts w:ascii="LM Roman 10" w:hAnsi="LM Roman 10"/>
          <w:noProof/>
          <w:sz w:val="22"/>
          <w:szCs w:val="18"/>
        </w:rPr>
        <w:t xml:space="preserve"> we create another training database. It includes the Tweets between 14 December 2015 and 28 December 2015. Within two weeks period of time, nearly 1000 Tweet had been tweeted related with "nic.tr".  </w:t>
      </w:r>
    </w:p>
    <w:p w14:paraId="0C6EE06F" w14:textId="644BDFD0" w:rsidR="009778CB" w:rsidRDefault="009778CB" w:rsidP="009778CB">
      <w:pPr>
        <w:spacing w:after="0"/>
        <w:rPr>
          <w:rFonts w:ascii="LM Roman 10" w:hAnsi="LM Roman 10"/>
          <w:noProof/>
          <w:sz w:val="22"/>
          <w:szCs w:val="18"/>
        </w:rPr>
      </w:pPr>
      <w:r w:rsidRPr="00757DD2">
        <w:rPr>
          <w:rFonts w:ascii="LM Roman 10" w:hAnsi="LM Roman 10"/>
          <w:noProof/>
          <w:sz w:val="22"/>
          <w:szCs w:val="18"/>
        </w:rPr>
        <w:t>Figure 1</w:t>
      </w:r>
      <w:r w:rsidR="005226AE">
        <w:rPr>
          <w:rFonts w:ascii="LM Roman 10" w:hAnsi="LM Roman 10"/>
          <w:noProof/>
          <w:sz w:val="22"/>
          <w:szCs w:val="18"/>
        </w:rPr>
        <w:t>2</w:t>
      </w:r>
      <w:r w:rsidRPr="00757DD2">
        <w:rPr>
          <w:rFonts w:ascii="LM Roman 10" w:hAnsi="LM Roman 10"/>
          <w:noProof/>
          <w:sz w:val="22"/>
          <w:szCs w:val="18"/>
        </w:rPr>
        <w:t xml:space="preserve"> exemplifies the analysis of identifying important words with using the Tweet database which created </w:t>
      </w:r>
      <w:r>
        <w:rPr>
          <w:rFonts w:ascii="LM Roman 10" w:hAnsi="LM Roman 10"/>
          <w:noProof/>
          <w:sz w:val="22"/>
          <w:szCs w:val="18"/>
        </w:rPr>
        <w:t>after</w:t>
      </w:r>
      <w:r w:rsidRPr="00757DD2">
        <w:rPr>
          <w:rFonts w:ascii="LM Roman 10" w:hAnsi="LM Roman 10"/>
          <w:noProof/>
          <w:sz w:val="22"/>
          <w:szCs w:val="18"/>
        </w:rPr>
        <w:t xml:space="preserve"> the nic.tr attack </w:t>
      </w:r>
      <w:r>
        <w:rPr>
          <w:rFonts w:ascii="LM Roman 10" w:hAnsi="LM Roman 10"/>
          <w:noProof/>
          <w:sz w:val="22"/>
          <w:szCs w:val="18"/>
        </w:rPr>
        <w:t xml:space="preserve">start </w:t>
      </w:r>
      <w:r w:rsidRPr="00757DD2">
        <w:rPr>
          <w:rFonts w:ascii="LM Roman 10" w:hAnsi="LM Roman 10"/>
          <w:noProof/>
          <w:sz w:val="22"/>
          <w:szCs w:val="18"/>
        </w:rPr>
        <w:t>day.</w:t>
      </w:r>
      <w:r>
        <w:rPr>
          <w:rFonts w:ascii="LM Roman 10" w:hAnsi="LM Roman 10"/>
          <w:noProof/>
          <w:sz w:val="22"/>
          <w:szCs w:val="18"/>
        </w:rPr>
        <w:t xml:space="preserve"> </w:t>
      </w:r>
      <w:bookmarkStart w:id="101" w:name="_Hlk18796797"/>
      <w:r>
        <w:rPr>
          <w:rFonts w:ascii="LM Roman 10" w:hAnsi="LM Roman 10"/>
          <w:noProof/>
          <w:sz w:val="22"/>
          <w:szCs w:val="18"/>
        </w:rPr>
        <w:t>Some of the important words identified by the analysis are “saldırı”, “saldırıları”, “saldırısı”, “DDoS”, “hacker”, “hacklendi” as you can see in Figure 1</w:t>
      </w:r>
      <w:r w:rsidR="007E7697">
        <w:rPr>
          <w:rFonts w:ascii="LM Roman 10" w:hAnsi="LM Roman 10"/>
          <w:noProof/>
          <w:sz w:val="22"/>
          <w:szCs w:val="18"/>
        </w:rPr>
        <w:t>2</w:t>
      </w:r>
      <w:r>
        <w:rPr>
          <w:rFonts w:ascii="LM Roman 10" w:hAnsi="LM Roman 10"/>
          <w:noProof/>
          <w:sz w:val="22"/>
          <w:szCs w:val="18"/>
        </w:rPr>
        <w:t>.</w:t>
      </w:r>
    </w:p>
    <w:p w14:paraId="2EE8A300" w14:textId="77777777" w:rsidR="00667D67" w:rsidRDefault="00667D67" w:rsidP="009778CB">
      <w:pPr>
        <w:spacing w:after="0"/>
        <w:rPr>
          <w:rFonts w:ascii="LM Roman 10" w:hAnsi="LM Roman 10"/>
          <w:noProof/>
          <w:sz w:val="22"/>
          <w:szCs w:val="18"/>
        </w:rPr>
      </w:pPr>
    </w:p>
    <w:bookmarkEnd w:id="101"/>
    <w:p w14:paraId="14A4B68D" w14:textId="77777777" w:rsidR="009778CB" w:rsidRDefault="009778CB" w:rsidP="009778CB">
      <w:pPr>
        <w:keepNext/>
        <w:spacing w:after="0"/>
      </w:pPr>
      <w:r w:rsidRPr="00743071">
        <w:rPr>
          <w:noProof/>
        </w:rPr>
        <w:lastRenderedPageBreak/>
        <w:drawing>
          <wp:inline distT="0" distB="0" distL="0" distR="0" wp14:anchorId="4657C6AB" wp14:editId="0BF6A0DA">
            <wp:extent cx="5523230" cy="2862470"/>
            <wp:effectExtent l="0" t="0" r="1270" b="0"/>
            <wp:docPr id="38" name="Resim 38" descr="harit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529822" cy="2865887"/>
                    </a:xfrm>
                    <a:prstGeom prst="rect">
                      <a:avLst/>
                    </a:prstGeom>
                  </pic:spPr>
                </pic:pic>
              </a:graphicData>
            </a:graphic>
          </wp:inline>
        </w:drawing>
      </w:r>
      <w:r>
        <w:t xml:space="preserve">  </w:t>
      </w:r>
    </w:p>
    <w:p w14:paraId="017162FA" w14:textId="512EC2DA" w:rsidR="00717CFA" w:rsidRPr="00717CFA" w:rsidRDefault="009778CB" w:rsidP="00717CFA">
      <w:pPr>
        <w:pStyle w:val="ResimYazs"/>
        <w:jc w:val="center"/>
        <w:rPr>
          <w:rFonts w:ascii="LM Roman 10" w:hAnsi="LM Roman 10"/>
          <w:sz w:val="22"/>
          <w:szCs w:val="20"/>
        </w:rPr>
      </w:pPr>
      <w:bookmarkStart w:id="102" w:name="_Toc20172204"/>
      <w:r w:rsidRPr="00743071">
        <w:rPr>
          <w:rFonts w:ascii="LM Roman 10" w:hAnsi="LM Roman 10"/>
          <w:sz w:val="22"/>
          <w:szCs w:val="20"/>
        </w:rPr>
        <w:t xml:space="preserve">Figure </w:t>
      </w:r>
      <w:r w:rsidRPr="00743071">
        <w:rPr>
          <w:rFonts w:ascii="LM Roman 10" w:hAnsi="LM Roman 10"/>
          <w:sz w:val="22"/>
          <w:szCs w:val="20"/>
        </w:rPr>
        <w:fldChar w:fldCharType="begin"/>
      </w:r>
      <w:r w:rsidRPr="00743071">
        <w:rPr>
          <w:rFonts w:ascii="LM Roman 10" w:hAnsi="LM Roman 10"/>
          <w:sz w:val="22"/>
          <w:szCs w:val="20"/>
        </w:rPr>
        <w:instrText xml:space="preserve"> SEQ Figure \* ARABIC </w:instrText>
      </w:r>
      <w:r w:rsidRPr="00743071">
        <w:rPr>
          <w:rFonts w:ascii="LM Roman 10" w:hAnsi="LM Roman 10"/>
          <w:sz w:val="22"/>
          <w:szCs w:val="20"/>
        </w:rPr>
        <w:fldChar w:fldCharType="separate"/>
      </w:r>
      <w:r w:rsidR="00183851">
        <w:rPr>
          <w:rFonts w:ascii="LM Roman 10" w:hAnsi="LM Roman 10"/>
          <w:noProof/>
          <w:sz w:val="22"/>
          <w:szCs w:val="20"/>
        </w:rPr>
        <w:t>12</w:t>
      </w:r>
      <w:r w:rsidRPr="00743071">
        <w:rPr>
          <w:rFonts w:ascii="LM Roman 10" w:hAnsi="LM Roman 10"/>
          <w:sz w:val="22"/>
          <w:szCs w:val="20"/>
        </w:rPr>
        <w:fldChar w:fldCharType="end"/>
      </w:r>
      <w:r w:rsidR="005D3303">
        <w:rPr>
          <w:rFonts w:ascii="LM Roman 10" w:hAnsi="LM Roman 10"/>
          <w:sz w:val="22"/>
          <w:szCs w:val="20"/>
        </w:rPr>
        <w:t>:</w:t>
      </w:r>
      <w:r w:rsidRPr="00743071">
        <w:rPr>
          <w:rFonts w:ascii="LM Roman 10" w:hAnsi="LM Roman 10"/>
          <w:sz w:val="22"/>
          <w:szCs w:val="20"/>
        </w:rPr>
        <w:t xml:space="preserve"> </w:t>
      </w:r>
      <w:bookmarkStart w:id="103" w:name="_Hlk18788115"/>
      <w:r w:rsidRPr="00743071">
        <w:rPr>
          <w:rFonts w:ascii="LM Roman 10" w:hAnsi="LM Roman 10"/>
          <w:sz w:val="22"/>
          <w:szCs w:val="20"/>
        </w:rPr>
        <w:t>Sinclair, S.  G. Rockwell. (2019). TF-IDF Words Trends a</w:t>
      </w:r>
      <w:r>
        <w:rPr>
          <w:rFonts w:ascii="LM Roman 10" w:hAnsi="LM Roman 10"/>
          <w:sz w:val="22"/>
          <w:szCs w:val="20"/>
        </w:rPr>
        <w:t>fter</w:t>
      </w:r>
      <w:r w:rsidRPr="00743071">
        <w:rPr>
          <w:rFonts w:ascii="LM Roman 10" w:hAnsi="LM Roman 10"/>
          <w:sz w:val="22"/>
          <w:szCs w:val="20"/>
        </w:rPr>
        <w:t xml:space="preserve"> Nic.tr Attack</w:t>
      </w:r>
      <w:r>
        <w:rPr>
          <w:rFonts w:ascii="LM Roman 10" w:hAnsi="LM Roman 10"/>
          <w:sz w:val="22"/>
          <w:szCs w:val="20"/>
        </w:rPr>
        <w:t xml:space="preserve"> </w:t>
      </w:r>
      <w:r w:rsidRPr="00743071">
        <w:rPr>
          <w:rFonts w:ascii="LM Roman 10" w:hAnsi="LM Roman 10"/>
          <w:sz w:val="22"/>
          <w:szCs w:val="20"/>
        </w:rPr>
        <w:t>Start Day</w:t>
      </w:r>
      <w:r>
        <w:rPr>
          <w:rFonts w:ascii="LM Roman 10" w:hAnsi="LM Roman 10"/>
          <w:sz w:val="22"/>
          <w:szCs w:val="20"/>
        </w:rPr>
        <w:t xml:space="preserve"> (2 weeks period)</w:t>
      </w:r>
      <w:r w:rsidRPr="00743071">
        <w:rPr>
          <w:rFonts w:ascii="LM Roman 10" w:hAnsi="LM Roman 10"/>
          <w:sz w:val="22"/>
          <w:szCs w:val="20"/>
        </w:rPr>
        <w:t>. Retrieved September 7, 2019, from https://voyant-tools.org.</w:t>
      </w:r>
      <w:bookmarkEnd w:id="102"/>
      <w:bookmarkEnd w:id="103"/>
    </w:p>
    <w:p w14:paraId="67AAE593" w14:textId="77777777" w:rsidR="005F3CD5" w:rsidRDefault="005F3CD5" w:rsidP="00F53C56"/>
    <w:p w14:paraId="6EA707FF" w14:textId="77777777" w:rsidR="00717CFA" w:rsidRPr="00BD1831" w:rsidRDefault="009778CB" w:rsidP="00F53C56">
      <w:pPr>
        <w:rPr>
          <w:rFonts w:ascii="LM Roman 10" w:hAnsi="LM Roman 10"/>
          <w:sz w:val="22"/>
          <w:szCs w:val="18"/>
        </w:rPr>
      </w:pPr>
      <w:r w:rsidRPr="00BD1831">
        <w:rPr>
          <w:rFonts w:ascii="LM Roman 10" w:hAnsi="LM Roman 10"/>
          <w:sz w:val="22"/>
          <w:szCs w:val="18"/>
        </w:rPr>
        <w:t xml:space="preserve">Figure </w:t>
      </w:r>
      <w:r w:rsidR="00483FBF" w:rsidRPr="00BD1831">
        <w:rPr>
          <w:rFonts w:ascii="LM Roman 10" w:hAnsi="LM Roman 10"/>
          <w:sz w:val="22"/>
          <w:szCs w:val="18"/>
        </w:rPr>
        <w:t>13</w:t>
      </w:r>
      <w:r w:rsidRPr="00BD1831">
        <w:rPr>
          <w:rFonts w:ascii="LM Roman 10" w:hAnsi="LM Roman 10"/>
          <w:sz w:val="22"/>
          <w:szCs w:val="18"/>
        </w:rPr>
        <w:t xml:space="preserve"> shows </w:t>
      </w:r>
      <w:r w:rsidR="00BD1831">
        <w:rPr>
          <w:rFonts w:ascii="LM Roman 10" w:hAnsi="LM Roman 10"/>
          <w:sz w:val="22"/>
          <w:szCs w:val="18"/>
        </w:rPr>
        <w:t>C</w:t>
      </w:r>
      <w:r w:rsidRPr="00BD1831">
        <w:rPr>
          <w:rFonts w:ascii="LM Roman 10" w:hAnsi="LM Roman 10"/>
          <w:sz w:val="22"/>
          <w:szCs w:val="18"/>
        </w:rPr>
        <w:t>irrus</w:t>
      </w:r>
      <w:r w:rsidR="00BD1831" w:rsidRPr="00BD1831">
        <w:rPr>
          <w:rStyle w:val="DipnotBavurusu"/>
          <w:rFonts w:ascii="LM Roman 10" w:hAnsi="LM Roman 10"/>
          <w:sz w:val="22"/>
          <w:szCs w:val="18"/>
        </w:rPr>
        <w:footnoteReference w:id="9"/>
      </w:r>
      <w:r w:rsidRPr="00BD1831">
        <w:rPr>
          <w:rFonts w:ascii="LM Roman 10" w:hAnsi="LM Roman 10"/>
          <w:sz w:val="22"/>
          <w:szCs w:val="18"/>
        </w:rPr>
        <w:t xml:space="preserve"> after nic.tr DDOS Attack Start Day (2 weeks period).</w:t>
      </w:r>
    </w:p>
    <w:p w14:paraId="1912C6BD" w14:textId="11366400" w:rsidR="009778CB" w:rsidRPr="00743071" w:rsidRDefault="009778CB" w:rsidP="00BD1831">
      <w:pPr>
        <w:jc w:val="center"/>
        <w:rPr>
          <w:rFonts w:ascii="LM Roman 10" w:hAnsi="LM Roman 10"/>
          <w:sz w:val="28"/>
          <w:szCs w:val="22"/>
        </w:rPr>
      </w:pPr>
      <w:r w:rsidRPr="00743071">
        <w:rPr>
          <w:rFonts w:ascii="LM Roman 10" w:hAnsi="LM Roman 10"/>
          <w:noProof/>
          <w:sz w:val="28"/>
          <w:szCs w:val="22"/>
        </w:rPr>
        <w:lastRenderedPageBreak/>
        <w:drawing>
          <wp:inline distT="0" distB="0" distL="0" distR="0" wp14:anchorId="6DA217E9" wp14:editId="015D4D2B">
            <wp:extent cx="5636183" cy="4341413"/>
            <wp:effectExtent l="0" t="0" r="3175" b="2540"/>
            <wp:docPr id="39"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657360" cy="4357725"/>
                    </a:xfrm>
                    <a:prstGeom prst="rect">
                      <a:avLst/>
                    </a:prstGeom>
                  </pic:spPr>
                </pic:pic>
              </a:graphicData>
            </a:graphic>
          </wp:inline>
        </w:drawing>
      </w:r>
    </w:p>
    <w:p w14:paraId="005F12A3" w14:textId="26221BF0" w:rsidR="009778CB" w:rsidRDefault="009778CB" w:rsidP="009778CB">
      <w:pPr>
        <w:pStyle w:val="ResimYazs"/>
        <w:jc w:val="center"/>
        <w:rPr>
          <w:rFonts w:ascii="LM Roman 10" w:hAnsi="LM Roman 10"/>
          <w:sz w:val="22"/>
          <w:szCs w:val="20"/>
        </w:rPr>
      </w:pPr>
      <w:bookmarkStart w:id="104" w:name="_Toc20172205"/>
      <w:r w:rsidRPr="00743071">
        <w:rPr>
          <w:rFonts w:ascii="LM Roman 10" w:hAnsi="LM Roman 10"/>
          <w:sz w:val="22"/>
          <w:szCs w:val="20"/>
        </w:rPr>
        <w:t xml:space="preserve">Figure </w:t>
      </w:r>
      <w:r w:rsidRPr="00743071">
        <w:rPr>
          <w:rFonts w:ascii="LM Roman 10" w:hAnsi="LM Roman 10"/>
          <w:sz w:val="22"/>
          <w:szCs w:val="20"/>
        </w:rPr>
        <w:fldChar w:fldCharType="begin"/>
      </w:r>
      <w:r w:rsidRPr="00743071">
        <w:rPr>
          <w:rFonts w:ascii="LM Roman 10" w:hAnsi="LM Roman 10"/>
          <w:sz w:val="22"/>
          <w:szCs w:val="20"/>
        </w:rPr>
        <w:instrText xml:space="preserve"> SEQ Figure \* ARABIC </w:instrText>
      </w:r>
      <w:r w:rsidRPr="00743071">
        <w:rPr>
          <w:rFonts w:ascii="LM Roman 10" w:hAnsi="LM Roman 10"/>
          <w:sz w:val="22"/>
          <w:szCs w:val="20"/>
        </w:rPr>
        <w:fldChar w:fldCharType="separate"/>
      </w:r>
      <w:r w:rsidR="00183851">
        <w:rPr>
          <w:rFonts w:ascii="LM Roman 10" w:hAnsi="LM Roman 10"/>
          <w:noProof/>
          <w:sz w:val="22"/>
          <w:szCs w:val="20"/>
        </w:rPr>
        <w:t>13</w:t>
      </w:r>
      <w:r w:rsidRPr="00743071">
        <w:rPr>
          <w:rFonts w:ascii="LM Roman 10" w:hAnsi="LM Roman 10"/>
          <w:sz w:val="22"/>
          <w:szCs w:val="20"/>
        </w:rPr>
        <w:fldChar w:fldCharType="end"/>
      </w:r>
      <w:r w:rsidR="007622FE">
        <w:rPr>
          <w:rFonts w:ascii="LM Roman 10" w:hAnsi="LM Roman 10"/>
          <w:sz w:val="22"/>
          <w:szCs w:val="20"/>
        </w:rPr>
        <w:t>:</w:t>
      </w:r>
      <w:r w:rsidRPr="00743071">
        <w:rPr>
          <w:rFonts w:ascii="LM Roman 10" w:hAnsi="LM Roman 10"/>
          <w:sz w:val="22"/>
          <w:szCs w:val="20"/>
        </w:rPr>
        <w:t xml:space="preserve"> Sinclair, S.  G. Rockwell. (2019). </w:t>
      </w:r>
      <w:bookmarkStart w:id="105" w:name="_Hlk18797013"/>
      <w:r w:rsidRPr="00743071">
        <w:rPr>
          <w:rFonts w:ascii="LM Roman 10" w:hAnsi="LM Roman 10"/>
          <w:sz w:val="22"/>
          <w:szCs w:val="20"/>
        </w:rPr>
        <w:t>Cirrus</w:t>
      </w:r>
      <w:r>
        <w:rPr>
          <w:rFonts w:ascii="LM Roman 10" w:hAnsi="LM Roman 10"/>
          <w:sz w:val="22"/>
          <w:szCs w:val="20"/>
        </w:rPr>
        <w:t xml:space="preserve"> </w:t>
      </w:r>
      <w:r w:rsidRPr="00743071">
        <w:rPr>
          <w:rFonts w:ascii="LM Roman 10" w:hAnsi="LM Roman 10"/>
          <w:sz w:val="22"/>
          <w:szCs w:val="20"/>
        </w:rPr>
        <w:t>after Nic.tr Attack Start Day</w:t>
      </w:r>
      <w:r>
        <w:rPr>
          <w:rFonts w:ascii="LM Roman 10" w:hAnsi="LM Roman 10"/>
          <w:sz w:val="22"/>
          <w:szCs w:val="20"/>
        </w:rPr>
        <w:t xml:space="preserve"> </w:t>
      </w:r>
      <w:r w:rsidRPr="00743071">
        <w:rPr>
          <w:rFonts w:ascii="LM Roman 10" w:hAnsi="LM Roman 10"/>
          <w:sz w:val="22"/>
          <w:szCs w:val="20"/>
        </w:rPr>
        <w:t>(2 weeks</w:t>
      </w:r>
      <w:r>
        <w:rPr>
          <w:rFonts w:ascii="LM Roman 10" w:hAnsi="LM Roman 10"/>
          <w:sz w:val="22"/>
          <w:szCs w:val="20"/>
        </w:rPr>
        <w:t xml:space="preserve"> period</w:t>
      </w:r>
      <w:r w:rsidRPr="00743071">
        <w:rPr>
          <w:rFonts w:ascii="LM Roman 10" w:hAnsi="LM Roman 10"/>
          <w:sz w:val="22"/>
          <w:szCs w:val="20"/>
        </w:rPr>
        <w:t>).</w:t>
      </w:r>
      <w:bookmarkEnd w:id="105"/>
      <w:r w:rsidRPr="00743071">
        <w:rPr>
          <w:rFonts w:ascii="LM Roman 10" w:hAnsi="LM Roman 10"/>
          <w:sz w:val="22"/>
          <w:szCs w:val="20"/>
        </w:rPr>
        <w:t xml:space="preserve"> Retrieved September 7, 2019, from https://voyant-tools.org.</w:t>
      </w:r>
      <w:bookmarkEnd w:id="104"/>
    </w:p>
    <w:p w14:paraId="5A5A9FC0" w14:textId="77777777" w:rsidR="009778CB" w:rsidRDefault="009778CB" w:rsidP="009778CB">
      <w:pPr>
        <w:spacing w:after="0"/>
        <w:rPr>
          <w:rFonts w:ascii="LM Roman 10" w:hAnsi="LM Roman 10"/>
          <w:noProof/>
          <w:sz w:val="22"/>
          <w:szCs w:val="18"/>
        </w:rPr>
      </w:pPr>
    </w:p>
    <w:p w14:paraId="7A66152A" w14:textId="1315F6AA" w:rsidR="009778CB" w:rsidRPr="004C4307" w:rsidRDefault="009778CB" w:rsidP="004C4307">
      <w:pPr>
        <w:spacing w:after="0"/>
        <w:rPr>
          <w:rFonts w:ascii="LM Roman 10" w:hAnsi="LM Roman 10"/>
          <w:noProof/>
          <w:sz w:val="22"/>
          <w:szCs w:val="18"/>
        </w:rPr>
      </w:pPr>
      <w:r>
        <w:rPr>
          <w:rFonts w:ascii="LM Roman 10" w:hAnsi="LM Roman 10"/>
          <w:noProof/>
          <w:sz w:val="22"/>
          <w:szCs w:val="18"/>
        </w:rPr>
        <w:t>We analyze their results and create cybersecurity-related keyword lists for each one of them. Then we used these keywords lists for A/B testing</w:t>
      </w:r>
      <w:r>
        <w:rPr>
          <w:rStyle w:val="DipnotBavurusu"/>
          <w:rFonts w:ascii="LM Roman 10" w:hAnsi="LM Roman 10"/>
          <w:noProof/>
          <w:sz w:val="22"/>
          <w:szCs w:val="18"/>
        </w:rPr>
        <w:footnoteReference w:id="10"/>
      </w:r>
      <w:r>
        <w:rPr>
          <w:rFonts w:ascii="LM Roman 10" w:hAnsi="LM Roman 10"/>
          <w:noProof/>
          <w:sz w:val="22"/>
          <w:szCs w:val="18"/>
        </w:rPr>
        <w:t xml:space="preserve">. We compare the results of the A/B test and update the elements in the keyword vector according to their success rate. </w:t>
      </w:r>
      <w:r w:rsidR="00CE2986">
        <w:rPr>
          <w:rFonts w:ascii="LM Roman 10" w:hAnsi="LM Roman 10"/>
          <w:noProof/>
          <w:sz w:val="22"/>
          <w:szCs w:val="18"/>
        </w:rPr>
        <w:t xml:space="preserve">For A/B test we used </w:t>
      </w:r>
      <w:r w:rsidR="00484FB8">
        <w:rPr>
          <w:rFonts w:ascii="LM Roman 10" w:hAnsi="LM Roman 10"/>
          <w:noProof/>
          <w:sz w:val="22"/>
          <w:szCs w:val="18"/>
        </w:rPr>
        <w:t xml:space="preserve">the </w:t>
      </w:r>
      <w:r w:rsidR="00CE2986">
        <w:rPr>
          <w:rFonts w:ascii="LM Roman 10" w:hAnsi="LM Roman 10"/>
          <w:noProof/>
          <w:sz w:val="22"/>
          <w:szCs w:val="18"/>
        </w:rPr>
        <w:t>number of false</w:t>
      </w:r>
      <w:r w:rsidR="00484FB8">
        <w:rPr>
          <w:rFonts w:ascii="LM Roman 10" w:hAnsi="LM Roman 10"/>
          <w:noProof/>
          <w:sz w:val="22"/>
          <w:szCs w:val="18"/>
        </w:rPr>
        <w:t>-</w:t>
      </w:r>
      <w:r w:rsidR="00CE2986">
        <w:rPr>
          <w:rFonts w:ascii="LM Roman 10" w:hAnsi="LM Roman 10"/>
          <w:noProof/>
          <w:sz w:val="22"/>
          <w:szCs w:val="18"/>
        </w:rPr>
        <w:t>pos</w:t>
      </w:r>
      <w:r w:rsidR="00484FB8">
        <w:rPr>
          <w:rFonts w:ascii="LM Roman 10" w:hAnsi="LM Roman 10"/>
          <w:noProof/>
          <w:sz w:val="22"/>
          <w:szCs w:val="18"/>
        </w:rPr>
        <w:t>i</w:t>
      </w:r>
      <w:r w:rsidR="00CE2986">
        <w:rPr>
          <w:rFonts w:ascii="LM Roman 10" w:hAnsi="LM Roman 10"/>
          <w:noProof/>
          <w:sz w:val="22"/>
          <w:szCs w:val="18"/>
        </w:rPr>
        <w:t>tive cybersecurity event detection and number of cybersecurity event detection. If a keyword significantly increase</w:t>
      </w:r>
      <w:r w:rsidR="00484FB8">
        <w:rPr>
          <w:rFonts w:ascii="LM Roman 10" w:hAnsi="LM Roman 10"/>
          <w:noProof/>
          <w:sz w:val="22"/>
          <w:szCs w:val="18"/>
        </w:rPr>
        <w:t>s</w:t>
      </w:r>
      <w:r w:rsidR="00CE2986">
        <w:rPr>
          <w:rFonts w:ascii="LM Roman 10" w:hAnsi="LM Roman 10"/>
          <w:noProof/>
          <w:sz w:val="22"/>
          <w:szCs w:val="18"/>
        </w:rPr>
        <w:t xml:space="preserve"> the number of false</w:t>
      </w:r>
      <w:r w:rsidR="00484FB8">
        <w:rPr>
          <w:rFonts w:ascii="LM Roman 10" w:hAnsi="LM Roman 10"/>
          <w:noProof/>
          <w:sz w:val="22"/>
          <w:szCs w:val="18"/>
        </w:rPr>
        <w:t>-</w:t>
      </w:r>
      <w:r w:rsidR="00CE2986">
        <w:rPr>
          <w:rFonts w:ascii="LM Roman 10" w:hAnsi="LM Roman 10"/>
          <w:noProof/>
          <w:sz w:val="22"/>
          <w:szCs w:val="18"/>
        </w:rPr>
        <w:t>positive detection, we do not add it to our cybersecurity</w:t>
      </w:r>
      <w:r w:rsidR="00484FB8">
        <w:rPr>
          <w:rFonts w:ascii="LM Roman 10" w:hAnsi="LM Roman 10"/>
          <w:noProof/>
          <w:sz w:val="22"/>
          <w:szCs w:val="18"/>
        </w:rPr>
        <w:t>-</w:t>
      </w:r>
      <w:r w:rsidR="00CE2986">
        <w:rPr>
          <w:rFonts w:ascii="LM Roman 10" w:hAnsi="LM Roman 10"/>
          <w:noProof/>
          <w:sz w:val="22"/>
          <w:szCs w:val="18"/>
        </w:rPr>
        <w:t xml:space="preserve">related keyword vector. On the other hand, if a keyword does not affect so much the false positive detection but </w:t>
      </w:r>
      <w:r w:rsidR="00CE2986">
        <w:rPr>
          <w:rFonts w:ascii="LM Roman 10" w:hAnsi="LM Roman 10"/>
          <w:noProof/>
          <w:sz w:val="22"/>
          <w:szCs w:val="18"/>
        </w:rPr>
        <w:lastRenderedPageBreak/>
        <w:t>increase</w:t>
      </w:r>
      <w:r w:rsidR="00484FB8">
        <w:rPr>
          <w:rFonts w:ascii="LM Roman 10" w:hAnsi="LM Roman 10"/>
          <w:noProof/>
          <w:sz w:val="22"/>
          <w:szCs w:val="18"/>
        </w:rPr>
        <w:t>s</w:t>
      </w:r>
      <w:r w:rsidR="00CE2986">
        <w:rPr>
          <w:rFonts w:ascii="LM Roman 10" w:hAnsi="LM Roman 10"/>
          <w:noProof/>
          <w:sz w:val="22"/>
          <w:szCs w:val="18"/>
        </w:rPr>
        <w:t xml:space="preserve"> the number of detection we add it to our </w:t>
      </w:r>
      <w:r w:rsidR="00CE2986" w:rsidRPr="00CE2986">
        <w:rPr>
          <w:rFonts w:ascii="LM Roman 10" w:hAnsi="LM Roman 10"/>
          <w:noProof/>
          <w:sz w:val="22"/>
          <w:szCs w:val="18"/>
        </w:rPr>
        <w:t>cybersecurity</w:t>
      </w:r>
      <w:r w:rsidR="00484FB8">
        <w:rPr>
          <w:rFonts w:ascii="LM Roman 10" w:hAnsi="LM Roman 10"/>
          <w:noProof/>
          <w:sz w:val="22"/>
          <w:szCs w:val="18"/>
        </w:rPr>
        <w:t>-</w:t>
      </w:r>
      <w:r w:rsidR="00CE2986" w:rsidRPr="00CE2986">
        <w:rPr>
          <w:rFonts w:ascii="LM Roman 10" w:hAnsi="LM Roman 10"/>
          <w:noProof/>
          <w:sz w:val="22"/>
          <w:szCs w:val="18"/>
        </w:rPr>
        <w:t>related keyword vector</w:t>
      </w:r>
      <w:r w:rsidR="00CE2986">
        <w:rPr>
          <w:rFonts w:ascii="LM Roman 10" w:hAnsi="LM Roman 10"/>
          <w:noProof/>
          <w:sz w:val="22"/>
          <w:szCs w:val="18"/>
        </w:rPr>
        <w:t xml:space="preserve"> list.</w:t>
      </w:r>
    </w:p>
    <w:p w14:paraId="1823131B" w14:textId="292835D8" w:rsidR="00997AC1" w:rsidRPr="007622FE" w:rsidRDefault="009B7663" w:rsidP="0062246F">
      <w:pPr>
        <w:pStyle w:val="Balk2"/>
      </w:pPr>
      <w:bookmarkStart w:id="106" w:name="_Toc20171892"/>
      <w:r w:rsidRPr="00844D55">
        <w:t>Data Collection</w:t>
      </w:r>
      <w:bookmarkEnd w:id="106"/>
    </w:p>
    <w:p w14:paraId="764DD4B5" w14:textId="06A672B8" w:rsidR="004501FE" w:rsidRDefault="00997AC1" w:rsidP="007622FE">
      <w:pPr>
        <w:rPr>
          <w:rFonts w:ascii="LM Roman 10" w:hAnsi="LM Roman 10"/>
          <w:sz w:val="22"/>
          <w:szCs w:val="22"/>
        </w:rPr>
      </w:pPr>
      <w:r w:rsidRPr="00572FA4">
        <w:rPr>
          <w:rFonts w:ascii="LM Roman 10" w:hAnsi="LM Roman 10"/>
          <w:sz w:val="22"/>
          <w:szCs w:val="22"/>
        </w:rPr>
        <w:t>In order to collect dat</w:t>
      </w:r>
      <w:r w:rsidR="00572FA4" w:rsidRPr="00572FA4">
        <w:rPr>
          <w:rFonts w:ascii="LM Roman 10" w:hAnsi="LM Roman 10"/>
          <w:sz w:val="22"/>
          <w:szCs w:val="22"/>
        </w:rPr>
        <w:t>a</w:t>
      </w:r>
      <w:r w:rsidRPr="00572FA4">
        <w:rPr>
          <w:rFonts w:ascii="LM Roman 10" w:hAnsi="LM Roman 10"/>
          <w:sz w:val="22"/>
          <w:szCs w:val="22"/>
        </w:rPr>
        <w:t>, we use Twitter and H</w:t>
      </w:r>
      <w:r w:rsidR="00422F62" w:rsidRPr="00572FA4">
        <w:rPr>
          <w:rFonts w:ascii="LM Roman 10" w:hAnsi="LM Roman 10"/>
          <w:sz w:val="22"/>
          <w:szCs w:val="22"/>
        </w:rPr>
        <w:t>ü</w:t>
      </w:r>
      <w:r w:rsidRPr="00572FA4">
        <w:rPr>
          <w:rFonts w:ascii="LM Roman 10" w:hAnsi="LM Roman 10"/>
          <w:sz w:val="22"/>
          <w:szCs w:val="22"/>
        </w:rPr>
        <w:t xml:space="preserve">rriyet newspaper. </w:t>
      </w:r>
      <w:r w:rsidR="007C6397" w:rsidRPr="00572FA4">
        <w:rPr>
          <w:rFonts w:ascii="LM Roman 10" w:hAnsi="LM Roman 10"/>
          <w:sz w:val="22"/>
          <w:szCs w:val="22"/>
        </w:rPr>
        <w:t>Both Hürriyet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572FA4">
        <w:rPr>
          <w:rFonts w:ascii="LM Roman 10" w:hAnsi="LM Roman 10"/>
          <w:sz w:val="22"/>
          <w:szCs w:val="22"/>
        </w:rPr>
        <w:t>-</w:t>
      </w:r>
      <w:r w:rsidR="007C6397" w:rsidRPr="00572FA4">
        <w:rPr>
          <w:rFonts w:ascii="LM Roman 10" w:hAnsi="LM Roman 10"/>
          <w:sz w:val="22"/>
          <w:szCs w:val="22"/>
        </w:rPr>
        <w:t xml:space="preserve">related terms have no Turkish synonym. Even in Turkish </w:t>
      </w:r>
      <w:r w:rsidR="00C83B9C">
        <w:rPr>
          <w:rFonts w:ascii="LM Roman 10" w:hAnsi="LM Roman 10"/>
          <w:sz w:val="22"/>
          <w:szCs w:val="22"/>
        </w:rPr>
        <w:t>T</w:t>
      </w:r>
      <w:r w:rsidR="007C6397" w:rsidRPr="00572FA4">
        <w:rPr>
          <w:rFonts w:ascii="LM Roman 10" w:hAnsi="LM Roman 10"/>
          <w:sz w:val="22"/>
          <w:szCs w:val="22"/>
        </w:rPr>
        <w:t>weets and Turkish newspaper texts, English expressions of the cybersecurity</w:t>
      </w:r>
      <w:r w:rsidR="00A574E4" w:rsidRPr="00572FA4">
        <w:rPr>
          <w:rFonts w:ascii="LM Roman 10" w:hAnsi="LM Roman 10"/>
          <w:sz w:val="22"/>
          <w:szCs w:val="22"/>
        </w:rPr>
        <w:t>-</w:t>
      </w:r>
      <w:r w:rsidR="007C6397" w:rsidRPr="00572FA4">
        <w:rPr>
          <w:rFonts w:ascii="LM Roman 10" w:hAnsi="LM Roman 10"/>
          <w:sz w:val="22"/>
          <w:szCs w:val="22"/>
        </w:rPr>
        <w:t>related terms may be used. Therefore, we decided to add both English and Turkish version of the cybersecurity</w:t>
      </w:r>
      <w:r w:rsidR="00A574E4" w:rsidRPr="00572FA4">
        <w:rPr>
          <w:rFonts w:ascii="LM Roman 10" w:hAnsi="LM Roman 10"/>
          <w:sz w:val="22"/>
          <w:szCs w:val="22"/>
        </w:rPr>
        <w:t>-</w:t>
      </w:r>
      <w:r w:rsidR="007C6397" w:rsidRPr="00572FA4">
        <w:rPr>
          <w:rFonts w:ascii="LM Roman 10" w:hAnsi="LM Roman 10"/>
          <w:sz w:val="22"/>
          <w:szCs w:val="22"/>
        </w:rPr>
        <w:t xml:space="preserve">related terms to our keyword list and use them in our query. </w:t>
      </w:r>
      <w:r w:rsidR="004501FE">
        <w:rPr>
          <w:rFonts w:ascii="LM Roman 10" w:hAnsi="LM Roman 10"/>
          <w:sz w:val="22"/>
          <w:szCs w:val="22"/>
        </w:rPr>
        <w:t xml:space="preserve">To train our solution algorithm, we need training data. Twitter’s standard search </w:t>
      </w:r>
      <w:r w:rsidR="00626240">
        <w:rPr>
          <w:rFonts w:ascii="LM Roman 10" w:hAnsi="LM Roman 10"/>
          <w:sz w:val="22"/>
          <w:szCs w:val="22"/>
        </w:rPr>
        <w:t>API (</w:t>
      </w:r>
      <w:r w:rsidR="004501FE">
        <w:rPr>
          <w:rFonts w:ascii="LM Roman 10" w:hAnsi="LM Roman 10"/>
          <w:sz w:val="22"/>
          <w:szCs w:val="22"/>
        </w:rPr>
        <w:t xml:space="preserve">free version) allows </w:t>
      </w:r>
      <w:r w:rsidR="004501FE" w:rsidRPr="004501FE">
        <w:rPr>
          <w:rFonts w:ascii="LM Roman 10" w:hAnsi="LM Roman 10"/>
          <w:sz w:val="22"/>
          <w:szCs w:val="22"/>
        </w:rPr>
        <w:t>searches against a sampling of recent Tweets published in the past 7 days.</w:t>
      </w:r>
      <w:r w:rsidR="004501FE">
        <w:rPr>
          <w:rFonts w:ascii="LM Roman 10" w:hAnsi="LM Roman 10"/>
          <w:sz w:val="22"/>
          <w:szCs w:val="22"/>
        </w:rPr>
        <w:t xml:space="preserve"> However, we need Turkey related past security events datasets such as nic.tr DDOS attack</w:t>
      </w:r>
      <w:r w:rsidR="004501FE">
        <w:rPr>
          <w:rStyle w:val="DipnotBavurusu"/>
          <w:rFonts w:ascii="LM Roman 10" w:hAnsi="LM Roman 10"/>
          <w:sz w:val="22"/>
          <w:szCs w:val="22"/>
        </w:rPr>
        <w:footnoteReference w:id="11"/>
      </w:r>
      <w:r w:rsidR="004501FE">
        <w:rPr>
          <w:rFonts w:ascii="LM Roman 10" w:hAnsi="LM Roman 10"/>
          <w:sz w:val="22"/>
          <w:szCs w:val="22"/>
        </w:rPr>
        <w:t xml:space="preserve"> to train our data. </w:t>
      </w:r>
    </w:p>
    <w:p w14:paraId="6E1FE617" w14:textId="70BCD3A4" w:rsidR="004501FE" w:rsidRDefault="00626240" w:rsidP="00080EC9">
      <w:pPr>
        <w:rPr>
          <w:rFonts w:ascii="LM Roman 10" w:hAnsi="LM Roman 10"/>
          <w:sz w:val="22"/>
          <w:szCs w:val="22"/>
        </w:rPr>
      </w:pPr>
      <w:r>
        <w:rPr>
          <w:rFonts w:ascii="LM Roman 10" w:hAnsi="LM Roman 10"/>
          <w:sz w:val="22"/>
          <w:szCs w:val="22"/>
        </w:rPr>
        <w:t>Firstly,</w:t>
      </w:r>
      <w:r w:rsidR="004501FE">
        <w:rPr>
          <w:rFonts w:ascii="LM Roman 10" w:hAnsi="LM Roman 10"/>
          <w:sz w:val="22"/>
          <w:szCs w:val="22"/>
        </w:rPr>
        <w:t xml:space="preserve"> we searched online to find the sample datasets with our desired constraints. </w:t>
      </w:r>
      <w:r w:rsidR="004501FE" w:rsidRPr="004501FE">
        <w:rPr>
          <w:rFonts w:ascii="LM Roman 10" w:hAnsi="LM Roman 10"/>
          <w:sz w:val="22"/>
          <w:szCs w:val="22"/>
        </w:rPr>
        <w:t xml:space="preserve">We could </w:t>
      </w:r>
      <w:r w:rsidRPr="004501FE">
        <w:rPr>
          <w:rFonts w:ascii="LM Roman 10" w:hAnsi="LM Roman 10"/>
          <w:sz w:val="22"/>
          <w:szCs w:val="22"/>
        </w:rPr>
        <w:t>find</w:t>
      </w:r>
      <w:r w:rsidR="004501FE" w:rsidRPr="004501FE">
        <w:rPr>
          <w:rFonts w:ascii="LM Roman 10" w:hAnsi="LM Roman 10"/>
          <w:sz w:val="22"/>
          <w:szCs w:val="22"/>
        </w:rPr>
        <w:t xml:space="preserve"> only Yıldız Teknik University Kemik Natural Language Processing Research Group website</w:t>
      </w:r>
      <w:r w:rsidR="004501FE">
        <w:rPr>
          <w:rStyle w:val="DipnotBavurusu"/>
          <w:rFonts w:ascii="LM Roman 10" w:hAnsi="LM Roman 10"/>
          <w:sz w:val="22"/>
          <w:szCs w:val="22"/>
        </w:rPr>
        <w:footnoteReference w:id="12"/>
      </w:r>
      <w:r w:rsidR="004501FE" w:rsidRPr="004501FE">
        <w:rPr>
          <w:rFonts w:ascii="LM Roman 10" w:hAnsi="LM Roman 10"/>
          <w:sz w:val="22"/>
          <w:szCs w:val="22"/>
        </w:rPr>
        <w:t xml:space="preserve"> which shares sample Twitter datasets in the Turkish language.</w:t>
      </w:r>
      <w:r w:rsidR="004501FE">
        <w:rPr>
          <w:rFonts w:ascii="LM Roman 10" w:hAnsi="LM Roman 10"/>
          <w:sz w:val="22"/>
          <w:szCs w:val="22"/>
        </w:rPr>
        <w:t xml:space="preserve"> We sent mail and mentioned about our thesis project and ask sample datasets from them. They accepted our request to send us Turkish Twitter dataset. </w:t>
      </w:r>
      <w:r w:rsidR="004501FE" w:rsidRPr="004501FE">
        <w:rPr>
          <w:rFonts w:ascii="LM Roman 10" w:hAnsi="LM Roman 10"/>
          <w:sz w:val="22"/>
          <w:szCs w:val="22"/>
        </w:rPr>
        <w:t xml:space="preserve">However, we could not use their datasets to train our solution algorithm because their dataset is created with random keywords with </w:t>
      </w:r>
      <w:r w:rsidR="00C83B9C">
        <w:rPr>
          <w:rFonts w:ascii="LM Roman 10" w:hAnsi="LM Roman 10"/>
          <w:sz w:val="22"/>
          <w:szCs w:val="22"/>
        </w:rPr>
        <w:t xml:space="preserve">a </w:t>
      </w:r>
      <w:r w:rsidR="004501FE" w:rsidRPr="004501FE">
        <w:rPr>
          <w:rFonts w:ascii="LM Roman 10" w:hAnsi="LM Roman 10"/>
          <w:sz w:val="22"/>
          <w:szCs w:val="22"/>
        </w:rPr>
        <w:t>random time interval, and the dataset was not big enough to use as training data.</w:t>
      </w:r>
      <w:r w:rsidR="004501FE">
        <w:rPr>
          <w:rFonts w:ascii="LM Roman 10" w:hAnsi="LM Roman 10"/>
          <w:sz w:val="22"/>
          <w:szCs w:val="22"/>
        </w:rPr>
        <w:t xml:space="preserve"> </w:t>
      </w:r>
    </w:p>
    <w:p w14:paraId="3C49F8B1" w14:textId="171029C6" w:rsidR="004501FE" w:rsidRDefault="004501FE" w:rsidP="00080EC9">
      <w:pPr>
        <w:rPr>
          <w:rFonts w:ascii="LM Roman 10" w:hAnsi="LM Roman 10"/>
          <w:sz w:val="22"/>
          <w:szCs w:val="22"/>
        </w:rPr>
      </w:pPr>
      <w:r w:rsidRPr="004501FE">
        <w:rPr>
          <w:rFonts w:ascii="LM Roman 10" w:hAnsi="LM Roman 10"/>
          <w:sz w:val="22"/>
          <w:szCs w:val="22"/>
        </w:rPr>
        <w:t>We needed Twitter dataset in Turkish which created with cyber-security related keywords and specific time intervals.</w:t>
      </w:r>
      <w:r>
        <w:rPr>
          <w:rFonts w:ascii="LM Roman 10" w:hAnsi="LM Roman 10"/>
          <w:sz w:val="22"/>
          <w:szCs w:val="22"/>
        </w:rPr>
        <w:t xml:space="preserve"> Twitter’s Premium API can be used to create such datasets because it allows </w:t>
      </w:r>
      <w:r w:rsidR="00C83B9C">
        <w:rPr>
          <w:rFonts w:ascii="LM Roman 10" w:hAnsi="LM Roman 10"/>
          <w:sz w:val="22"/>
          <w:szCs w:val="22"/>
        </w:rPr>
        <w:t>searching</w:t>
      </w:r>
      <w:r>
        <w:rPr>
          <w:rFonts w:ascii="LM Roman 10" w:hAnsi="LM Roman 10"/>
          <w:sz w:val="22"/>
          <w:szCs w:val="22"/>
        </w:rPr>
        <w:t xml:space="preserve"> within the </w:t>
      </w:r>
      <w:r w:rsidR="00626240">
        <w:rPr>
          <w:rFonts w:ascii="LM Roman 10" w:hAnsi="LM Roman 10"/>
          <w:sz w:val="22"/>
          <w:szCs w:val="22"/>
        </w:rPr>
        <w:t>full archive</w:t>
      </w:r>
      <w:r>
        <w:rPr>
          <w:rFonts w:ascii="LM Roman 10" w:hAnsi="LM Roman 10"/>
          <w:sz w:val="22"/>
          <w:szCs w:val="22"/>
        </w:rPr>
        <w:t xml:space="preserve"> of Twitter. </w:t>
      </w:r>
      <w:r w:rsidRPr="004501FE">
        <w:rPr>
          <w:rFonts w:ascii="LM Roman 10" w:hAnsi="LM Roman 10"/>
          <w:sz w:val="22"/>
          <w:szCs w:val="22"/>
        </w:rPr>
        <w:t xml:space="preserve">However, the </w:t>
      </w:r>
      <w:r w:rsidR="00626240">
        <w:rPr>
          <w:rFonts w:ascii="LM Roman 10" w:hAnsi="LM Roman 10"/>
          <w:sz w:val="22"/>
          <w:szCs w:val="22"/>
        </w:rPr>
        <w:t>API</w:t>
      </w:r>
      <w:r w:rsidRPr="004501FE">
        <w:rPr>
          <w:rFonts w:ascii="LM Roman 10" w:hAnsi="LM Roman 10"/>
          <w:sz w:val="22"/>
          <w:szCs w:val="22"/>
        </w:rPr>
        <w:t xml:space="preserve"> price is between 99 </w:t>
      </w:r>
      <w:r w:rsidR="00626240" w:rsidRPr="004501FE">
        <w:rPr>
          <w:rFonts w:ascii="LM Roman 10" w:hAnsi="LM Roman 10"/>
          <w:sz w:val="22"/>
          <w:szCs w:val="22"/>
        </w:rPr>
        <w:t>dollars</w:t>
      </w:r>
      <w:r w:rsidRPr="004501FE">
        <w:rPr>
          <w:rFonts w:ascii="LM Roman 10" w:hAnsi="LM Roman 10"/>
          <w:sz w:val="22"/>
          <w:szCs w:val="22"/>
        </w:rPr>
        <w:t xml:space="preserve"> to 1900 </w:t>
      </w:r>
      <w:r w:rsidR="00626240" w:rsidRPr="004501FE">
        <w:rPr>
          <w:rFonts w:ascii="LM Roman 10" w:hAnsi="LM Roman 10"/>
          <w:sz w:val="22"/>
          <w:szCs w:val="22"/>
        </w:rPr>
        <w:t>dollars</w:t>
      </w:r>
      <w:r w:rsidRPr="004501FE">
        <w:rPr>
          <w:rFonts w:ascii="LM Roman 10" w:hAnsi="LM Roman 10"/>
          <w:sz w:val="22"/>
          <w:szCs w:val="22"/>
        </w:rPr>
        <w:t xml:space="preserve"> monthly.</w:t>
      </w:r>
      <w:r>
        <w:rPr>
          <w:rFonts w:ascii="LM Roman 10" w:hAnsi="LM Roman 10"/>
          <w:sz w:val="22"/>
          <w:szCs w:val="22"/>
        </w:rPr>
        <w:t xml:space="preserve"> </w:t>
      </w:r>
      <w:r w:rsidRPr="004501FE">
        <w:rPr>
          <w:rFonts w:ascii="LM Roman 10" w:hAnsi="LM Roman 10"/>
          <w:sz w:val="22"/>
          <w:szCs w:val="22"/>
        </w:rPr>
        <w:t xml:space="preserve">For educational purposes, Twitter may give 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t xml:space="preserve">for free </w:t>
      </w:r>
      <w:r w:rsidR="004C4307">
        <w:rPr>
          <w:rFonts w:ascii="LM Roman 10" w:hAnsi="LM Roman 10"/>
          <w:sz w:val="22"/>
          <w:szCs w:val="22"/>
        </w:rPr>
        <w:t>to</w:t>
      </w:r>
      <w:r w:rsidRPr="004501FE">
        <w:rPr>
          <w:rFonts w:ascii="LM Roman 10" w:hAnsi="LM Roman 10"/>
          <w:sz w:val="22"/>
          <w:szCs w:val="22"/>
        </w:rPr>
        <w:t xml:space="preserve"> students. We had applied Twitter to request free 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lastRenderedPageBreak/>
        <w:t>usage. After the application one of Twitter staff reached us from e-mail and we share some of the thesis details like abstract and a</w:t>
      </w:r>
      <w:r>
        <w:rPr>
          <w:rFonts w:ascii="LM Roman 10" w:hAnsi="LM Roman 10"/>
          <w:sz w:val="22"/>
          <w:szCs w:val="22"/>
        </w:rPr>
        <w:t>p</w:t>
      </w:r>
      <w:r w:rsidRPr="004501FE">
        <w:rPr>
          <w:rFonts w:ascii="LM Roman 10" w:hAnsi="LM Roman 10"/>
          <w:sz w:val="22"/>
          <w:szCs w:val="22"/>
        </w:rPr>
        <w:t>proach section of the thesis. The Twitter staff is convinced to support our research and give us Premium API access for free.</w:t>
      </w:r>
    </w:p>
    <w:p w14:paraId="3D60BAFC" w14:textId="621F59AF" w:rsidR="004501FE" w:rsidRDefault="004501FE" w:rsidP="00080EC9">
      <w:pPr>
        <w:rPr>
          <w:rFonts w:ascii="LM Roman 10" w:hAnsi="LM Roman 10"/>
          <w:sz w:val="22"/>
          <w:szCs w:val="22"/>
        </w:rPr>
      </w:pPr>
      <w:r>
        <w:rPr>
          <w:rFonts w:ascii="LM Roman 10" w:hAnsi="LM Roman 10"/>
          <w:sz w:val="22"/>
          <w:szCs w:val="22"/>
        </w:rPr>
        <w:t xml:space="preserve">We used Twitter Premium API to create training datasets. However, the given Premium </w:t>
      </w:r>
      <w:r w:rsidR="00137569">
        <w:rPr>
          <w:rFonts w:ascii="LM Roman 10" w:hAnsi="LM Roman 10"/>
          <w:sz w:val="22"/>
          <w:szCs w:val="22"/>
        </w:rPr>
        <w:t>API</w:t>
      </w:r>
      <w:r w:rsidR="00137569" w:rsidRPr="004501FE">
        <w:rPr>
          <w:rFonts w:ascii="LM Roman 10" w:hAnsi="LM Roman 10"/>
          <w:sz w:val="22"/>
          <w:szCs w:val="22"/>
        </w:rPr>
        <w:t xml:space="preserve"> </w:t>
      </w:r>
      <w:r>
        <w:rPr>
          <w:rFonts w:ascii="LM Roman 10" w:hAnsi="LM Roman 10"/>
          <w:sz w:val="22"/>
          <w:szCs w:val="22"/>
        </w:rPr>
        <w:t xml:space="preserve">has 50 request </w:t>
      </w:r>
      <w:r w:rsidR="00137569">
        <w:rPr>
          <w:rFonts w:ascii="LM Roman 10" w:hAnsi="LM Roman 10"/>
          <w:sz w:val="22"/>
          <w:szCs w:val="22"/>
        </w:rPr>
        <w:t>limits</w:t>
      </w:r>
      <w:r>
        <w:rPr>
          <w:rFonts w:ascii="LM Roman 10" w:hAnsi="LM Roman 10"/>
          <w:sz w:val="22"/>
          <w:szCs w:val="22"/>
        </w:rPr>
        <w:t xml:space="preserve"> monthly. </w:t>
      </w:r>
      <w:r w:rsidRPr="004501FE">
        <w:rPr>
          <w:rFonts w:ascii="LM Roman 10" w:hAnsi="LM Roman 10"/>
          <w:sz w:val="22"/>
          <w:szCs w:val="22"/>
        </w:rPr>
        <w:t>We used Twitter Premium API to create training datasets. However, the given Twitter Premium A</w:t>
      </w:r>
      <w:r>
        <w:rPr>
          <w:rFonts w:ascii="LM Roman 10" w:hAnsi="LM Roman 10"/>
          <w:sz w:val="22"/>
          <w:szCs w:val="22"/>
        </w:rPr>
        <w:t>PI</w:t>
      </w:r>
      <w:r w:rsidRPr="004501FE">
        <w:rPr>
          <w:rFonts w:ascii="LM Roman 10" w:hAnsi="LM Roman 10"/>
          <w:sz w:val="22"/>
          <w:szCs w:val="22"/>
        </w:rPr>
        <w:t xml:space="preserve"> has only 50 request </w:t>
      </w:r>
      <w:r w:rsidR="00C24A58" w:rsidRPr="004501FE">
        <w:rPr>
          <w:rFonts w:ascii="LM Roman 10" w:hAnsi="LM Roman 10"/>
          <w:sz w:val="22"/>
          <w:szCs w:val="22"/>
        </w:rPr>
        <w:t>limits</w:t>
      </w:r>
      <w:r w:rsidRPr="004501FE">
        <w:rPr>
          <w:rFonts w:ascii="LM Roman 10" w:hAnsi="LM Roman 10"/>
          <w:sz w:val="22"/>
          <w:szCs w:val="22"/>
        </w:rPr>
        <w:t xml:space="preserve"> mo</w:t>
      </w:r>
      <w:r>
        <w:rPr>
          <w:rFonts w:ascii="LM Roman 10" w:hAnsi="LM Roman 10"/>
          <w:sz w:val="22"/>
          <w:szCs w:val="22"/>
        </w:rPr>
        <w:t>n</w:t>
      </w:r>
      <w:r w:rsidRPr="004501FE">
        <w:rPr>
          <w:rFonts w:ascii="LM Roman 10" w:hAnsi="LM Roman 10"/>
          <w:sz w:val="22"/>
          <w:szCs w:val="22"/>
        </w:rPr>
        <w:t xml:space="preserve">thly and we reached the monthly request limit in a short period of time and our research faced with another problem. To solve this </w:t>
      </w:r>
      <w:r w:rsidR="00C24A58" w:rsidRPr="004501FE">
        <w:rPr>
          <w:rFonts w:ascii="LM Roman 10" w:hAnsi="LM Roman 10"/>
          <w:sz w:val="22"/>
          <w:szCs w:val="22"/>
        </w:rPr>
        <w:t>problem,</w:t>
      </w:r>
      <w:r w:rsidRPr="004501FE">
        <w:rPr>
          <w:rFonts w:ascii="LM Roman 10" w:hAnsi="LM Roman 10"/>
          <w:sz w:val="22"/>
          <w:szCs w:val="22"/>
        </w:rPr>
        <w:t xml:space="preserve"> we had two option. Option one was upgrading our Premium API request limit with spending thousands of dol</w:t>
      </w:r>
      <w:r>
        <w:rPr>
          <w:rFonts w:ascii="LM Roman 10" w:hAnsi="LM Roman 10"/>
          <w:sz w:val="22"/>
          <w:szCs w:val="22"/>
        </w:rPr>
        <w:t>lars</w:t>
      </w:r>
      <w:r w:rsidRPr="004501FE">
        <w:rPr>
          <w:rFonts w:ascii="LM Roman 10" w:hAnsi="LM Roman 10"/>
          <w:sz w:val="22"/>
          <w:szCs w:val="22"/>
        </w:rPr>
        <w:t xml:space="preserve"> money, and the second option was</w:t>
      </w:r>
      <w:r>
        <w:rPr>
          <w:rFonts w:ascii="LM Roman 10" w:hAnsi="LM Roman 10"/>
          <w:sz w:val="22"/>
          <w:szCs w:val="22"/>
        </w:rPr>
        <w:t xml:space="preserve"> to</w:t>
      </w:r>
      <w:r w:rsidRPr="004501FE">
        <w:rPr>
          <w:rFonts w:ascii="LM Roman 10" w:hAnsi="LM Roman 10"/>
          <w:sz w:val="22"/>
          <w:szCs w:val="22"/>
        </w:rPr>
        <w:t xml:space="preserve"> try to find an alternative way to collect the past Twitter data. After researches, we </w:t>
      </w:r>
      <w:r w:rsidR="004C4307">
        <w:rPr>
          <w:rFonts w:ascii="LM Roman 10" w:hAnsi="LM Roman 10"/>
          <w:sz w:val="22"/>
          <w:szCs w:val="22"/>
        </w:rPr>
        <w:t>realize</w:t>
      </w:r>
      <w:r w:rsidRPr="004501FE">
        <w:rPr>
          <w:rFonts w:ascii="LM Roman 10" w:hAnsi="LM Roman 10"/>
          <w:sz w:val="22"/>
          <w:szCs w:val="22"/>
        </w:rPr>
        <w:t xml:space="preserve"> that there is another option to collect Twitter data. Instead of using Twitter API, we </w:t>
      </w:r>
      <w:r>
        <w:rPr>
          <w:rFonts w:ascii="LM Roman 10" w:hAnsi="LM Roman 10"/>
          <w:sz w:val="22"/>
          <w:szCs w:val="22"/>
        </w:rPr>
        <w:t>implemented</w:t>
      </w:r>
      <w:r w:rsidRPr="004501FE">
        <w:rPr>
          <w:rFonts w:ascii="LM Roman 10" w:hAnsi="LM Roman 10"/>
          <w:sz w:val="22"/>
          <w:szCs w:val="22"/>
        </w:rPr>
        <w:t xml:space="preserve"> a Python code to parse </w:t>
      </w:r>
      <w:r w:rsidR="00322036">
        <w:rPr>
          <w:rFonts w:ascii="LM Roman 10" w:hAnsi="LM Roman 10"/>
          <w:sz w:val="22"/>
          <w:szCs w:val="22"/>
        </w:rPr>
        <w:t xml:space="preserve">the </w:t>
      </w:r>
      <w:r w:rsidRPr="004501FE">
        <w:rPr>
          <w:rFonts w:ascii="LM Roman 10" w:hAnsi="LM Roman 10"/>
          <w:sz w:val="22"/>
          <w:szCs w:val="22"/>
        </w:rPr>
        <w:t xml:space="preserve">Twitter website with using Selenium </w:t>
      </w:r>
      <w:r>
        <w:rPr>
          <w:rFonts w:ascii="LM Roman 10" w:hAnsi="LM Roman 10"/>
          <w:sz w:val="22"/>
          <w:szCs w:val="22"/>
        </w:rPr>
        <w:t>au</w:t>
      </w:r>
      <w:r w:rsidRPr="004501FE">
        <w:rPr>
          <w:rFonts w:ascii="LM Roman 10" w:hAnsi="LM Roman 10"/>
          <w:sz w:val="22"/>
          <w:szCs w:val="22"/>
        </w:rPr>
        <w:t>tomation tool</w:t>
      </w:r>
      <w:r>
        <w:rPr>
          <w:rFonts w:ascii="LM Roman 10" w:hAnsi="LM Roman 10"/>
          <w:sz w:val="22"/>
          <w:szCs w:val="22"/>
        </w:rPr>
        <w:t xml:space="preserve"> and</w:t>
      </w:r>
      <w:r w:rsidRPr="004501FE">
        <w:rPr>
          <w:rFonts w:ascii="LM Roman 10" w:hAnsi="LM Roman 10"/>
          <w:sz w:val="22"/>
          <w:szCs w:val="22"/>
        </w:rPr>
        <w:t xml:space="preserve"> chrome browser web driver</w:t>
      </w:r>
      <w:r>
        <w:rPr>
          <w:rFonts w:ascii="LM Roman 10" w:hAnsi="LM Roman 10"/>
          <w:sz w:val="22"/>
          <w:szCs w:val="22"/>
        </w:rPr>
        <w:t xml:space="preserve"> and</w:t>
      </w:r>
      <w:r w:rsidR="006549E3">
        <w:rPr>
          <w:rFonts w:ascii="LM Roman 10" w:hAnsi="LM Roman 10"/>
          <w:sz w:val="22"/>
          <w:szCs w:val="22"/>
        </w:rPr>
        <w:t>,</w:t>
      </w:r>
      <w:r>
        <w:rPr>
          <w:rFonts w:ascii="LM Roman 10" w:hAnsi="LM Roman 10"/>
          <w:sz w:val="22"/>
          <w:szCs w:val="22"/>
        </w:rPr>
        <w:t xml:space="preserve"> created </w:t>
      </w:r>
      <w:r w:rsidR="00FE5EBA">
        <w:rPr>
          <w:rFonts w:ascii="LM Roman 10" w:hAnsi="LM Roman 10"/>
          <w:sz w:val="22"/>
          <w:szCs w:val="22"/>
        </w:rPr>
        <w:t>our</w:t>
      </w:r>
      <w:r>
        <w:rPr>
          <w:rFonts w:ascii="LM Roman 10" w:hAnsi="LM Roman 10"/>
          <w:sz w:val="22"/>
          <w:szCs w:val="22"/>
        </w:rPr>
        <w:t xml:space="preserve"> desired training datasets</w:t>
      </w:r>
      <w:r w:rsidR="00FE5EBA">
        <w:rPr>
          <w:rFonts w:ascii="LM Roman 10" w:hAnsi="LM Roman 10"/>
          <w:sz w:val="22"/>
          <w:szCs w:val="22"/>
        </w:rPr>
        <w:t xml:space="preserve">. </w:t>
      </w:r>
      <w:r w:rsidR="004C4307" w:rsidRPr="004C4307">
        <w:rPr>
          <w:rFonts w:ascii="LM Roman 10" w:hAnsi="LM Roman 10"/>
          <w:sz w:val="22"/>
          <w:szCs w:val="22"/>
        </w:rPr>
        <w:t>The selenium solution for fetching Twitter data is not a known method and it is firstly had implemented by us.</w:t>
      </w:r>
    </w:p>
    <w:p w14:paraId="30EEB9B9" w14:textId="67C076B9" w:rsidR="006B3B3E" w:rsidRPr="00080EC9" w:rsidRDefault="004501FE" w:rsidP="00080EC9">
      <w:pPr>
        <w:rPr>
          <w:rFonts w:ascii="LM Roman 10" w:hAnsi="LM Roman 10"/>
          <w:sz w:val="22"/>
          <w:szCs w:val="22"/>
        </w:rPr>
      </w:pPr>
      <w:r w:rsidRPr="004501FE">
        <w:rPr>
          <w:rFonts w:ascii="LM Roman 10" w:hAnsi="LM Roman 10"/>
          <w:sz w:val="22"/>
          <w:szCs w:val="22"/>
        </w:rPr>
        <w:t>In the subsections below, we shared the details of the methods we used to collect data.</w:t>
      </w:r>
    </w:p>
    <w:p w14:paraId="3713A847" w14:textId="2807CAB1" w:rsidR="006B3B3E" w:rsidRPr="00364388" w:rsidRDefault="006B3B3E" w:rsidP="00364388">
      <w:pPr>
        <w:pStyle w:val="Balk3"/>
        <w:rPr>
          <w:noProof/>
        </w:rPr>
      </w:pPr>
      <w:bookmarkStart w:id="107" w:name="_Toc20171893"/>
      <w:r w:rsidRPr="006B3B3E">
        <w:rPr>
          <w:noProof/>
        </w:rPr>
        <w:t>Twitter Social Network</w:t>
      </w:r>
      <w:r>
        <w:rPr>
          <w:noProof/>
        </w:rPr>
        <w:t xml:space="preserve"> </w:t>
      </w:r>
      <w:r w:rsidRPr="006B3B3E">
        <w:rPr>
          <w:noProof/>
          <w:sz w:val="22"/>
          <w:szCs w:val="22"/>
        </w:rPr>
        <w:t>as a Data Source</w:t>
      </w:r>
      <w:bookmarkEnd w:id="107"/>
    </w:p>
    <w:p w14:paraId="07EEF252" w14:textId="09FD1468" w:rsidR="006B3B3E" w:rsidRPr="006B3B3E" w:rsidRDefault="006B3B3E" w:rsidP="006B3B3E">
      <w:pPr>
        <w:rPr>
          <w:rFonts w:ascii="LM Roman 10" w:hAnsi="LM Roman 10"/>
          <w:iCs/>
          <w:noProof/>
          <w:sz w:val="22"/>
          <w:szCs w:val="22"/>
        </w:rPr>
      </w:pPr>
      <w:r w:rsidRPr="006B3B3E">
        <w:rPr>
          <w:rFonts w:ascii="LM Roman 10" w:hAnsi="LM Roman 10"/>
          <w:iCs/>
          <w:noProof/>
          <w:sz w:val="22"/>
          <w:szCs w:val="22"/>
        </w:rPr>
        <w:t xml:space="preserve">Twitter is an online social networking service, which was created in October 2006 by Jack Dorsey, Even Williams, and Biz Stone. People use Twitter for various purposes.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Pr="006B3B3E">
        <w:rPr>
          <w:rFonts w:ascii="LM Roman 10" w:hAnsi="LM Roman 10"/>
          <w:iCs/>
          <w:noProof/>
          <w:sz w:val="22"/>
          <w:szCs w:val="22"/>
        </w:rPr>
        <w:fldChar w:fldCharType="separate"/>
      </w:r>
      <w:r w:rsidR="003C5A21" w:rsidRPr="003C5A21">
        <w:rPr>
          <w:rFonts w:ascii="LM Roman 10" w:hAnsi="LM Roman 10"/>
          <w:iCs/>
          <w:noProof/>
          <w:sz w:val="22"/>
          <w:szCs w:val="22"/>
        </w:rPr>
        <w:t>(Huberman, Romero, &amp; Wu, 2008)</w:t>
      </w:r>
      <w:r w:rsidRPr="006B3B3E">
        <w:rPr>
          <w:rFonts w:ascii="LM Roman 10" w:hAnsi="LM Roman 10"/>
          <w:iCs/>
          <w:noProof/>
          <w:sz w:val="22"/>
          <w:szCs w:val="22"/>
        </w:rPr>
        <w:fldChar w:fldCharType="end"/>
      </w:r>
      <w:r w:rsidRPr="006B3B3E">
        <w:rPr>
          <w:rFonts w:ascii="LM Roman 10" w:hAnsi="LM Roman 10"/>
          <w:iCs/>
          <w:noProof/>
          <w:sz w:val="22"/>
          <w:szCs w:val="22"/>
        </w:rPr>
        <w:t xml:space="preserve"> </w:t>
      </w:r>
    </w:p>
    <w:p w14:paraId="5BAE19FA" w14:textId="2BF98F28" w:rsidR="006B3B3E" w:rsidRPr="006B3B3E" w:rsidRDefault="006B3B3E" w:rsidP="006B3B3E">
      <w:pPr>
        <w:rPr>
          <w:rFonts w:ascii="LM Roman 10" w:hAnsi="LM Roman 10"/>
          <w:iCs/>
          <w:noProof/>
          <w:sz w:val="22"/>
          <w:szCs w:val="22"/>
        </w:rPr>
      </w:pPr>
      <w:r w:rsidRPr="006B3B3E">
        <w:rPr>
          <w:rFonts w:ascii="LM Roman 10" w:hAnsi="LM Roman 10"/>
          <w:iCs/>
          <w:noProof/>
          <w:sz w:val="22"/>
          <w:szCs w:val="22"/>
        </w:rPr>
        <w:t>First of all, One of its usage examples is as a social messaging service. Users can interact with the other users, communicate with their friends and family, and share details of their lives. Secondly, users can use it as a microblogging service for sharing details of a person’s life. Thirdly, users can use Twitter as a marketing tool for public relations. Many celebrities and politicians use Twitter for interacting with their audience. Lastly, Twitter is an information platform on which users can get news via broadcasting agents’ or journalists’ accounts fast and efficiently. Moreover, there are Twitter bots created by developers for a precise function like Bitcoin ticker bot will tweet every hour the price of Bitcoin in Turkish Lira.</w:t>
      </w:r>
    </w:p>
    <w:p w14:paraId="1EBBDE58" w14:textId="4D047FEB"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According to the first quantitative study on Twitter “What is Twitter, a Social Network or a News Media?” which is published in 2010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Kwak, Lee, Park, &amp; Moon, 2010)</w:t>
      </w:r>
      <w:r w:rsidRPr="006B3B3E">
        <w:rPr>
          <w:rFonts w:ascii="LM Roman 10" w:hAnsi="LM Roman 10"/>
          <w:iCs/>
          <w:noProof/>
          <w:sz w:val="22"/>
          <w:szCs w:val="22"/>
        </w:rPr>
        <w:fldChar w:fldCharType="end"/>
      </w:r>
      <w:r w:rsidRPr="006B3B3E">
        <w:rPr>
          <w:rFonts w:ascii="LM Roman 10" w:hAnsi="LM Roman 10"/>
          <w:iCs/>
          <w:noProof/>
          <w:sz w:val="22"/>
          <w:szCs w:val="22"/>
        </w:rPr>
        <w:t>, Twitter is more an information</w:t>
      </w:r>
      <w:r w:rsidR="00322036">
        <w:rPr>
          <w:rFonts w:ascii="LM Roman 10" w:hAnsi="LM Roman 10"/>
          <w:iCs/>
          <w:noProof/>
          <w:sz w:val="22"/>
          <w:szCs w:val="22"/>
        </w:rPr>
        <w:t>-</w:t>
      </w:r>
      <w:r w:rsidRPr="006B3B3E">
        <w:rPr>
          <w:rFonts w:ascii="LM Roman 10" w:hAnsi="LM Roman 10"/>
          <w:iCs/>
          <w:noProof/>
          <w:sz w:val="22"/>
          <w:szCs w:val="22"/>
        </w:rPr>
        <w:t xml:space="preserve">sharing network than a social network. They found that result while working on Twitter follower graph. They decided that because of the low rate of </w:t>
      </w:r>
      <w:r w:rsidRPr="006B3B3E">
        <w:rPr>
          <w:rFonts w:ascii="LM Roman 10" w:hAnsi="LM Roman 10"/>
          <w:iCs/>
          <w:noProof/>
          <w:sz w:val="22"/>
          <w:szCs w:val="22"/>
        </w:rPr>
        <w:lastRenderedPageBreak/>
        <w:t xml:space="preserve">reciprocated ties. People tend to use Twitter as a news feed by following multiple online news media, but other Twitter users will only follow “real” users. </w:t>
      </w:r>
    </w:p>
    <w:p w14:paraId="469532EC" w14:textId="40AC45AB"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Twitter users can post a short message called tweet, which is limited to 280 characters, or retweet another user tweet. Photos, videos, or URLs can be added to the tweets. Users can follow other accounts and creates their networks. They can mention each other or reply to each other within their tweets. To identify what the tweet is about, users use word preceded by a hash sign (#). Twitter uses these hashtags to define trending topics, both locally and globally. Users use the trending topic lists to identify favorite subjects at that time on Twitter. </w:t>
      </w:r>
    </w:p>
    <w:p w14:paraId="64CF750E" w14:textId="5A414674" w:rsid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In default settings, all Twitter accounts are public. Users can interact with each other like replying other user's tweets, sending a private direct message, and so on. </w:t>
      </w:r>
    </w:p>
    <w:p w14:paraId="1538B3A6" w14:textId="611F1BB7" w:rsidR="007E21EE" w:rsidRPr="006B3B3E" w:rsidRDefault="007E21EE" w:rsidP="00F74BEE">
      <w:pPr>
        <w:rPr>
          <w:rFonts w:ascii="LM Roman 10" w:hAnsi="LM Roman 10"/>
          <w:iCs/>
          <w:noProof/>
          <w:sz w:val="22"/>
          <w:szCs w:val="22"/>
        </w:rPr>
      </w:pPr>
      <w:r>
        <w:rPr>
          <w:rFonts w:ascii="LM Roman 10" w:hAnsi="LM Roman 10"/>
          <w:iCs/>
          <w:noProof/>
          <w:sz w:val="22"/>
          <w:szCs w:val="22"/>
        </w:rPr>
        <w:t xml:space="preserve">In Figure 14, sample Turkish Tweets related </w:t>
      </w:r>
      <w:r w:rsidR="00484FB8">
        <w:rPr>
          <w:rFonts w:ascii="LM Roman 10" w:hAnsi="LM Roman 10"/>
          <w:iCs/>
          <w:noProof/>
          <w:sz w:val="22"/>
          <w:szCs w:val="22"/>
        </w:rPr>
        <w:t>to</w:t>
      </w:r>
      <w:r>
        <w:rPr>
          <w:rFonts w:ascii="LM Roman 10" w:hAnsi="LM Roman 10"/>
          <w:iCs/>
          <w:noProof/>
          <w:sz w:val="22"/>
          <w:szCs w:val="22"/>
        </w:rPr>
        <w:t xml:space="preserve"> a security incident is presented.</w:t>
      </w:r>
    </w:p>
    <w:p w14:paraId="5D1FD8A6" w14:textId="1FF5C9CD" w:rsidR="006B3B3E" w:rsidRPr="006B3B3E" w:rsidRDefault="004C4307" w:rsidP="00F74BEE">
      <w:pPr>
        <w:rPr>
          <w:rFonts w:ascii="LM Roman 10" w:hAnsi="LM Roman 10"/>
          <w:iCs/>
          <w:noProof/>
          <w:sz w:val="22"/>
          <w:szCs w:val="22"/>
        </w:rPr>
      </w:pPr>
      <w:r>
        <w:rPr>
          <w:noProof/>
        </w:rPr>
        <mc:AlternateContent>
          <mc:Choice Requires="wps">
            <w:drawing>
              <wp:anchor distT="0" distB="0" distL="114300" distR="114300" simplePos="0" relativeHeight="251968512" behindDoc="0" locked="0" layoutInCell="1" allowOverlap="1" wp14:anchorId="12F06662" wp14:editId="5BEA7DED">
                <wp:simplePos x="0" y="0"/>
                <wp:positionH relativeFrom="column">
                  <wp:posOffset>-17145</wp:posOffset>
                </wp:positionH>
                <wp:positionV relativeFrom="paragraph">
                  <wp:posOffset>3165475</wp:posOffset>
                </wp:positionV>
                <wp:extent cx="5421630" cy="635"/>
                <wp:effectExtent l="0" t="0" r="7620" b="0"/>
                <wp:wrapTopAndBottom/>
                <wp:docPr id="43" name="Metin Kutusu 43"/>
                <wp:cNvGraphicFramePr/>
                <a:graphic xmlns:a="http://schemas.openxmlformats.org/drawingml/2006/main">
                  <a:graphicData uri="http://schemas.microsoft.com/office/word/2010/wordprocessingShape">
                    <wps:wsp>
                      <wps:cNvSpPr txBox="1"/>
                      <wps:spPr>
                        <a:xfrm>
                          <a:off x="0" y="0"/>
                          <a:ext cx="5421630" cy="635"/>
                        </a:xfrm>
                        <a:prstGeom prst="rect">
                          <a:avLst/>
                        </a:prstGeom>
                        <a:solidFill>
                          <a:prstClr val="white"/>
                        </a:solidFill>
                        <a:ln>
                          <a:noFill/>
                        </a:ln>
                      </wps:spPr>
                      <wps:txbx>
                        <w:txbxContent>
                          <w:p w14:paraId="5D46B7FF" w14:textId="4CDB3654" w:rsidR="0077774F" w:rsidRPr="00D57DA8" w:rsidRDefault="0077774F" w:rsidP="00364388">
                            <w:pPr>
                              <w:pStyle w:val="ResimYazs"/>
                              <w:spacing w:after="240"/>
                              <w:jc w:val="center"/>
                              <w:rPr>
                                <w:rFonts w:ascii="LM Roman 10" w:hAnsi="LM Roman 10"/>
                                <w:noProof/>
                                <w:sz w:val="22"/>
                                <w:szCs w:val="20"/>
                              </w:rPr>
                            </w:pPr>
                            <w:bookmarkStart w:id="108" w:name="_Toc20172206"/>
                            <w:r w:rsidRPr="00D57DA8">
                              <w:rPr>
                                <w:rFonts w:ascii="LM Roman 10" w:hAnsi="LM Roman 10"/>
                                <w:sz w:val="22"/>
                                <w:szCs w:val="20"/>
                              </w:rPr>
                              <w:t xml:space="preserve">Figure </w:t>
                            </w:r>
                            <w:r w:rsidRPr="00D57DA8">
                              <w:rPr>
                                <w:rFonts w:ascii="LM Roman 10" w:hAnsi="LM Roman 10"/>
                                <w:sz w:val="22"/>
                                <w:szCs w:val="20"/>
                              </w:rPr>
                              <w:fldChar w:fldCharType="begin"/>
                            </w:r>
                            <w:r w:rsidRPr="00D57DA8">
                              <w:rPr>
                                <w:rFonts w:ascii="LM Roman 10" w:hAnsi="LM Roman 10"/>
                                <w:sz w:val="22"/>
                                <w:szCs w:val="20"/>
                              </w:rPr>
                              <w:instrText xml:space="preserve"> SEQ Figure \* ARABIC </w:instrText>
                            </w:r>
                            <w:r w:rsidRPr="00D57DA8">
                              <w:rPr>
                                <w:rFonts w:ascii="LM Roman 10" w:hAnsi="LM Roman 10"/>
                                <w:sz w:val="22"/>
                                <w:szCs w:val="20"/>
                              </w:rPr>
                              <w:fldChar w:fldCharType="separate"/>
                            </w:r>
                            <w:r w:rsidR="00183851">
                              <w:rPr>
                                <w:rFonts w:ascii="LM Roman 10" w:hAnsi="LM Roman 10"/>
                                <w:noProof/>
                                <w:sz w:val="22"/>
                                <w:szCs w:val="20"/>
                              </w:rPr>
                              <w:t>14</w:t>
                            </w:r>
                            <w:r w:rsidRPr="00D57DA8">
                              <w:rPr>
                                <w:rFonts w:ascii="LM Roman 10" w:hAnsi="LM Roman 10"/>
                                <w:sz w:val="22"/>
                                <w:szCs w:val="20"/>
                              </w:rPr>
                              <w:fldChar w:fldCharType="end"/>
                            </w:r>
                            <w:r>
                              <w:rPr>
                                <w:rFonts w:ascii="LM Roman 10" w:hAnsi="LM Roman 10"/>
                                <w:sz w:val="22"/>
                                <w:szCs w:val="20"/>
                              </w:rPr>
                              <w:t>:</w:t>
                            </w:r>
                            <w:r w:rsidRPr="00D57DA8">
                              <w:rPr>
                                <w:rFonts w:ascii="LM Roman 10" w:hAnsi="LM Roman 10"/>
                                <w:sz w:val="22"/>
                                <w:szCs w:val="20"/>
                              </w:rPr>
                              <w:t xml:space="preserve"> Sample Turkish Tweets Related with a Security Incident. Retrieved June 28, 2019, from https://twitter.com/.</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F06662" id="Metin Kutusu 43" o:spid="_x0000_s1037" type="#_x0000_t202" style="position:absolute;left:0;text-align:left;margin-left:-1.35pt;margin-top:249.25pt;width:426.9pt;height:.05pt;z-index:251968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" stroked="f">
                <v:textbox style="mso-fit-shape-to-text:t" inset="0,0,0,0">
                  <w:txbxContent>
                    <w:p w14:paraId="5D46B7FF" w14:textId="4CDB3654" w:rsidR="0077774F" w:rsidRPr="00D57DA8" w:rsidRDefault="0077774F" w:rsidP="00364388">
                      <w:pPr>
                        <w:pStyle w:val="ResimYazs"/>
                        <w:spacing w:after="240"/>
                        <w:jc w:val="center"/>
                        <w:rPr>
                          <w:rFonts w:ascii="LM Roman 10" w:hAnsi="LM Roman 10"/>
                          <w:noProof/>
                          <w:sz w:val="22"/>
                          <w:szCs w:val="20"/>
                        </w:rPr>
                      </w:pPr>
                      <w:bookmarkStart w:id="109" w:name="_Toc20172206"/>
                      <w:r w:rsidRPr="00D57DA8">
                        <w:rPr>
                          <w:rFonts w:ascii="LM Roman 10" w:hAnsi="LM Roman 10"/>
                          <w:sz w:val="22"/>
                          <w:szCs w:val="20"/>
                        </w:rPr>
                        <w:t xml:space="preserve">Figure </w:t>
                      </w:r>
                      <w:r w:rsidRPr="00D57DA8">
                        <w:rPr>
                          <w:rFonts w:ascii="LM Roman 10" w:hAnsi="LM Roman 10"/>
                          <w:sz w:val="22"/>
                          <w:szCs w:val="20"/>
                        </w:rPr>
                        <w:fldChar w:fldCharType="begin"/>
                      </w:r>
                      <w:r w:rsidRPr="00D57DA8">
                        <w:rPr>
                          <w:rFonts w:ascii="LM Roman 10" w:hAnsi="LM Roman 10"/>
                          <w:sz w:val="22"/>
                          <w:szCs w:val="20"/>
                        </w:rPr>
                        <w:instrText xml:space="preserve"> SEQ Figure \* ARABIC </w:instrText>
                      </w:r>
                      <w:r w:rsidRPr="00D57DA8">
                        <w:rPr>
                          <w:rFonts w:ascii="LM Roman 10" w:hAnsi="LM Roman 10"/>
                          <w:sz w:val="22"/>
                          <w:szCs w:val="20"/>
                        </w:rPr>
                        <w:fldChar w:fldCharType="separate"/>
                      </w:r>
                      <w:r w:rsidR="00183851">
                        <w:rPr>
                          <w:rFonts w:ascii="LM Roman 10" w:hAnsi="LM Roman 10"/>
                          <w:noProof/>
                          <w:sz w:val="22"/>
                          <w:szCs w:val="20"/>
                        </w:rPr>
                        <w:t>14</w:t>
                      </w:r>
                      <w:r w:rsidRPr="00D57DA8">
                        <w:rPr>
                          <w:rFonts w:ascii="LM Roman 10" w:hAnsi="LM Roman 10"/>
                          <w:sz w:val="22"/>
                          <w:szCs w:val="20"/>
                        </w:rPr>
                        <w:fldChar w:fldCharType="end"/>
                      </w:r>
                      <w:r>
                        <w:rPr>
                          <w:rFonts w:ascii="LM Roman 10" w:hAnsi="LM Roman 10"/>
                          <w:sz w:val="22"/>
                          <w:szCs w:val="20"/>
                        </w:rPr>
                        <w:t>:</w:t>
                      </w:r>
                      <w:r w:rsidRPr="00D57DA8">
                        <w:rPr>
                          <w:rFonts w:ascii="LM Roman 10" w:hAnsi="LM Roman 10"/>
                          <w:sz w:val="22"/>
                          <w:szCs w:val="20"/>
                        </w:rPr>
                        <w:t xml:space="preserve"> Sample Turkish Tweets Related with a Security Incident. Retrieved June 28, 2019, from https://twitter.com/.</w:t>
                      </w:r>
                      <w:bookmarkEnd w:id="109"/>
                    </w:p>
                  </w:txbxContent>
                </v:textbox>
                <w10:wrap type="topAndBottom"/>
              </v:shape>
            </w:pict>
          </mc:Fallback>
        </mc:AlternateContent>
      </w:r>
      <w:r w:rsidRPr="006B3B3E">
        <w:rPr>
          <w:rFonts w:ascii="LM Roman 10" w:hAnsi="LM Roman 10"/>
          <w:iCs/>
          <w:noProof/>
          <w:sz w:val="22"/>
          <w:szCs w:val="22"/>
        </w:rPr>
        <w:drawing>
          <wp:anchor distT="0" distB="0" distL="114300" distR="114300" simplePos="0" relativeHeight="251965440" behindDoc="0" locked="0" layoutInCell="1" allowOverlap="1" wp14:anchorId="41BEE24C" wp14:editId="13579A19">
            <wp:simplePos x="0" y="0"/>
            <wp:positionH relativeFrom="column">
              <wp:posOffset>-13970</wp:posOffset>
            </wp:positionH>
            <wp:positionV relativeFrom="paragraph">
              <wp:posOffset>226060</wp:posOffset>
            </wp:positionV>
            <wp:extent cx="5419090" cy="2936875"/>
            <wp:effectExtent l="19050" t="19050" r="10160" b="15875"/>
            <wp:wrapTopAndBottom/>
            <wp:docPr id="1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419090" cy="293687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29C731D8" w14:textId="11699630"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The Twitter API is a set of URLs. The URLs cant take parameters and let users access Twitter features like finding tweets which contain a set of specific words and so on. </w:t>
      </w:r>
    </w:p>
    <w:p w14:paraId="59D007A1" w14:textId="77777777" w:rsidR="006B3B3E" w:rsidRPr="006B3B3E" w:rsidRDefault="006B3B3E" w:rsidP="00F74BEE">
      <w:pPr>
        <w:rPr>
          <w:rFonts w:ascii="LM Roman 10" w:hAnsi="LM Roman 10"/>
          <w:iCs/>
          <w:noProof/>
          <w:sz w:val="22"/>
          <w:szCs w:val="22"/>
        </w:rPr>
      </w:pPr>
    </w:p>
    <w:p w14:paraId="775FD2BF" w14:textId="334B6FE7" w:rsidR="00FE5EBA" w:rsidRDefault="006B3B3E" w:rsidP="00F74BEE">
      <w:pPr>
        <w:rPr>
          <w:rFonts w:ascii="LM Roman 10" w:hAnsi="LM Roman 10"/>
          <w:iCs/>
          <w:noProof/>
          <w:sz w:val="22"/>
          <w:szCs w:val="22"/>
        </w:rPr>
      </w:pPr>
      <w:r w:rsidRPr="006B3B3E">
        <w:rPr>
          <w:rFonts w:ascii="LM Roman 10" w:hAnsi="LM Roman 10"/>
          <w:iCs/>
          <w:noProof/>
          <w:sz w:val="22"/>
          <w:szCs w:val="22"/>
        </w:rPr>
        <w:lastRenderedPageBreak/>
        <w:t xml:space="preserve">Twitter provides several APIs to get tweets. </w:t>
      </w:r>
      <w:r w:rsidR="00FE5EBA" w:rsidRPr="006B3B3E">
        <w:rPr>
          <w:rFonts w:ascii="LM Roman 10" w:hAnsi="LM Roman 10"/>
          <w:iCs/>
          <w:noProof/>
          <w:sz w:val="22"/>
          <w:szCs w:val="22"/>
        </w:rPr>
        <w:t xml:space="preserve">Twitter’s </w:t>
      </w:r>
      <w:r w:rsidR="00FE5EBA">
        <w:rPr>
          <w:rFonts w:ascii="LM Roman 10" w:hAnsi="LM Roman 10"/>
          <w:iCs/>
          <w:noProof/>
          <w:sz w:val="22"/>
          <w:szCs w:val="22"/>
        </w:rPr>
        <w:t xml:space="preserve">Standart </w:t>
      </w:r>
      <w:r w:rsidRPr="006B3B3E">
        <w:rPr>
          <w:rFonts w:ascii="LM Roman 10" w:hAnsi="LM Roman 10"/>
          <w:iCs/>
          <w:noProof/>
          <w:sz w:val="22"/>
          <w:szCs w:val="22"/>
        </w:rPr>
        <w:t>API allows users to get tweets which includes specific parameters.</w:t>
      </w:r>
      <w:r w:rsidR="00FE5EBA">
        <w:rPr>
          <w:rFonts w:ascii="LM Roman 10" w:hAnsi="LM Roman 10"/>
          <w:iCs/>
          <w:noProof/>
          <w:sz w:val="22"/>
          <w:szCs w:val="22"/>
        </w:rPr>
        <w:t xml:space="preserve"> Moreover, the resulting stream can be filtered according to Tweet languages, geolocation and so on. However</w:t>
      </w:r>
      <w:r w:rsidRPr="006B3B3E">
        <w:rPr>
          <w:rFonts w:ascii="LM Roman 10" w:hAnsi="LM Roman 10"/>
          <w:iCs/>
          <w:noProof/>
          <w:sz w:val="22"/>
          <w:szCs w:val="22"/>
        </w:rPr>
        <w:t xml:space="preserve">, this API cannot retrieve tweets older than seven days. </w:t>
      </w:r>
      <w:r w:rsidR="00FE5EBA">
        <w:rPr>
          <w:rFonts w:ascii="LM Roman 10" w:hAnsi="LM Roman 10"/>
          <w:iCs/>
          <w:noProof/>
          <w:sz w:val="22"/>
          <w:szCs w:val="22"/>
        </w:rPr>
        <w:t xml:space="preserve">It </w:t>
      </w:r>
      <w:r w:rsidRPr="006B3B3E">
        <w:rPr>
          <w:rFonts w:ascii="LM Roman 10" w:hAnsi="LM Roman 10"/>
          <w:iCs/>
          <w:noProof/>
          <w:sz w:val="22"/>
          <w:szCs w:val="22"/>
        </w:rPr>
        <w:t>gives users access to live data on Twitter and keeps sending it until asked it to stop. Developers can access only 1% sample of all the tweets</w:t>
      </w:r>
      <w:r w:rsidR="00FE5EBA" w:rsidRPr="00FE5EBA">
        <w:rPr>
          <w:rFonts w:ascii="LM Roman 10" w:hAnsi="LM Roman 10"/>
          <w:iCs/>
          <w:noProof/>
          <w:sz w:val="22"/>
          <w:szCs w:val="22"/>
        </w:rPr>
        <w:t xml:space="preserve">, which is approximately one million Tweets per day due to </w:t>
      </w:r>
      <w:r w:rsidR="00FE5EBA">
        <w:rPr>
          <w:rFonts w:ascii="LM Roman 10" w:hAnsi="LM Roman 10"/>
          <w:iCs/>
          <w:noProof/>
          <w:sz w:val="22"/>
          <w:szCs w:val="22"/>
        </w:rPr>
        <w:t xml:space="preserve">Standart </w:t>
      </w:r>
      <w:r w:rsidR="00FE5EBA" w:rsidRPr="00FE5EBA">
        <w:rPr>
          <w:rFonts w:ascii="LM Roman 10" w:hAnsi="LM Roman 10"/>
          <w:iCs/>
          <w:noProof/>
          <w:sz w:val="22"/>
          <w:szCs w:val="22"/>
        </w:rPr>
        <w:t>Twitter API limitation.</w:t>
      </w:r>
      <w:r w:rsidR="00FE5EBA" w:rsidRPr="00FE5EBA">
        <w:t xml:space="preserve"> </w:t>
      </w:r>
      <w:r w:rsidR="00FE5EBA" w:rsidRPr="00FE5EBA">
        <w:rPr>
          <w:rFonts w:ascii="LM Roman 10" w:hAnsi="LM Roman 10"/>
          <w:iCs/>
          <w:noProof/>
          <w:sz w:val="22"/>
          <w:szCs w:val="22"/>
        </w:rPr>
        <w:t>The resulting stream contains one or more elements of the keyword list per each Tweet or news. We can get up to %1 of the Twitter stream</w:t>
      </w:r>
      <w:r w:rsidR="00FE5EBA">
        <w:rPr>
          <w:rFonts w:ascii="LM Roman 10" w:hAnsi="LM Roman 10"/>
          <w:iCs/>
          <w:noProof/>
          <w:sz w:val="22"/>
          <w:szCs w:val="22"/>
        </w:rPr>
        <w:t>.</w:t>
      </w:r>
      <w:r w:rsidRPr="006B3B3E">
        <w:rPr>
          <w:rFonts w:ascii="LM Roman 10" w:hAnsi="LM Roman 10"/>
          <w:iCs/>
          <w:noProof/>
          <w:sz w:val="22"/>
          <w:szCs w:val="22"/>
        </w:rPr>
        <w:t xml:space="preserve"> </w:t>
      </w:r>
      <w:r w:rsidR="00FE5EBA">
        <w:rPr>
          <w:rFonts w:ascii="LM Roman 10" w:hAnsi="LM Roman 10"/>
          <w:iCs/>
          <w:noProof/>
          <w:sz w:val="22"/>
          <w:szCs w:val="22"/>
        </w:rPr>
        <w:t xml:space="preserve">We use Twitter Standart API for collecting </w:t>
      </w:r>
      <w:r w:rsidR="00C83B9C">
        <w:rPr>
          <w:rFonts w:ascii="LM Roman 10" w:hAnsi="LM Roman 10"/>
          <w:iCs/>
          <w:noProof/>
          <w:sz w:val="22"/>
          <w:szCs w:val="22"/>
        </w:rPr>
        <w:t xml:space="preserve">the </w:t>
      </w:r>
      <w:r w:rsidR="00FE5EBA">
        <w:rPr>
          <w:rFonts w:ascii="LM Roman 10" w:hAnsi="LM Roman 10"/>
          <w:iCs/>
          <w:noProof/>
          <w:sz w:val="22"/>
          <w:szCs w:val="22"/>
        </w:rPr>
        <w:t>real-time Twitter stream.</w:t>
      </w:r>
    </w:p>
    <w:p w14:paraId="785F8BE3" w14:textId="7010ADC2" w:rsidR="00424A3F" w:rsidRDefault="00FE5EBA" w:rsidP="00F74BEE">
      <w:pPr>
        <w:rPr>
          <w:rFonts w:ascii="LM Roman 10" w:hAnsi="LM Roman 10"/>
          <w:iCs/>
          <w:noProof/>
          <w:sz w:val="22"/>
          <w:szCs w:val="22"/>
        </w:rPr>
      </w:pPr>
      <w:r w:rsidRPr="00FE5EBA">
        <w:rPr>
          <w:rFonts w:ascii="LM Roman 10" w:hAnsi="LM Roman 10"/>
          <w:iCs/>
          <w:noProof/>
          <w:sz w:val="22"/>
          <w:szCs w:val="22"/>
        </w:rPr>
        <w:t>Twitter’s Premium API has more capabilities like accessing the Full-archive of Twitter data from as early as 2006.</w:t>
      </w:r>
      <w:r w:rsidR="00C11C38">
        <w:rPr>
          <w:rFonts w:ascii="LM Roman 10" w:hAnsi="LM Roman 10"/>
          <w:iCs/>
          <w:noProof/>
          <w:sz w:val="22"/>
          <w:szCs w:val="22"/>
        </w:rPr>
        <w:t xml:space="preserve"> The API is sold with monthly prices according to allowable request limit of the API. For academic purposes, Twitter may give support for free access. </w:t>
      </w:r>
      <w:r w:rsidR="00097621" w:rsidRPr="00097621">
        <w:rPr>
          <w:rFonts w:ascii="LM Roman 10" w:hAnsi="LM Roman 10"/>
          <w:iCs/>
          <w:noProof/>
          <w:sz w:val="22"/>
          <w:szCs w:val="22"/>
        </w:rPr>
        <w:t>After sharing our research details with documents, they gave us Premium API which allow</w:t>
      </w:r>
      <w:r w:rsidR="00097621">
        <w:rPr>
          <w:rFonts w:ascii="LM Roman 10" w:hAnsi="LM Roman 10"/>
          <w:iCs/>
          <w:noProof/>
          <w:sz w:val="22"/>
          <w:szCs w:val="22"/>
        </w:rPr>
        <w:t>s</w:t>
      </w:r>
      <w:r w:rsidR="00097621" w:rsidRPr="00097621">
        <w:rPr>
          <w:rFonts w:ascii="LM Roman 10" w:hAnsi="LM Roman 10"/>
          <w:iCs/>
          <w:noProof/>
          <w:sz w:val="22"/>
          <w:szCs w:val="22"/>
        </w:rPr>
        <w:t xml:space="preserve"> 50 requests monthly request limit.</w:t>
      </w:r>
      <w:r w:rsidR="00097621">
        <w:rPr>
          <w:rFonts w:ascii="LM Roman 10" w:hAnsi="LM Roman 10"/>
          <w:iCs/>
          <w:noProof/>
          <w:sz w:val="22"/>
          <w:szCs w:val="22"/>
        </w:rPr>
        <w:t xml:space="preserve"> We used Twitter’s Premium API for generating training datasets.</w:t>
      </w:r>
    </w:p>
    <w:p w14:paraId="6E5BB9E2" w14:textId="4AE6D832" w:rsidR="00097621" w:rsidRPr="006B3B3E" w:rsidRDefault="00424A3F" w:rsidP="00F74BEE">
      <w:pPr>
        <w:rPr>
          <w:rFonts w:ascii="LM Roman 10" w:hAnsi="LM Roman 10"/>
          <w:iCs/>
          <w:noProof/>
          <w:sz w:val="22"/>
          <w:szCs w:val="22"/>
        </w:rPr>
      </w:pPr>
      <w:r>
        <w:rPr>
          <w:rFonts w:ascii="LM Roman 10" w:hAnsi="LM Roman 10"/>
          <w:iCs/>
          <w:noProof/>
          <w:sz w:val="22"/>
          <w:szCs w:val="22"/>
        </w:rPr>
        <w:t xml:space="preserve">At one point, the monthly 50 request limit of </w:t>
      </w:r>
      <w:r w:rsidRPr="00424A3F">
        <w:rPr>
          <w:rFonts w:ascii="LM Roman 10" w:hAnsi="LM Roman 10"/>
          <w:iCs/>
          <w:noProof/>
          <w:sz w:val="22"/>
          <w:szCs w:val="22"/>
        </w:rPr>
        <w:t>Twitter’s Premium API</w:t>
      </w:r>
      <w:r>
        <w:rPr>
          <w:rFonts w:ascii="LM Roman 10" w:hAnsi="LM Roman 10"/>
          <w:iCs/>
          <w:noProof/>
          <w:sz w:val="22"/>
          <w:szCs w:val="22"/>
        </w:rPr>
        <w:t xml:space="preserve"> blocked our research. Therefore we develop another method to create training datasets with python code with using Selenium Python Framework which automates browsers and chrome web driver. </w:t>
      </w:r>
      <w:r w:rsidRPr="00424A3F">
        <w:rPr>
          <w:rFonts w:ascii="LM Roman 10" w:hAnsi="LM Roman 10"/>
          <w:iCs/>
          <w:noProof/>
          <w:sz w:val="22"/>
          <w:szCs w:val="22"/>
        </w:rPr>
        <w:t xml:space="preserve">With Selenium, The software opens a chrome browser as if a normal user, writes the query specified in the code in the search box of the twitter, and parses the </w:t>
      </w:r>
      <w:r>
        <w:rPr>
          <w:rFonts w:ascii="LM Roman 10" w:hAnsi="LM Roman 10"/>
          <w:iCs/>
          <w:noProof/>
          <w:sz w:val="22"/>
          <w:szCs w:val="22"/>
        </w:rPr>
        <w:t>H</w:t>
      </w:r>
      <w:r w:rsidRPr="00424A3F">
        <w:rPr>
          <w:rFonts w:ascii="LM Roman 10" w:hAnsi="LM Roman 10"/>
          <w:iCs/>
          <w:noProof/>
          <w:sz w:val="22"/>
          <w:szCs w:val="22"/>
        </w:rPr>
        <w:t>tml.</w:t>
      </w:r>
      <w:r w:rsidR="008025F2">
        <w:rPr>
          <w:rFonts w:ascii="LM Roman 10" w:hAnsi="LM Roman 10"/>
          <w:iCs/>
          <w:noProof/>
          <w:sz w:val="22"/>
          <w:szCs w:val="22"/>
        </w:rPr>
        <w:t xml:space="preserve"> The Twitter Html file is a dynamically creating web page. To overcome this problem, the software </w:t>
      </w:r>
      <w:r w:rsidR="008025F2" w:rsidRPr="008025F2">
        <w:rPr>
          <w:rFonts w:ascii="LM Roman 10" w:hAnsi="LM Roman 10"/>
          <w:iCs/>
          <w:noProof/>
          <w:sz w:val="22"/>
          <w:szCs w:val="22"/>
        </w:rPr>
        <w:t xml:space="preserve">automatically scrolls down </w:t>
      </w:r>
      <w:r w:rsidR="008025F2">
        <w:rPr>
          <w:rFonts w:ascii="LM Roman 10" w:hAnsi="LM Roman 10"/>
          <w:iCs/>
          <w:noProof/>
          <w:sz w:val="22"/>
          <w:szCs w:val="22"/>
        </w:rPr>
        <w:t xml:space="preserve">the page </w:t>
      </w:r>
      <w:r w:rsidR="008025F2" w:rsidRPr="008025F2">
        <w:rPr>
          <w:rFonts w:ascii="LM Roman 10" w:hAnsi="LM Roman 10"/>
          <w:iCs/>
          <w:noProof/>
          <w:sz w:val="22"/>
          <w:szCs w:val="22"/>
        </w:rPr>
        <w:t xml:space="preserve">as </w:t>
      </w:r>
      <w:r w:rsidR="008025F2">
        <w:rPr>
          <w:rFonts w:ascii="LM Roman 10" w:hAnsi="LM Roman 10"/>
          <w:iCs/>
          <w:noProof/>
          <w:sz w:val="22"/>
          <w:szCs w:val="22"/>
        </w:rPr>
        <w:t>it</w:t>
      </w:r>
      <w:r w:rsidR="008025F2" w:rsidRPr="008025F2">
        <w:rPr>
          <w:rFonts w:ascii="LM Roman 10" w:hAnsi="LM Roman 10"/>
          <w:iCs/>
          <w:noProof/>
          <w:sz w:val="22"/>
          <w:szCs w:val="22"/>
        </w:rPr>
        <w:t xml:space="preserve"> parse</w:t>
      </w:r>
      <w:r w:rsidR="008025F2">
        <w:rPr>
          <w:rFonts w:ascii="LM Roman 10" w:hAnsi="LM Roman 10"/>
          <w:iCs/>
          <w:noProof/>
          <w:sz w:val="22"/>
          <w:szCs w:val="22"/>
        </w:rPr>
        <w:t xml:space="preserve">s. </w:t>
      </w:r>
      <w:r>
        <w:rPr>
          <w:rFonts w:ascii="LM Roman 10" w:hAnsi="LM Roman 10"/>
          <w:iCs/>
          <w:noProof/>
          <w:sz w:val="22"/>
          <w:szCs w:val="22"/>
        </w:rPr>
        <w:t xml:space="preserve"> This method gave us unlimited training dataset creation right without using any API.</w:t>
      </w:r>
    </w:p>
    <w:p w14:paraId="5FE511AD" w14:textId="1500E596" w:rsidR="006177C1" w:rsidRPr="006B3B3E" w:rsidRDefault="006B3B3E" w:rsidP="00F74BEE">
      <w:pPr>
        <w:rPr>
          <w:rFonts w:ascii="LM Roman 10" w:hAnsi="LM Roman 10"/>
          <w:iCs/>
          <w:noProof/>
          <w:sz w:val="22"/>
          <w:szCs w:val="22"/>
        </w:rPr>
      </w:pPr>
      <w:r w:rsidRPr="006B3B3E">
        <w:rPr>
          <w:rFonts w:ascii="LM Roman 10" w:hAnsi="LM Roman 10"/>
          <w:iCs/>
          <w:noProof/>
          <w:sz w:val="22"/>
          <w:szCs w:val="22"/>
        </w:rPr>
        <w:t>In the present thesis, we use two different data source, and one of them is Twitter. We gather the unstructured data as Twitter text(tweets) and analyze them to detect cybersecurity events</w:t>
      </w:r>
      <w:r w:rsidR="000861FB">
        <w:rPr>
          <w:rFonts w:ascii="LM Roman 10" w:hAnsi="LM Roman 10"/>
          <w:iCs/>
          <w:noProof/>
          <w:sz w:val="22"/>
          <w:szCs w:val="22"/>
        </w:rPr>
        <w:t xml:space="preserve">. </w:t>
      </w:r>
      <w:r w:rsidRPr="006B3B3E">
        <w:rPr>
          <w:rFonts w:ascii="LM Roman 10" w:hAnsi="LM Roman 10"/>
          <w:iCs/>
          <w:noProof/>
          <w:sz w:val="22"/>
          <w:szCs w:val="22"/>
        </w:rPr>
        <w:t xml:space="preserve">Our second data source, Hurriyet Newspaper, is introduced in the following </w:t>
      </w:r>
      <w:r w:rsidR="000861FB">
        <w:rPr>
          <w:rFonts w:ascii="LM Roman 10" w:hAnsi="LM Roman 10"/>
          <w:iCs/>
          <w:noProof/>
          <w:sz w:val="22"/>
          <w:szCs w:val="22"/>
        </w:rPr>
        <w:t>s</w:t>
      </w:r>
      <w:r w:rsidRPr="006B3B3E">
        <w:rPr>
          <w:rFonts w:ascii="LM Roman 10" w:hAnsi="LM Roman 10"/>
          <w:iCs/>
          <w:noProof/>
          <w:sz w:val="22"/>
          <w:szCs w:val="22"/>
        </w:rPr>
        <w:t>ection.</w:t>
      </w:r>
    </w:p>
    <w:p w14:paraId="4B0F96D7" w14:textId="35C554D4" w:rsidR="006B3B3E" w:rsidRPr="00364388" w:rsidRDefault="006B3B3E" w:rsidP="00364388">
      <w:pPr>
        <w:pStyle w:val="Balk3"/>
        <w:rPr>
          <w:noProof/>
        </w:rPr>
      </w:pPr>
      <w:bookmarkStart w:id="110" w:name="_Toc20171894"/>
      <w:r w:rsidRPr="006B3B3E">
        <w:rPr>
          <w:noProof/>
        </w:rPr>
        <w:t>Hürriyet Turkish Newspaper as a Data Source</w:t>
      </w:r>
      <w:bookmarkEnd w:id="110"/>
    </w:p>
    <w:p w14:paraId="789FA3EF" w14:textId="77777777" w:rsidR="004C4307" w:rsidRPr="006B3B3E" w:rsidRDefault="004C4307" w:rsidP="004C4307">
      <w:pPr>
        <w:rPr>
          <w:rFonts w:ascii="LM Roman 10" w:hAnsi="LM Roman 10"/>
          <w:iCs/>
          <w:noProof/>
          <w:sz w:val="22"/>
          <w:szCs w:val="22"/>
        </w:rPr>
      </w:pPr>
      <w:r w:rsidRPr="006B3B3E">
        <w:rPr>
          <w:rFonts w:ascii="LM Roman 10" w:hAnsi="LM Roman 10"/>
          <w:iCs/>
          <w:noProof/>
          <w:sz w:val="22"/>
          <w:szCs w:val="22"/>
        </w:rPr>
        <w:t xml:space="preserve">Hürriyet is one of the major Turkish newspapers, founded in 1948. As of January 2018, it had the highest circulation of any newspaper in Turkey at around 319,000. </w:t>
      </w:r>
      <w:r w:rsidRPr="006B3B3E">
        <w:rPr>
          <w:rFonts w:ascii="LM Roman 10" w:hAnsi="LM Roman 10"/>
          <w:iCs/>
          <w:noProof/>
          <w:sz w:val="22"/>
          <w:szCs w:val="22"/>
        </w:rPr>
        <w:fldChar w:fldCharType="begin" w:fldLock="1"/>
      </w:r>
      <w:r>
        <w:rPr>
          <w:rFonts w:ascii="LM Roman 10" w:hAnsi="LM Roman 10"/>
          <w:iCs/>
          <w:noProof/>
          <w:sz w:val="22"/>
          <w:szCs w:val="22"/>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Tiraj | MedyaTava - Yazmadıysa Doğru Değildir,” 2018)</w:t>
      </w:r>
      <w:r w:rsidRPr="006B3B3E">
        <w:rPr>
          <w:rFonts w:ascii="LM Roman 10" w:hAnsi="LM Roman 10"/>
          <w:iCs/>
          <w:noProof/>
          <w:sz w:val="22"/>
          <w:szCs w:val="22"/>
        </w:rPr>
        <w:fldChar w:fldCharType="end"/>
      </w:r>
    </w:p>
    <w:p w14:paraId="39A28E63" w14:textId="2B574D32" w:rsidR="006B3B3E" w:rsidRPr="00C2511D" w:rsidRDefault="007D7F45" w:rsidP="00F74BEE">
      <w:pPr>
        <w:rPr>
          <w:rFonts w:ascii="LM Roman 10" w:hAnsi="LM Roman 10"/>
          <w:sz w:val="22"/>
          <w:szCs w:val="22"/>
        </w:rPr>
      </w:pPr>
      <w:r>
        <w:rPr>
          <w:rFonts w:ascii="LM Roman 10" w:hAnsi="LM Roman 10"/>
          <w:sz w:val="22"/>
          <w:szCs w:val="22"/>
        </w:rPr>
        <w:t>W</w:t>
      </w:r>
      <w:r w:rsidRPr="00572FA4">
        <w:rPr>
          <w:rFonts w:ascii="LM Roman 10" w:hAnsi="LM Roman 10"/>
          <w:sz w:val="22"/>
          <w:szCs w:val="22"/>
        </w:rPr>
        <w:t xml:space="preserve">e can 12,000 request per day in Hurriyet Newspaper API. Therefore, the keyword list is essential to get relevant data in the result streams. </w:t>
      </w:r>
    </w:p>
    <w:p w14:paraId="45B18140" w14:textId="237D09A0"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lastRenderedPageBreak/>
        <w:t xml:space="preserve">Hürriyet API is an interface which enables the usage of Hürriyet data programmatically in web, mobile, or desktop applications. It is a free service. With Hürriyet API, developers can reach news, columns, writers, photo galleries, and pages. Hürriyet API has a RESTful-based, resource-oriented architecture. Developers can access Hürriyet newspaper data via standard HTTP requests. The resultant set of results is in JSON format. Requests via the API are limited to 5 per second and 500 per hour to prevent abuse.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Hurriyet Developers API v1.0 Docs — Hürriyet Public API,” 2019)</w:t>
      </w:r>
      <w:r w:rsidRPr="006B3B3E">
        <w:rPr>
          <w:rFonts w:ascii="LM Roman 10" w:hAnsi="LM Roman 10"/>
          <w:iCs/>
          <w:noProof/>
          <w:sz w:val="22"/>
          <w:szCs w:val="22"/>
        </w:rPr>
        <w:fldChar w:fldCharType="end"/>
      </w:r>
    </w:p>
    <w:p w14:paraId="28B5B9AC" w14:textId="3FEA4226"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In the present thesis, we use two different data source, and Hurriyet Newspaper is one of them. We fetch the unstructured data as news text and analyze them to detect cybersecurity events. </w:t>
      </w:r>
    </w:p>
    <w:p w14:paraId="32B29364" w14:textId="4EAF8E13"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OData is a REST-based data source using the HTTP protocol is a global protocol for querying services. With OData standards, developers do not waste much time on basic standards such as to request and response headers, status codes, HTTP methods (GET, POST, and so on), and query options. Developers can only create RESTful APIs by building business logic.</w:t>
      </w:r>
      <w:r w:rsidR="004C4307">
        <w:rPr>
          <w:rFonts w:ascii="LM Roman 10" w:hAnsi="LM Roman 10"/>
          <w:iCs/>
          <w:noProof/>
          <w:sz w:val="22"/>
          <w:szCs w:val="22"/>
        </w:rPr>
        <w:t xml:space="preserve"> </w:t>
      </w:r>
      <w:r w:rsidRPr="006B3B3E">
        <w:rPr>
          <w:rFonts w:ascii="LM Roman 10" w:hAnsi="LM Roman 10"/>
          <w:iCs/>
          <w:noProof/>
          <w:sz w:val="22"/>
          <w:szCs w:val="22"/>
        </w:rPr>
        <w:t>Consuming OData services is easy. Client - interpretable can quickly render OData metadata. Therefore, developers can quickly integrate it into robust and expandable client applications.</w:t>
      </w:r>
      <w:r w:rsidR="004C4307">
        <w:rPr>
          <w:rFonts w:ascii="LM Roman 10" w:hAnsi="LM Roman 10"/>
          <w:iCs/>
          <w:noProof/>
          <w:sz w:val="22"/>
          <w:szCs w:val="22"/>
        </w:rPr>
        <w:t xml:space="preserve"> </w:t>
      </w:r>
      <w:r w:rsidRPr="006B3B3E">
        <w:rPr>
          <w:rFonts w:ascii="LM Roman 10" w:hAnsi="LM Roman 10"/>
          <w:iCs/>
          <w:noProof/>
          <w:sz w:val="22"/>
          <w:szCs w:val="22"/>
        </w:rPr>
        <w:t>The OData structure has a unique query structure. Below are some of the most basic query keywords and their functionality briefly outlined:</w:t>
      </w:r>
    </w:p>
    <w:p w14:paraId="07CD3740" w14:textId="77777777"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select: Limits the columns/properties in the response set from the query. Example use;</w:t>
      </w:r>
    </w:p>
    <w:p w14:paraId="6E7CA545" w14:textId="65B354BF" w:rsidR="006B3B3E" w:rsidRPr="00E328F4" w:rsidRDefault="006B3B3E" w:rsidP="00F74BEE">
      <w:pPr>
        <w:numPr>
          <w:ilvl w:val="0"/>
          <w:numId w:val="8"/>
        </w:numPr>
        <w:rPr>
          <w:rFonts w:ascii="LM Roman 10" w:hAnsi="LM Roman 10"/>
          <w:iCs/>
          <w:noProof/>
          <w:sz w:val="22"/>
          <w:szCs w:val="22"/>
        </w:rPr>
      </w:pPr>
      <w:r w:rsidRPr="006B3B3E">
        <w:rPr>
          <w:rFonts w:ascii="LM Roman 10" w:hAnsi="LM Roman 10"/>
          <w:iCs/>
          <w:noProof/>
          <w:sz w:val="22"/>
          <w:szCs w:val="22"/>
        </w:rPr>
        <w:t>https://api.hurriyet.com.tr/v1/articles?$select=Title</w:t>
      </w:r>
    </w:p>
    <w:p w14:paraId="3EDD456C" w14:textId="77777777"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To limit relational properties such as Files, RelatedNews; it is necessary to use $ select filter with $ expand. Example use;</w:t>
      </w:r>
    </w:p>
    <w:p w14:paraId="49BD15BA" w14:textId="2BC70698" w:rsidR="006B3B3E" w:rsidRPr="006B3B3E" w:rsidRDefault="006B3B3E" w:rsidP="00F74BEE">
      <w:pPr>
        <w:numPr>
          <w:ilvl w:val="0"/>
          <w:numId w:val="8"/>
        </w:numPr>
        <w:rPr>
          <w:rFonts w:ascii="LM Roman 10" w:hAnsi="LM Roman 10"/>
          <w:iCs/>
          <w:noProof/>
          <w:sz w:val="22"/>
          <w:szCs w:val="22"/>
        </w:rPr>
      </w:pPr>
      <w:r w:rsidRPr="006B3B3E">
        <w:rPr>
          <w:rFonts w:ascii="LM Roman 10" w:hAnsi="LM Roman 10"/>
          <w:iCs/>
          <w:noProof/>
          <w:sz w:val="22"/>
          <w:szCs w:val="22"/>
        </w:rPr>
        <w:t>https://api.hurriyet.com.tr/v1/articles?$select=Files&amp;$expand=Files</w:t>
      </w:r>
    </w:p>
    <w:p w14:paraId="75F76412" w14:textId="77777777"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filter: By adding a filter to the query, the answer set can be limited. Example use;</w:t>
      </w:r>
    </w:p>
    <w:p w14:paraId="209447DE" w14:textId="7A52CE3C" w:rsidR="00A24B26" w:rsidRPr="00A24B26" w:rsidRDefault="006B3B3E" w:rsidP="007F5716">
      <w:pPr>
        <w:numPr>
          <w:ilvl w:val="0"/>
          <w:numId w:val="8"/>
        </w:numPr>
        <w:rPr>
          <w:rFonts w:ascii="LM Roman 10" w:hAnsi="LM Roman 10"/>
          <w:iCs/>
          <w:noProof/>
          <w:sz w:val="22"/>
          <w:szCs w:val="22"/>
        </w:rPr>
      </w:pPr>
      <w:r w:rsidRPr="00A24B26">
        <w:rPr>
          <w:rFonts w:ascii="LM Roman 10" w:hAnsi="LM Roman 10"/>
          <w:iCs/>
          <w:noProof/>
          <w:sz w:val="22"/>
          <w:szCs w:val="22"/>
        </w:rPr>
        <w:t>https://api.hurriyet.com.tr/v1/articles?$filter=Path eq '/gundem/'</w:t>
      </w:r>
    </w:p>
    <w:p w14:paraId="7CA651AD" w14:textId="5038C0AB"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Users can also use these keywords together to increase the number of filters in the result set and make it easier to reach the desired result set. </w:t>
      </w:r>
    </w:p>
    <w:p w14:paraId="68E9CD23" w14:textId="1A386276" w:rsidR="006B3B3E" w:rsidRPr="007C6441" w:rsidRDefault="006B3B3E" w:rsidP="000968D8">
      <w:pPr>
        <w:rPr>
          <w:rFonts w:ascii="LM Roman 10" w:hAnsi="LM Roman 10"/>
          <w:iCs/>
          <w:noProof/>
          <w:sz w:val="22"/>
          <w:szCs w:val="22"/>
        </w:rPr>
      </w:pPr>
      <w:r w:rsidRPr="006B3B3E">
        <w:rPr>
          <w:rFonts w:ascii="LM Roman 10" w:hAnsi="LM Roman 10"/>
          <w:iCs/>
          <w:noProof/>
          <w:sz w:val="22"/>
          <w:szCs w:val="22"/>
        </w:rPr>
        <w:t>Using OData protocol on Hürriyet API service,</w:t>
      </w:r>
      <w:r w:rsidR="004C4307">
        <w:rPr>
          <w:rFonts w:ascii="LM Roman 10" w:hAnsi="LM Roman 10"/>
          <w:iCs/>
          <w:noProof/>
          <w:sz w:val="22"/>
          <w:szCs w:val="22"/>
        </w:rPr>
        <w:t xml:space="preserve"> a</w:t>
      </w:r>
      <w:r w:rsidR="004C4307" w:rsidRPr="004C4307">
        <w:rPr>
          <w:rFonts w:ascii="LM Roman 10" w:hAnsi="LM Roman 10"/>
          <w:iCs/>
          <w:noProof/>
          <w:sz w:val="22"/>
          <w:szCs w:val="22"/>
        </w:rPr>
        <w:t>rticles in the system</w:t>
      </w:r>
      <w:r w:rsidR="004C4307">
        <w:rPr>
          <w:rFonts w:ascii="LM Roman 10" w:hAnsi="LM Roman 10"/>
          <w:iCs/>
          <w:noProof/>
          <w:sz w:val="22"/>
          <w:szCs w:val="22"/>
        </w:rPr>
        <w:t>,</w:t>
      </w:r>
      <w:r w:rsidR="004C4307" w:rsidRPr="004C4307">
        <w:rPr>
          <w:rFonts w:ascii="LM Roman 10" w:hAnsi="LM Roman 10"/>
          <w:iCs/>
          <w:noProof/>
          <w:sz w:val="22"/>
          <w:szCs w:val="22"/>
        </w:rPr>
        <w:t xml:space="preserve"> </w:t>
      </w:r>
      <w:r w:rsidR="004C4307">
        <w:rPr>
          <w:rFonts w:ascii="LM Roman 10" w:hAnsi="LM Roman 10"/>
          <w:iCs/>
          <w:noProof/>
          <w:sz w:val="22"/>
          <w:szCs w:val="22"/>
        </w:rPr>
        <w:t>c</w:t>
      </w:r>
      <w:r w:rsidR="004C4307" w:rsidRPr="006B3B3E">
        <w:rPr>
          <w:rFonts w:ascii="LM Roman 10" w:hAnsi="LM Roman 10"/>
          <w:iCs/>
          <w:noProof/>
          <w:sz w:val="22"/>
          <w:szCs w:val="22"/>
        </w:rPr>
        <w:t>olumns in the system</w:t>
      </w:r>
      <w:r w:rsidR="004C4307">
        <w:rPr>
          <w:rFonts w:ascii="LM Roman 10" w:hAnsi="LM Roman 10"/>
          <w:iCs/>
          <w:noProof/>
          <w:sz w:val="22"/>
          <w:szCs w:val="22"/>
        </w:rPr>
        <w:t>, ı</w:t>
      </w:r>
      <w:r w:rsidR="004C4307" w:rsidRPr="006B3B3E">
        <w:rPr>
          <w:rFonts w:ascii="LM Roman 10" w:hAnsi="LM Roman 10"/>
          <w:iCs/>
          <w:noProof/>
          <w:sz w:val="22"/>
          <w:szCs w:val="22"/>
        </w:rPr>
        <w:t>n-system photo galleries</w:t>
      </w:r>
      <w:r w:rsidR="004C4307">
        <w:rPr>
          <w:rFonts w:ascii="LM Roman 10" w:hAnsi="LM Roman 10"/>
          <w:iCs/>
          <w:noProof/>
          <w:sz w:val="22"/>
          <w:szCs w:val="22"/>
        </w:rPr>
        <w:t>, t</w:t>
      </w:r>
      <w:r w:rsidR="004C4307" w:rsidRPr="006B3B3E">
        <w:rPr>
          <w:rFonts w:ascii="LM Roman 10" w:hAnsi="LM Roman 10"/>
          <w:iCs/>
          <w:noProof/>
          <w:sz w:val="22"/>
          <w:szCs w:val="22"/>
        </w:rPr>
        <w:t>he pages in the system and the pages assigned to the pages</w:t>
      </w:r>
      <w:r w:rsidR="004C4307">
        <w:rPr>
          <w:rFonts w:ascii="LM Roman 10" w:hAnsi="LM Roman 10"/>
          <w:iCs/>
          <w:noProof/>
          <w:sz w:val="22"/>
          <w:szCs w:val="22"/>
        </w:rPr>
        <w:t>,</w:t>
      </w:r>
      <w:r w:rsidR="004C4307" w:rsidRPr="004C4307">
        <w:rPr>
          <w:rFonts w:ascii="LM Roman 10" w:hAnsi="LM Roman 10"/>
          <w:iCs/>
          <w:noProof/>
          <w:sz w:val="22"/>
          <w:szCs w:val="22"/>
        </w:rPr>
        <w:t xml:space="preserve"> </w:t>
      </w:r>
      <w:r w:rsidR="004C4307">
        <w:rPr>
          <w:rFonts w:ascii="LM Roman 10" w:hAnsi="LM Roman 10"/>
          <w:iCs/>
          <w:noProof/>
          <w:sz w:val="22"/>
          <w:szCs w:val="22"/>
        </w:rPr>
        <w:t>f</w:t>
      </w:r>
      <w:r w:rsidR="004C4307" w:rsidRPr="006B3B3E">
        <w:rPr>
          <w:rFonts w:ascii="LM Roman 10" w:hAnsi="LM Roman 10"/>
          <w:iCs/>
          <w:noProof/>
          <w:sz w:val="22"/>
          <w:szCs w:val="22"/>
        </w:rPr>
        <w:t>olders in the system</w:t>
      </w:r>
      <w:r w:rsidR="007C6441">
        <w:rPr>
          <w:rFonts w:ascii="LM Roman 10" w:hAnsi="LM Roman 10"/>
          <w:iCs/>
          <w:noProof/>
          <w:sz w:val="22"/>
          <w:szCs w:val="22"/>
        </w:rPr>
        <w:t xml:space="preserve"> and the writers </w:t>
      </w:r>
      <w:r w:rsidRPr="007C6441">
        <w:rPr>
          <w:rFonts w:ascii="LM Roman 10" w:hAnsi="LM Roman 10"/>
          <w:iCs/>
          <w:noProof/>
          <w:sz w:val="22"/>
          <w:szCs w:val="22"/>
        </w:rPr>
        <w:t>can be queried and used in applications.</w:t>
      </w:r>
    </w:p>
    <w:p w14:paraId="6C6FB9DD" w14:textId="77777777" w:rsidR="006B3B3E" w:rsidRPr="006B3B3E" w:rsidRDefault="006B3B3E" w:rsidP="00F74BEE">
      <w:pPr>
        <w:rPr>
          <w:rFonts w:ascii="LM Roman 10" w:hAnsi="LM Roman 10"/>
          <w:iCs/>
          <w:noProof/>
          <w:sz w:val="22"/>
          <w:szCs w:val="22"/>
        </w:rPr>
      </w:pPr>
    </w:p>
    <w:p w14:paraId="0F2B7021" w14:textId="0D129A42" w:rsidR="006B3B3E" w:rsidRPr="00C70A8E" w:rsidRDefault="006B3B3E" w:rsidP="00191343">
      <w:pPr>
        <w:rPr>
          <w:rFonts w:ascii="LM Roman 10" w:hAnsi="LM Roman 10"/>
          <w:iCs/>
          <w:noProof/>
          <w:sz w:val="22"/>
          <w:szCs w:val="22"/>
        </w:rPr>
      </w:pPr>
      <w:r w:rsidRPr="006B3B3E">
        <w:rPr>
          <w:rFonts w:ascii="LM Roman 10" w:hAnsi="LM Roman 10"/>
          <w:iCs/>
          <w:noProof/>
          <w:sz w:val="22"/>
          <w:szCs w:val="22"/>
        </w:rPr>
        <w:lastRenderedPageBreak/>
        <w:t>Requests via the API are restricted to block abuse. These limits are five requests per second and 500 requests per hour.</w:t>
      </w:r>
    </w:p>
    <w:p w14:paraId="1E2156D3" w14:textId="0044B639" w:rsidR="00D128B8" w:rsidRPr="00160BAC" w:rsidRDefault="009B7663" w:rsidP="0062246F">
      <w:pPr>
        <w:pStyle w:val="Balk2"/>
      </w:pPr>
      <w:bookmarkStart w:id="111" w:name="_Toc20171895"/>
      <w:r w:rsidRPr="00844D55">
        <w:t>Data Preprocessing</w:t>
      </w:r>
      <w:bookmarkEnd w:id="111"/>
    </w:p>
    <w:p w14:paraId="2BB67A13" w14:textId="670F488D" w:rsidR="0062246F" w:rsidRPr="00C70A8E" w:rsidRDefault="000C7D82" w:rsidP="00160BAC">
      <w:pPr>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r w:rsidR="00646A37" w:rsidRPr="00C70A8E">
        <w:rPr>
          <w:rFonts w:ascii="LM Roman 10" w:hAnsi="LM Roman 10"/>
          <w:sz w:val="22"/>
          <w:szCs w:val="18"/>
        </w:rPr>
        <w:t xml:space="preserve">Hürriyet API. For example, Hurriyet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r w:rsidR="00173612" w:rsidRPr="00C70A8E">
        <w:rPr>
          <w:rFonts w:ascii="LM Roman 10" w:hAnsi="LM Roman 10"/>
          <w:sz w:val="22"/>
          <w:szCs w:val="18"/>
        </w:rPr>
        <w:t>un</w:t>
      </w:r>
      <w:r w:rsidR="00646A37" w:rsidRPr="00C70A8E">
        <w:rPr>
          <w:rFonts w:ascii="LM Roman 10" w:hAnsi="LM Roman 10"/>
          <w:sz w:val="22"/>
          <w:szCs w:val="18"/>
        </w:rPr>
        <w:t xml:space="preserve">useful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39E77E1E" w14:textId="505F2AA1" w:rsidR="006177C1" w:rsidRPr="00AC20AE" w:rsidRDefault="00976481" w:rsidP="00AC20AE">
      <w:pPr>
        <w:rPr>
          <w:rFonts w:ascii="LM Roman 10" w:hAnsi="LM Roman 10"/>
          <w:sz w:val="22"/>
          <w:szCs w:val="18"/>
        </w:rPr>
      </w:pPr>
      <w:r w:rsidRPr="00C70A8E">
        <w:rPr>
          <w:rFonts w:ascii="LM Roman 10" w:hAnsi="LM Roman 10"/>
          <w:sz w:val="22"/>
          <w:szCs w:val="18"/>
        </w:rPr>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24149B40" w14:textId="2B6512DA" w:rsidR="00BA4955" w:rsidRPr="00BA4955" w:rsidRDefault="00A269F2" w:rsidP="00BA4955">
      <w:pPr>
        <w:pStyle w:val="Balk2"/>
      </w:pPr>
      <w:bookmarkStart w:id="112" w:name="_Toc20171896"/>
      <w:r w:rsidRPr="00844D55">
        <w:t>Data Processing</w:t>
      </w:r>
      <w:bookmarkEnd w:id="112"/>
    </w:p>
    <w:p w14:paraId="4A211662" w14:textId="407EB6EF" w:rsidR="00A269F2" w:rsidRPr="00160BAC" w:rsidRDefault="00A269F2" w:rsidP="00160BAC">
      <w:pPr>
        <w:pStyle w:val="Balk3"/>
        <w:rPr>
          <w:noProof/>
        </w:rPr>
      </w:pPr>
      <w:bookmarkStart w:id="113" w:name="_Toc20171897"/>
      <w:r w:rsidRPr="00951682">
        <w:rPr>
          <w:noProof/>
        </w:rPr>
        <w:t>Natural Language Processing</w:t>
      </w:r>
      <w:bookmarkEnd w:id="113"/>
    </w:p>
    <w:p w14:paraId="47DBE309" w14:textId="66AFD3A4" w:rsidR="00A269F2" w:rsidRPr="001D65A4" w:rsidRDefault="00A269F2" w:rsidP="00770D07">
      <w:pPr>
        <w:spacing w:after="0"/>
        <w:rPr>
          <w:rFonts w:ascii="LM Roman 10" w:hAnsi="LM Roman 10"/>
          <w:noProof/>
          <w:sz w:val="22"/>
          <w:szCs w:val="18"/>
        </w:rPr>
      </w:pPr>
      <w:r w:rsidRPr="001D65A4">
        <w:rPr>
          <w:rFonts w:ascii="LM Roman 10" w:hAnsi="LM Roman 10"/>
          <w:noProof/>
          <w:sz w:val="22"/>
          <w:szCs w:val="18"/>
        </w:rPr>
        <w:t xml:space="preserve">NLP is “the ability of machines to understand and interpret human language the way it is written or spoke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achbot(Teaching Robot) Using Artificial Intelligence and Natural Language Processing," 2017)</w:t>
      </w:r>
      <w:r w:rsidRPr="001D65A4">
        <w:rPr>
          <w:rFonts w:ascii="LM Roman 10" w:hAnsi="LM Roman 10"/>
          <w:noProof/>
          <w:sz w:val="22"/>
          <w:szCs w:val="18"/>
        </w:rPr>
        <w:fldChar w:fldCharType="end"/>
      </w:r>
      <w:r w:rsidRPr="001D65A4">
        <w:rPr>
          <w:rFonts w:ascii="LM Roman 10" w:hAnsi="LM Roman 10"/>
          <w:noProof/>
          <w:sz w:val="22"/>
          <w:szCs w:val="18"/>
        </w:rPr>
        <w:t xml:space="preserve">. In Figure 4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Overview of Artificial Intelligence; Role of NLP in Big Data - XenonStack Blog,” 2019)</w:t>
      </w:r>
      <w:r w:rsidRPr="001D65A4">
        <w:rPr>
          <w:rFonts w:ascii="LM Roman 10" w:hAnsi="LM Roman 10"/>
          <w:noProof/>
          <w:sz w:val="22"/>
          <w:szCs w:val="18"/>
        </w:rPr>
        <w:fldChar w:fldCharType="end"/>
      </w:r>
      <w:r w:rsidRPr="001D65A4">
        <w:rPr>
          <w:rFonts w:ascii="LM Roman 10" w:hAnsi="LM Roman 10"/>
          <w:noProof/>
          <w:sz w:val="22"/>
          <w:szCs w:val="18"/>
        </w:rPr>
        <w:t xml:space="preserve">, can be seen as a simple explanation of What NLP does. In the present thesis, we used a few NLP techniques and Istanbul Techincal University’s NLP API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for normalization of the texts. </w:t>
      </w:r>
    </w:p>
    <w:p w14:paraId="59A1A4DD" w14:textId="77777777" w:rsidR="00A269F2" w:rsidRPr="001D65A4" w:rsidRDefault="00A269F2" w:rsidP="00770D07">
      <w:pPr>
        <w:spacing w:after="0"/>
        <w:rPr>
          <w:rFonts w:ascii="LM Roman 10" w:hAnsi="LM Roman 10"/>
          <w:noProof/>
          <w:sz w:val="22"/>
          <w:szCs w:val="18"/>
        </w:rPr>
      </w:pPr>
    </w:p>
    <w:p w14:paraId="293E8EE6" w14:textId="77777777" w:rsidR="00A269F2" w:rsidRPr="001D65A4" w:rsidRDefault="00A269F2" w:rsidP="00770D07">
      <w:pPr>
        <w:spacing w:after="0"/>
        <w:rPr>
          <w:rFonts w:ascii="LM Roman 10" w:hAnsi="LM Roman 10"/>
          <w:noProof/>
          <w:sz w:val="22"/>
          <w:szCs w:val="18"/>
        </w:rPr>
      </w:pPr>
      <w:r w:rsidRPr="001D65A4">
        <w:rPr>
          <w:rFonts w:ascii="LM Roman 10" w:hAnsi="LM Roman 10"/>
          <w:noProof/>
          <w:sz w:val="22"/>
          <w:szCs w:val="18"/>
        </w:rPr>
        <w:lastRenderedPageBreak/>
        <w:drawing>
          <wp:anchor distT="0" distB="0" distL="114300" distR="114300" simplePos="0" relativeHeight="251962368" behindDoc="0" locked="0" layoutInCell="1" allowOverlap="1" wp14:anchorId="3F25225F" wp14:editId="0EA4627E">
            <wp:simplePos x="0" y="0"/>
            <wp:positionH relativeFrom="column">
              <wp:posOffset>18415</wp:posOffset>
            </wp:positionH>
            <wp:positionV relativeFrom="paragraph">
              <wp:posOffset>58420</wp:posOffset>
            </wp:positionV>
            <wp:extent cx="5381625" cy="3165475"/>
            <wp:effectExtent l="19050" t="19050" r="9525" b="15875"/>
            <wp:wrapTopAndBottom/>
            <wp:docPr id="1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1D65A4">
        <w:rPr>
          <w:rFonts w:ascii="LM Roman 10" w:hAnsi="LM Roman 10"/>
          <w:noProof/>
          <w:sz w:val="22"/>
          <w:szCs w:val="18"/>
        </w:rPr>
        <mc:AlternateContent>
          <mc:Choice Requires="wps">
            <w:drawing>
              <wp:anchor distT="0" distB="0" distL="114300" distR="114300" simplePos="0" relativeHeight="251963392" behindDoc="0" locked="0" layoutInCell="1" allowOverlap="1" wp14:anchorId="5363364B" wp14:editId="2026AFC4">
                <wp:simplePos x="0" y="0"/>
                <wp:positionH relativeFrom="column">
                  <wp:posOffset>18415</wp:posOffset>
                </wp:positionH>
                <wp:positionV relativeFrom="paragraph">
                  <wp:posOffset>3281045</wp:posOffset>
                </wp:positionV>
                <wp:extent cx="5381625" cy="635"/>
                <wp:effectExtent l="0" t="0" r="0" b="0"/>
                <wp:wrapTopAndBottom/>
                <wp:docPr id="5" name="Metin Kutusu 5"/>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64115447" w14:textId="15741007" w:rsidR="0077774F" w:rsidRPr="006F2591" w:rsidRDefault="0077774F" w:rsidP="00FB3206">
                            <w:pPr>
                              <w:pStyle w:val="ResimYazs"/>
                              <w:jc w:val="center"/>
                              <w:rPr>
                                <w:rFonts w:ascii="LM Roman 10" w:hAnsi="LM Roman 10"/>
                                <w:noProof/>
                                <w:sz w:val="28"/>
                                <w:szCs w:val="22"/>
                              </w:rPr>
                            </w:pPr>
                            <w:bookmarkStart w:id="114" w:name="_Toc20172207"/>
                            <w:r w:rsidRPr="006F2591">
                              <w:rPr>
                                <w:rFonts w:ascii="LM Roman 10" w:hAnsi="LM Roman 10"/>
                                <w:sz w:val="22"/>
                                <w:szCs w:val="20"/>
                              </w:rPr>
                              <w:t xml:space="preserve">Figure </w:t>
                            </w:r>
                            <w:r w:rsidRPr="006F2591">
                              <w:rPr>
                                <w:rFonts w:ascii="LM Roman 10" w:hAnsi="LM Roman 10"/>
                                <w:sz w:val="22"/>
                                <w:szCs w:val="20"/>
                              </w:rPr>
                              <w:fldChar w:fldCharType="begin"/>
                            </w:r>
                            <w:r w:rsidRPr="006F2591">
                              <w:rPr>
                                <w:rFonts w:ascii="LM Roman 10" w:hAnsi="LM Roman 10"/>
                                <w:sz w:val="22"/>
                                <w:szCs w:val="20"/>
                              </w:rPr>
                              <w:instrText xml:space="preserve"> SEQ Figure \* ARABIC </w:instrText>
                            </w:r>
                            <w:r w:rsidRPr="006F2591">
                              <w:rPr>
                                <w:rFonts w:ascii="LM Roman 10" w:hAnsi="LM Roman 10"/>
                                <w:sz w:val="22"/>
                                <w:szCs w:val="20"/>
                              </w:rPr>
                              <w:fldChar w:fldCharType="separate"/>
                            </w:r>
                            <w:r w:rsidR="00183851">
                              <w:rPr>
                                <w:rFonts w:ascii="LM Roman 10" w:hAnsi="LM Roman 10"/>
                                <w:noProof/>
                                <w:sz w:val="22"/>
                                <w:szCs w:val="20"/>
                              </w:rPr>
                              <w:t>15</w:t>
                            </w:r>
                            <w:r w:rsidRPr="006F2591">
                              <w:rPr>
                                <w:rFonts w:ascii="LM Roman 10" w:hAnsi="LM Roman 10"/>
                                <w:sz w:val="22"/>
                                <w:szCs w:val="20"/>
                              </w:rPr>
                              <w:fldChar w:fldCharType="end"/>
                            </w:r>
                            <w:r>
                              <w:rPr>
                                <w:rFonts w:ascii="LM Roman 10" w:hAnsi="LM Roman 10"/>
                                <w:sz w:val="22"/>
                                <w:szCs w:val="20"/>
                              </w:rPr>
                              <w:t>:</w:t>
                            </w:r>
                            <w:r w:rsidRPr="006F2591">
                              <w:rPr>
                                <w:rFonts w:ascii="LM Roman 10" w:hAnsi="LM Roman 10"/>
                                <w:sz w:val="22"/>
                                <w:szCs w:val="20"/>
                              </w:rPr>
                              <w:t xml:space="preserve"> A Simple diagram to explain what NLP does.</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63364B" id="Metin Kutusu 5" o:spid="_x0000_s1038" type="#_x0000_t202" style="position:absolute;left:0;text-align:left;margin-left:1.45pt;margin-top:258.35pt;width:423.75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" stroked="f">
                <v:textbox style="mso-fit-shape-to-text:t" inset="0,0,0,0">
                  <w:txbxContent>
                    <w:p w14:paraId="64115447" w14:textId="15741007" w:rsidR="0077774F" w:rsidRPr="006F2591" w:rsidRDefault="0077774F" w:rsidP="00FB3206">
                      <w:pPr>
                        <w:pStyle w:val="ResimYazs"/>
                        <w:jc w:val="center"/>
                        <w:rPr>
                          <w:rFonts w:ascii="LM Roman 10" w:hAnsi="LM Roman 10"/>
                          <w:noProof/>
                          <w:sz w:val="28"/>
                          <w:szCs w:val="22"/>
                        </w:rPr>
                      </w:pPr>
                      <w:bookmarkStart w:id="115" w:name="_Toc20172207"/>
                      <w:r w:rsidRPr="006F2591">
                        <w:rPr>
                          <w:rFonts w:ascii="LM Roman 10" w:hAnsi="LM Roman 10"/>
                          <w:sz w:val="22"/>
                          <w:szCs w:val="20"/>
                        </w:rPr>
                        <w:t xml:space="preserve">Figure </w:t>
                      </w:r>
                      <w:r w:rsidRPr="006F2591">
                        <w:rPr>
                          <w:rFonts w:ascii="LM Roman 10" w:hAnsi="LM Roman 10"/>
                          <w:sz w:val="22"/>
                          <w:szCs w:val="20"/>
                        </w:rPr>
                        <w:fldChar w:fldCharType="begin"/>
                      </w:r>
                      <w:r w:rsidRPr="006F2591">
                        <w:rPr>
                          <w:rFonts w:ascii="LM Roman 10" w:hAnsi="LM Roman 10"/>
                          <w:sz w:val="22"/>
                          <w:szCs w:val="20"/>
                        </w:rPr>
                        <w:instrText xml:space="preserve"> SEQ Figure \* ARABIC </w:instrText>
                      </w:r>
                      <w:r w:rsidRPr="006F2591">
                        <w:rPr>
                          <w:rFonts w:ascii="LM Roman 10" w:hAnsi="LM Roman 10"/>
                          <w:sz w:val="22"/>
                          <w:szCs w:val="20"/>
                        </w:rPr>
                        <w:fldChar w:fldCharType="separate"/>
                      </w:r>
                      <w:r w:rsidR="00183851">
                        <w:rPr>
                          <w:rFonts w:ascii="LM Roman 10" w:hAnsi="LM Roman 10"/>
                          <w:noProof/>
                          <w:sz w:val="22"/>
                          <w:szCs w:val="20"/>
                        </w:rPr>
                        <w:t>15</w:t>
                      </w:r>
                      <w:r w:rsidRPr="006F2591">
                        <w:rPr>
                          <w:rFonts w:ascii="LM Roman 10" w:hAnsi="LM Roman 10"/>
                          <w:sz w:val="22"/>
                          <w:szCs w:val="20"/>
                        </w:rPr>
                        <w:fldChar w:fldCharType="end"/>
                      </w:r>
                      <w:r>
                        <w:rPr>
                          <w:rFonts w:ascii="LM Roman 10" w:hAnsi="LM Roman 10"/>
                          <w:sz w:val="22"/>
                          <w:szCs w:val="20"/>
                        </w:rPr>
                        <w:t>:</w:t>
                      </w:r>
                      <w:r w:rsidRPr="006F2591">
                        <w:rPr>
                          <w:rFonts w:ascii="LM Roman 10" w:hAnsi="LM Roman 10"/>
                          <w:sz w:val="22"/>
                          <w:szCs w:val="20"/>
                        </w:rPr>
                        <w:t xml:space="preserve"> A Simple diagram to explain what NLP does.</w:t>
                      </w:r>
                      <w:bookmarkEnd w:id="115"/>
                    </w:p>
                  </w:txbxContent>
                </v:textbox>
                <w10:wrap type="topAndBottom"/>
              </v:shape>
            </w:pict>
          </mc:Fallback>
        </mc:AlternateContent>
      </w:r>
    </w:p>
    <w:p w14:paraId="1CF3098D" w14:textId="583CB807" w:rsidR="006177C1" w:rsidRPr="00C70A8E" w:rsidRDefault="00A269F2" w:rsidP="00160BAC">
      <w:pPr>
        <w:rPr>
          <w:rFonts w:ascii="LM Roman 10" w:hAnsi="LM Roman 10"/>
          <w:noProof/>
          <w:sz w:val="22"/>
          <w:szCs w:val="18"/>
        </w:rPr>
      </w:pPr>
      <w:r w:rsidRPr="001D65A4">
        <w:rPr>
          <w:rFonts w:ascii="LM Roman 10" w:hAnsi="LM Roman 10"/>
          <w:noProof/>
          <w:sz w:val="22"/>
          <w:szCs w:val="18"/>
        </w:rPr>
        <w:t xml:space="preserve">In order to develop automated systems, NLP is one of the actively used concepts in text mining. According to the data-flair website, “The role of NLP in text mining is to deliver the system in the information extraction phase as an input.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xt Mining in Data Mining - Concepts, Process &amp; Applications - DataFlair,” 2018)</w:t>
      </w:r>
      <w:r w:rsidRPr="001D65A4">
        <w:rPr>
          <w:rFonts w:ascii="LM Roman 10" w:hAnsi="LM Roman 10"/>
          <w:noProof/>
          <w:sz w:val="22"/>
          <w:szCs w:val="18"/>
        </w:rPr>
        <w:fldChar w:fldCharType="end"/>
      </w:r>
      <w:r w:rsidRPr="001D65A4">
        <w:rPr>
          <w:rFonts w:ascii="LM Roman 10" w:hAnsi="LM Roman 10"/>
          <w:noProof/>
          <w:sz w:val="22"/>
          <w:szCs w:val="18"/>
        </w:rPr>
        <w:t xml:space="preserve"> </w:t>
      </w:r>
    </w:p>
    <w:p w14:paraId="6594C53C" w14:textId="29201E8F" w:rsidR="00663EB8" w:rsidRPr="00160BAC" w:rsidRDefault="00663EB8" w:rsidP="00160BAC">
      <w:pPr>
        <w:pStyle w:val="Balk3"/>
        <w:rPr>
          <w:noProof/>
        </w:rPr>
      </w:pPr>
      <w:bookmarkStart w:id="116" w:name="_Toc20171898"/>
      <w:r w:rsidRPr="00951682">
        <w:rPr>
          <w:noProof/>
        </w:rPr>
        <w:t>Istanbul Technical University NLP API</w:t>
      </w:r>
      <w:bookmarkEnd w:id="116"/>
    </w:p>
    <w:p w14:paraId="28A27BC3" w14:textId="1E95DE06" w:rsidR="0007533F" w:rsidRPr="001D65A4" w:rsidRDefault="00663EB8" w:rsidP="00160BAC">
      <w:pPr>
        <w:rPr>
          <w:rFonts w:ascii="LM Roman 10" w:hAnsi="LM Roman 10"/>
          <w:noProof/>
          <w:sz w:val="22"/>
          <w:szCs w:val="18"/>
        </w:rPr>
      </w:pPr>
      <w:r w:rsidRPr="001D65A4">
        <w:rPr>
          <w:rFonts w:ascii="LM Roman 10" w:hAnsi="LM Roman 10"/>
          <w:noProof/>
          <w:sz w:val="22"/>
          <w:szCs w:val="18"/>
        </w:rPr>
        <w:t xml:space="preserve">Turkish NLP Tools and APIs developed by the Natural Language Processing group at Istanbul Technical University. The program is available at “tools.nlp.itu.edu.tr” website.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The API is free to use for academic purposes. To be able to use the API, we need access token and an account for the token. In order to get them, we sent an email to briefly explain who we are, why we need to access the API and our affiliation. Our application seems okay for them. Therefore, they give us credentials.</w:t>
      </w:r>
    </w:p>
    <w:p w14:paraId="47E9F661" w14:textId="0E9283E5"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xml:space="preserve">The platform operates as a Software as a Service and provides the researchers and the students the state of the art NLP tools in many layers: preprocessing, morphology, syntax, and entity recognitio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Pr="001D65A4">
        <w:rPr>
          <w:rFonts w:ascii="LM Roman 10" w:hAnsi="LM Roman 10"/>
          <w:noProof/>
          <w:sz w:val="22"/>
          <w:szCs w:val="18"/>
        </w:rPr>
        <w:fldChar w:fldCharType="separate"/>
      </w:r>
      <w:r w:rsidR="003C5A21" w:rsidRPr="003C5A21">
        <w:rPr>
          <w:rFonts w:ascii="LM Roman 10" w:hAnsi="LM Roman 10"/>
          <w:noProof/>
          <w:sz w:val="22"/>
          <w:szCs w:val="18"/>
        </w:rPr>
        <w:t>(Eryiğit, 2015)</w:t>
      </w:r>
      <w:r w:rsidRPr="001D65A4">
        <w:rPr>
          <w:rFonts w:ascii="LM Roman 10" w:hAnsi="LM Roman 10"/>
          <w:noProof/>
          <w:sz w:val="22"/>
          <w:szCs w:val="18"/>
        </w:rPr>
        <w:fldChar w:fldCharType="end"/>
      </w:r>
      <w:r w:rsidRPr="001D65A4">
        <w:rPr>
          <w:rFonts w:ascii="LM Roman 10" w:hAnsi="LM Roman 10"/>
          <w:noProof/>
          <w:sz w:val="22"/>
          <w:szCs w:val="18"/>
        </w:rPr>
        <w:t xml:space="preserve"> It is a web API; developers can access it with an HTTP request and can use GET or post method. </w:t>
      </w:r>
    </w:p>
    <w:p w14:paraId="0D100C49" w14:textId="77777777" w:rsidR="0007533F" w:rsidRPr="001D65A4" w:rsidRDefault="0007533F" w:rsidP="00663EB8">
      <w:pPr>
        <w:spacing w:after="0"/>
        <w:rPr>
          <w:rFonts w:ascii="LM Roman 10" w:hAnsi="LM Roman 10"/>
          <w:noProof/>
          <w:sz w:val="22"/>
          <w:szCs w:val="18"/>
        </w:rPr>
      </w:pPr>
    </w:p>
    <w:p w14:paraId="3FE26F7D"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lastRenderedPageBreak/>
        <w:t>The ITU NLP API components for stand-alone usage are the followings;</w:t>
      </w:r>
    </w:p>
    <w:p w14:paraId="6CDBF309" w14:textId="424BF470" w:rsidR="00663EB8" w:rsidRPr="001D65A4" w:rsidRDefault="00663EB8" w:rsidP="00160BAC">
      <w:pPr>
        <w:spacing w:before="240" w:after="0"/>
        <w:rPr>
          <w:rFonts w:ascii="LM Roman 10" w:hAnsi="LM Roman 10"/>
          <w:noProof/>
          <w:sz w:val="22"/>
          <w:szCs w:val="18"/>
        </w:rPr>
      </w:pPr>
      <w:r w:rsidRPr="001D65A4">
        <w:rPr>
          <w:rFonts w:ascii="LM Roman 10" w:hAnsi="LM Roman 10"/>
          <w:noProof/>
          <w:sz w:val="22"/>
          <w:szCs w:val="18"/>
        </w:rPr>
        <w:t>• Tokenizer</w:t>
      </w:r>
    </w:p>
    <w:p w14:paraId="4D079E4C"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Deasciifier</w:t>
      </w:r>
    </w:p>
    <w:p w14:paraId="3850B788" w14:textId="24B02D5F"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Vowelizers</w:t>
      </w:r>
    </w:p>
    <w:p w14:paraId="0B9DA1CB"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Spelling Corrector</w:t>
      </w:r>
    </w:p>
    <w:p w14:paraId="3954A3DE"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Normalizer</w:t>
      </w:r>
    </w:p>
    <w:p w14:paraId="7F1F3B2F"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isTurkish</w:t>
      </w:r>
    </w:p>
    <w:p w14:paraId="6C2E7B79"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Morphological Analyzer</w:t>
      </w:r>
    </w:p>
    <w:p w14:paraId="4E43C578"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Morphological Disambiguator</w:t>
      </w:r>
    </w:p>
    <w:p w14:paraId="18FB77D2" w14:textId="76ED5582" w:rsidR="00663EB8" w:rsidRPr="001D65A4" w:rsidRDefault="00663EB8" w:rsidP="00160BAC">
      <w:pPr>
        <w:rPr>
          <w:rFonts w:ascii="LM Roman 10" w:hAnsi="LM Roman 10"/>
          <w:noProof/>
          <w:sz w:val="22"/>
          <w:szCs w:val="18"/>
        </w:rPr>
      </w:pPr>
      <w:r w:rsidRPr="001D65A4">
        <w:rPr>
          <w:rFonts w:ascii="LM Roman 10" w:hAnsi="LM Roman 10"/>
          <w:noProof/>
          <w:sz w:val="22"/>
          <w:szCs w:val="18"/>
        </w:rPr>
        <w:t>• Named Entity Recognizer</w:t>
      </w:r>
    </w:p>
    <w:p w14:paraId="75269E81" w14:textId="09F660DA" w:rsidR="00322036" w:rsidRDefault="00663EB8" w:rsidP="00160BAC">
      <w:pPr>
        <w:rPr>
          <w:rFonts w:ascii="LM Roman 10" w:hAnsi="LM Roman 10"/>
          <w:noProof/>
          <w:sz w:val="22"/>
          <w:szCs w:val="18"/>
        </w:rPr>
      </w:pPr>
      <w:r w:rsidRPr="001D65A4">
        <w:rPr>
          <w:rFonts w:ascii="LM Roman 10" w:hAnsi="LM Roman 10"/>
          <w:noProof/>
          <w:sz w:val="22"/>
          <w:szCs w:val="18"/>
        </w:rPr>
        <w:t xml:space="preserve">Twitter API can also filter Turkish Tweets, and Hürriyet is a Turkish newspaper. Therefore, we do not need an “isTurkish” component of the API for the thesis. Currently, we only use the “Normalizer” component of the ITU NLP API.  </w:t>
      </w:r>
    </w:p>
    <w:p w14:paraId="6DEA0EF9" w14:textId="10D27C89" w:rsidR="005F3CD5" w:rsidRDefault="00322036" w:rsidP="00160BAC">
      <w:pPr>
        <w:rPr>
          <w:rFonts w:ascii="LM Roman 10" w:hAnsi="LM Roman 10"/>
          <w:noProof/>
          <w:sz w:val="22"/>
          <w:szCs w:val="18"/>
        </w:rPr>
      </w:pPr>
      <w:r>
        <w:rPr>
          <w:rFonts w:ascii="LM Roman 10" w:hAnsi="LM Roman 10"/>
          <w:noProof/>
          <w:sz w:val="22"/>
          <w:szCs w:val="18"/>
        </w:rPr>
        <w:t xml:space="preserve">They divide </w:t>
      </w:r>
      <w:r w:rsidR="00420A57">
        <w:rPr>
          <w:rFonts w:ascii="LM Roman 10" w:hAnsi="LM Roman 10"/>
          <w:noProof/>
          <w:sz w:val="22"/>
          <w:szCs w:val="18"/>
        </w:rPr>
        <w:t>the normalization tasks into two stages named IWD and CG.  Input tokens are analyzed in order to select the ones to be normalized in the IWD stage. CG stage generate</w:t>
      </w:r>
      <w:r w:rsidR="00C83B9C">
        <w:rPr>
          <w:rFonts w:ascii="LM Roman 10" w:hAnsi="LM Roman 10"/>
          <w:noProof/>
          <w:sz w:val="22"/>
          <w:szCs w:val="18"/>
        </w:rPr>
        <w:t>s</w:t>
      </w:r>
      <w:r w:rsidR="00420A57">
        <w:rPr>
          <w:rFonts w:ascii="LM Roman 10" w:hAnsi="LM Roman 10"/>
          <w:noProof/>
          <w:sz w:val="22"/>
          <w:szCs w:val="18"/>
        </w:rPr>
        <w:t xml:space="preserve"> normalized output for its inputs coming from the prior stage.</w:t>
      </w:r>
      <w:r w:rsidR="003C5A21">
        <w:rPr>
          <w:rFonts w:ascii="LM Roman 10" w:hAnsi="LM Roman 10"/>
          <w:noProof/>
          <w:sz w:val="22"/>
          <w:szCs w:val="18"/>
        </w:rPr>
        <w:fldChar w:fldCharType="begin" w:fldLock="1"/>
      </w:r>
      <w:r w:rsidR="004E2714">
        <w:rPr>
          <w:rFonts w:ascii="LM Roman 10" w:hAnsi="LM Roman 10"/>
          <w:noProof/>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6301d70d-12a8-356f-8b0c-25b135ea6ecc"]}],"mendeley":{"formattedCitation":"(Eryiǧit &amp; Torunoǧlu-Selamet, 2017b)","plainTextFormattedCitation":"(Eryiǧit &amp; Torunoǧlu-Selamet, 2017b)","previouslyFormattedCitation":"(Eryiǧit &amp; Torunoǧlu-Selamet, 2017b)"},"properties":{"noteIndex":0},"schema":"https://github.com/citation-style-language/schema/raw/master/csl-citation.json"}</w:instrText>
      </w:r>
      <w:r w:rsidR="003C5A21">
        <w:rPr>
          <w:rFonts w:ascii="LM Roman 10" w:hAnsi="LM Roman 10"/>
          <w:noProof/>
          <w:sz w:val="22"/>
          <w:szCs w:val="18"/>
        </w:rPr>
        <w:fldChar w:fldCharType="separate"/>
      </w:r>
      <w:r w:rsidR="003C5A21" w:rsidRPr="003C5A21">
        <w:rPr>
          <w:rFonts w:ascii="LM Roman 10" w:hAnsi="LM Roman 10"/>
          <w:noProof/>
          <w:sz w:val="22"/>
          <w:szCs w:val="18"/>
        </w:rPr>
        <w:t>(Eryiǧit &amp; Torunoǧlu-Selamet, 2017b)</w:t>
      </w:r>
      <w:r w:rsidR="003C5A21">
        <w:rPr>
          <w:rFonts w:ascii="LM Roman 10" w:hAnsi="LM Roman 10"/>
          <w:noProof/>
          <w:sz w:val="22"/>
          <w:szCs w:val="18"/>
        </w:rPr>
        <w:fldChar w:fldCharType="end"/>
      </w:r>
    </w:p>
    <w:p w14:paraId="5109382A" w14:textId="6A4049B5" w:rsidR="00420A57" w:rsidRDefault="00420A57" w:rsidP="00663EB8">
      <w:pPr>
        <w:spacing w:after="0"/>
        <w:rPr>
          <w:rFonts w:ascii="LM Roman 10" w:hAnsi="LM Roman 10"/>
          <w:noProof/>
          <w:sz w:val="22"/>
          <w:szCs w:val="18"/>
        </w:rPr>
      </w:pPr>
      <w:r>
        <w:rPr>
          <w:rFonts w:ascii="LM Roman 10" w:hAnsi="LM Roman 10"/>
          <w:noProof/>
          <w:sz w:val="22"/>
          <w:szCs w:val="18"/>
        </w:rPr>
        <w:t xml:space="preserve">In </w:t>
      </w:r>
      <w:r w:rsidR="00BA4955">
        <w:rPr>
          <w:rFonts w:ascii="LM Roman 10" w:hAnsi="LM Roman 10"/>
          <w:noProof/>
          <w:sz w:val="22"/>
          <w:szCs w:val="18"/>
        </w:rPr>
        <w:t>F</w:t>
      </w:r>
      <w:r>
        <w:rPr>
          <w:rFonts w:ascii="LM Roman 10" w:hAnsi="LM Roman 10"/>
          <w:noProof/>
          <w:sz w:val="22"/>
          <w:szCs w:val="18"/>
        </w:rPr>
        <w:t>igure</w:t>
      </w:r>
      <w:r w:rsidR="00BA4955">
        <w:rPr>
          <w:rFonts w:ascii="LM Roman 10" w:hAnsi="LM Roman 10"/>
          <w:noProof/>
          <w:sz w:val="22"/>
          <w:szCs w:val="18"/>
        </w:rPr>
        <w:t xml:space="preserve"> 16</w:t>
      </w:r>
      <w:r>
        <w:rPr>
          <w:rFonts w:ascii="LM Roman 10" w:hAnsi="LM Roman 10"/>
          <w:noProof/>
          <w:sz w:val="22"/>
          <w:szCs w:val="18"/>
        </w:rPr>
        <w:t>, you can see the normalization architecture of the ITU NLP API.</w:t>
      </w:r>
    </w:p>
    <w:p w14:paraId="75E3F87C" w14:textId="77777777" w:rsidR="003C5A21" w:rsidRDefault="003C5A21" w:rsidP="00663EB8">
      <w:pPr>
        <w:spacing w:after="0"/>
        <w:rPr>
          <w:rFonts w:ascii="LM Roman 10" w:hAnsi="LM Roman 10"/>
          <w:noProof/>
          <w:sz w:val="22"/>
          <w:szCs w:val="18"/>
        </w:rPr>
      </w:pPr>
    </w:p>
    <w:p w14:paraId="793921CA" w14:textId="77777777" w:rsidR="00322036" w:rsidRPr="00322036" w:rsidRDefault="00322036" w:rsidP="00322036">
      <w:pPr>
        <w:keepNext/>
        <w:spacing w:after="0"/>
        <w:jc w:val="center"/>
        <w:rPr>
          <w:rFonts w:ascii="LM Roman 10" w:hAnsi="LM Roman 10"/>
          <w:sz w:val="28"/>
          <w:szCs w:val="22"/>
        </w:rPr>
      </w:pPr>
      <w:r w:rsidRPr="00322036">
        <w:rPr>
          <w:rFonts w:ascii="LM Roman 10" w:hAnsi="LM Roman 10"/>
          <w:noProof/>
          <w:sz w:val="28"/>
          <w:szCs w:val="22"/>
        </w:rPr>
        <w:lastRenderedPageBreak/>
        <w:drawing>
          <wp:inline distT="0" distB="0" distL="0" distR="0" wp14:anchorId="3563B2D0" wp14:editId="4FCA9802">
            <wp:extent cx="3831955" cy="3809327"/>
            <wp:effectExtent l="0" t="0" r="0" b="1270"/>
            <wp:docPr id="13" name="Resim 13"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881168" cy="3858250"/>
                    </a:xfrm>
                    <a:prstGeom prst="rect">
                      <a:avLst/>
                    </a:prstGeom>
                  </pic:spPr>
                </pic:pic>
              </a:graphicData>
            </a:graphic>
          </wp:inline>
        </w:drawing>
      </w:r>
    </w:p>
    <w:p w14:paraId="1E2FA574" w14:textId="5552D309" w:rsidR="00322036" w:rsidRPr="00160BAC" w:rsidRDefault="00322036" w:rsidP="00160BAC">
      <w:pPr>
        <w:pStyle w:val="ResimYazs"/>
        <w:spacing w:after="240"/>
        <w:jc w:val="center"/>
        <w:rPr>
          <w:rFonts w:ascii="LM Roman 10" w:hAnsi="LM Roman 10"/>
          <w:noProof/>
          <w:sz w:val="24"/>
          <w:szCs w:val="20"/>
        </w:rPr>
      </w:pPr>
      <w:bookmarkStart w:id="117" w:name="_Toc20172208"/>
      <w:r w:rsidRPr="00322036">
        <w:rPr>
          <w:rFonts w:ascii="LM Roman 10" w:hAnsi="LM Roman 10"/>
          <w:sz w:val="22"/>
          <w:szCs w:val="20"/>
        </w:rPr>
        <w:t xml:space="preserve">Figure </w:t>
      </w:r>
      <w:r w:rsidRPr="00322036">
        <w:rPr>
          <w:rFonts w:ascii="LM Roman 10" w:hAnsi="LM Roman 10"/>
          <w:sz w:val="22"/>
          <w:szCs w:val="20"/>
        </w:rPr>
        <w:fldChar w:fldCharType="begin"/>
      </w:r>
      <w:r w:rsidRPr="00322036">
        <w:rPr>
          <w:rFonts w:ascii="LM Roman 10" w:hAnsi="LM Roman 10"/>
          <w:sz w:val="22"/>
          <w:szCs w:val="20"/>
        </w:rPr>
        <w:instrText xml:space="preserve"> SEQ Figure \* ARABIC </w:instrText>
      </w:r>
      <w:r w:rsidRPr="00322036">
        <w:rPr>
          <w:rFonts w:ascii="LM Roman 10" w:hAnsi="LM Roman 10"/>
          <w:sz w:val="22"/>
          <w:szCs w:val="20"/>
        </w:rPr>
        <w:fldChar w:fldCharType="separate"/>
      </w:r>
      <w:r w:rsidR="00183851">
        <w:rPr>
          <w:rFonts w:ascii="LM Roman 10" w:hAnsi="LM Roman 10"/>
          <w:noProof/>
          <w:sz w:val="22"/>
          <w:szCs w:val="20"/>
        </w:rPr>
        <w:t>16</w:t>
      </w:r>
      <w:r w:rsidRPr="00322036">
        <w:rPr>
          <w:rFonts w:ascii="LM Roman 10" w:hAnsi="LM Roman 10"/>
          <w:sz w:val="22"/>
          <w:szCs w:val="20"/>
        </w:rPr>
        <w:fldChar w:fldCharType="end"/>
      </w:r>
      <w:r w:rsidR="00BD5A34">
        <w:rPr>
          <w:rFonts w:ascii="LM Roman 10" w:hAnsi="LM Roman 10"/>
          <w:sz w:val="22"/>
          <w:szCs w:val="20"/>
        </w:rPr>
        <w:t>:</w:t>
      </w:r>
      <w:r w:rsidRPr="00322036">
        <w:rPr>
          <w:rFonts w:ascii="LM Roman 10" w:hAnsi="LM Roman 10"/>
          <w:sz w:val="22"/>
          <w:szCs w:val="20"/>
        </w:rPr>
        <w:t xml:space="preserve"> Normalization Architecture</w:t>
      </w:r>
      <w:bookmarkEnd w:id="117"/>
    </w:p>
    <w:p w14:paraId="1578E3AA" w14:textId="041049AF" w:rsidR="00663EB8" w:rsidRPr="00322036" w:rsidRDefault="00420A57" w:rsidP="00160BAC">
      <w:pPr>
        <w:rPr>
          <w:rFonts w:ascii="LM Roman 10" w:hAnsi="LM Roman 10"/>
          <w:noProof/>
          <w:sz w:val="22"/>
          <w:szCs w:val="22"/>
        </w:rPr>
      </w:pPr>
      <w:r w:rsidRPr="00420A57">
        <w:rPr>
          <w:rFonts w:ascii="LM Roman 10" w:hAnsi="LM Roman 10"/>
          <w:noProof/>
          <w:sz w:val="22"/>
          <w:szCs w:val="22"/>
        </w:rPr>
        <w:t xml:space="preserve">Normalization </w:t>
      </w:r>
      <w:r>
        <w:rPr>
          <w:rFonts w:ascii="LM Roman 10" w:hAnsi="LM Roman 10"/>
          <w:noProof/>
          <w:sz w:val="22"/>
          <w:szCs w:val="22"/>
        </w:rPr>
        <w:t>s</w:t>
      </w:r>
      <w:r w:rsidRPr="00420A57">
        <w:rPr>
          <w:rFonts w:ascii="LM Roman 10" w:hAnsi="LM Roman 10"/>
          <w:noProof/>
          <w:sz w:val="22"/>
          <w:szCs w:val="22"/>
        </w:rPr>
        <w:t xml:space="preserve">amples for </w:t>
      </w:r>
      <w:r>
        <w:rPr>
          <w:rFonts w:ascii="LM Roman 10" w:hAnsi="LM Roman 10"/>
          <w:noProof/>
          <w:sz w:val="22"/>
          <w:szCs w:val="22"/>
        </w:rPr>
        <w:t>c</w:t>
      </w:r>
      <w:r w:rsidRPr="00420A57">
        <w:rPr>
          <w:rFonts w:ascii="LM Roman 10" w:hAnsi="LM Roman 10"/>
          <w:noProof/>
          <w:sz w:val="22"/>
          <w:szCs w:val="22"/>
        </w:rPr>
        <w:t xml:space="preserve">omplex </w:t>
      </w:r>
      <w:r>
        <w:rPr>
          <w:rFonts w:ascii="LM Roman 10" w:hAnsi="LM Roman 10"/>
          <w:noProof/>
          <w:sz w:val="22"/>
          <w:szCs w:val="22"/>
        </w:rPr>
        <w:t>e</w:t>
      </w:r>
      <w:r w:rsidRPr="00420A57">
        <w:rPr>
          <w:rFonts w:ascii="LM Roman 10" w:hAnsi="LM Roman 10"/>
          <w:noProof/>
          <w:sz w:val="22"/>
          <w:szCs w:val="22"/>
        </w:rPr>
        <w:t xml:space="preserve">rror </w:t>
      </w:r>
      <w:r>
        <w:rPr>
          <w:rFonts w:ascii="LM Roman 10" w:hAnsi="LM Roman 10"/>
          <w:noProof/>
          <w:sz w:val="22"/>
          <w:szCs w:val="22"/>
        </w:rPr>
        <w:t>t</w:t>
      </w:r>
      <w:r w:rsidRPr="00420A57">
        <w:rPr>
          <w:rFonts w:ascii="LM Roman 10" w:hAnsi="LM Roman 10"/>
          <w:noProof/>
          <w:sz w:val="22"/>
          <w:szCs w:val="22"/>
        </w:rPr>
        <w:t>ypes</w:t>
      </w:r>
      <w:r>
        <w:rPr>
          <w:rFonts w:ascii="LM Roman 10" w:hAnsi="LM Roman 10"/>
          <w:noProof/>
          <w:sz w:val="22"/>
          <w:szCs w:val="22"/>
        </w:rPr>
        <w:t xml:space="preserve"> and their normalized outputs are as in the figure below. </w:t>
      </w:r>
    </w:p>
    <w:p w14:paraId="51FD51B5" w14:textId="77777777" w:rsidR="00322036" w:rsidRPr="00322036" w:rsidRDefault="00322036" w:rsidP="00322036">
      <w:pPr>
        <w:keepNext/>
        <w:spacing w:after="0"/>
        <w:jc w:val="center"/>
        <w:rPr>
          <w:sz w:val="22"/>
          <w:szCs w:val="22"/>
        </w:rPr>
      </w:pPr>
      <w:r w:rsidRPr="00322036">
        <w:rPr>
          <w:noProof/>
          <w:sz w:val="22"/>
          <w:szCs w:val="22"/>
        </w:rPr>
        <w:drawing>
          <wp:inline distT="0" distB="0" distL="0" distR="0" wp14:anchorId="0F500F14" wp14:editId="59205034">
            <wp:extent cx="5431790" cy="2026920"/>
            <wp:effectExtent l="0" t="0" r="0" b="9525"/>
            <wp:docPr id="15" name="Resim 15"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2026920"/>
                    </a:xfrm>
                    <a:prstGeom prst="rect">
                      <a:avLst/>
                    </a:prstGeom>
                  </pic:spPr>
                </pic:pic>
              </a:graphicData>
            </a:graphic>
          </wp:inline>
        </w:drawing>
      </w:r>
    </w:p>
    <w:p w14:paraId="38927905" w14:textId="65C6CD13" w:rsidR="00322036" w:rsidRPr="003C5A21" w:rsidRDefault="00322036" w:rsidP="00160BAC">
      <w:pPr>
        <w:pStyle w:val="ResimYazs"/>
        <w:spacing w:after="240"/>
        <w:jc w:val="center"/>
        <w:rPr>
          <w:rFonts w:ascii="LM Roman 10" w:hAnsi="LM Roman 10"/>
          <w:noProof/>
          <w:sz w:val="22"/>
          <w:szCs w:val="22"/>
        </w:rPr>
      </w:pPr>
      <w:bookmarkStart w:id="118" w:name="_Toc20172209"/>
      <w:r w:rsidRPr="00322036">
        <w:rPr>
          <w:rFonts w:ascii="LM Roman 10" w:hAnsi="LM Roman 10"/>
          <w:sz w:val="22"/>
          <w:szCs w:val="22"/>
        </w:rPr>
        <w:t xml:space="preserve">Figure </w:t>
      </w:r>
      <w:r w:rsidRPr="00322036">
        <w:rPr>
          <w:rFonts w:ascii="LM Roman 10" w:hAnsi="LM Roman 10"/>
          <w:sz w:val="22"/>
          <w:szCs w:val="22"/>
        </w:rPr>
        <w:fldChar w:fldCharType="begin"/>
      </w:r>
      <w:r w:rsidRPr="00322036">
        <w:rPr>
          <w:rFonts w:ascii="LM Roman 10" w:hAnsi="LM Roman 10"/>
          <w:sz w:val="22"/>
          <w:szCs w:val="22"/>
        </w:rPr>
        <w:instrText xml:space="preserve"> SEQ Figure \* ARABIC </w:instrText>
      </w:r>
      <w:r w:rsidRPr="00322036">
        <w:rPr>
          <w:rFonts w:ascii="LM Roman 10" w:hAnsi="LM Roman 10"/>
          <w:sz w:val="22"/>
          <w:szCs w:val="22"/>
        </w:rPr>
        <w:fldChar w:fldCharType="separate"/>
      </w:r>
      <w:r w:rsidR="00183851">
        <w:rPr>
          <w:rFonts w:ascii="LM Roman 10" w:hAnsi="LM Roman 10"/>
          <w:noProof/>
          <w:sz w:val="22"/>
          <w:szCs w:val="22"/>
        </w:rPr>
        <w:t>17</w:t>
      </w:r>
      <w:r w:rsidRPr="00322036">
        <w:rPr>
          <w:rFonts w:ascii="LM Roman 10" w:hAnsi="LM Roman 10"/>
          <w:sz w:val="22"/>
          <w:szCs w:val="22"/>
        </w:rPr>
        <w:fldChar w:fldCharType="end"/>
      </w:r>
      <w:r w:rsidR="00BD5A34">
        <w:rPr>
          <w:rFonts w:ascii="LM Roman 10" w:hAnsi="LM Roman 10"/>
          <w:sz w:val="22"/>
          <w:szCs w:val="22"/>
        </w:rPr>
        <w:t>:</w:t>
      </w:r>
      <w:r w:rsidRPr="00322036">
        <w:rPr>
          <w:rFonts w:ascii="LM Roman 10" w:hAnsi="LM Roman 10"/>
          <w:sz w:val="22"/>
          <w:szCs w:val="22"/>
        </w:rPr>
        <w:t xml:space="preserve"> </w:t>
      </w:r>
      <w:bookmarkStart w:id="119" w:name="_Hlk18769772"/>
      <w:r w:rsidRPr="00322036">
        <w:rPr>
          <w:rFonts w:ascii="LM Roman 10" w:hAnsi="LM Roman 10"/>
          <w:sz w:val="22"/>
          <w:szCs w:val="22"/>
        </w:rPr>
        <w:t>Normalization Samples for Complex Error Types</w:t>
      </w:r>
      <w:bookmarkEnd w:id="118"/>
      <w:bookmarkEnd w:id="119"/>
    </w:p>
    <w:p w14:paraId="01717FF5" w14:textId="474D65B0" w:rsidR="00A269F2" w:rsidRDefault="00663EB8" w:rsidP="00DF1D5A">
      <w:pPr>
        <w:spacing w:after="0"/>
        <w:rPr>
          <w:rFonts w:ascii="LM Roman 10" w:hAnsi="LM Roman 10"/>
          <w:noProof/>
          <w:sz w:val="22"/>
          <w:szCs w:val="18"/>
        </w:rPr>
      </w:pPr>
      <w:r w:rsidRPr="001D65A4">
        <w:rPr>
          <w:rFonts w:ascii="LM Roman 10" w:hAnsi="LM Roman 10"/>
          <w:noProof/>
          <w:sz w:val="22"/>
          <w:szCs w:val="18"/>
        </w:rPr>
        <w:t>After fetching the data, during the processing and presentation steps, we</w:t>
      </w:r>
      <w:r w:rsidR="00322036">
        <w:rPr>
          <w:rFonts w:ascii="LM Roman 10" w:hAnsi="LM Roman 10"/>
          <w:noProof/>
          <w:sz w:val="22"/>
          <w:szCs w:val="18"/>
        </w:rPr>
        <w:t xml:space="preserve"> </w:t>
      </w:r>
      <w:r w:rsidRPr="001D65A4">
        <w:rPr>
          <w:rFonts w:ascii="LM Roman 10" w:hAnsi="LM Roman 10"/>
          <w:noProof/>
          <w:sz w:val="22"/>
          <w:szCs w:val="18"/>
        </w:rPr>
        <w:t xml:space="preserve">store information in </w:t>
      </w:r>
      <w:r w:rsidR="00322036">
        <w:rPr>
          <w:rFonts w:ascii="LM Roman 10" w:hAnsi="LM Roman 10"/>
          <w:noProof/>
          <w:sz w:val="22"/>
          <w:szCs w:val="18"/>
        </w:rPr>
        <w:t xml:space="preserve">the </w:t>
      </w:r>
      <w:r w:rsidRPr="001D65A4">
        <w:rPr>
          <w:rFonts w:ascii="LM Roman 10" w:hAnsi="LM Roman 10"/>
          <w:noProof/>
          <w:sz w:val="22"/>
          <w:szCs w:val="18"/>
        </w:rPr>
        <w:t xml:space="preserve">database. </w:t>
      </w:r>
    </w:p>
    <w:p w14:paraId="7F42E048" w14:textId="77777777" w:rsidR="005F3CD5" w:rsidRPr="00DF1D5A" w:rsidRDefault="005F3CD5" w:rsidP="00DF1D5A">
      <w:pPr>
        <w:spacing w:after="0"/>
        <w:rPr>
          <w:rFonts w:ascii="LM Roman 10" w:hAnsi="LM Roman 10"/>
          <w:noProof/>
          <w:sz w:val="22"/>
          <w:szCs w:val="18"/>
        </w:rPr>
      </w:pPr>
    </w:p>
    <w:p w14:paraId="0004B57B" w14:textId="1527C491" w:rsidR="00A269F2" w:rsidRPr="00160BAC" w:rsidRDefault="00A269F2" w:rsidP="00160BAC">
      <w:pPr>
        <w:pStyle w:val="Balk3"/>
        <w:rPr>
          <w:noProof/>
        </w:rPr>
      </w:pPr>
      <w:bookmarkStart w:id="120" w:name="_Toc20171899"/>
      <w:r w:rsidRPr="00951682">
        <w:rPr>
          <w:noProof/>
        </w:rPr>
        <w:lastRenderedPageBreak/>
        <w:t>Text Mining</w:t>
      </w:r>
      <w:bookmarkEnd w:id="120"/>
    </w:p>
    <w:p w14:paraId="1D23292C" w14:textId="2095F6CE" w:rsidR="00A269F2" w:rsidRPr="00585CF3" w:rsidRDefault="00A269F2" w:rsidP="00160BAC">
      <w:pPr>
        <w:rPr>
          <w:rFonts w:ascii="LM Roman 10" w:hAnsi="LM Roman 10"/>
          <w:noProof/>
          <w:sz w:val="22"/>
          <w:szCs w:val="18"/>
        </w:rPr>
      </w:pPr>
      <w:r w:rsidRPr="00585CF3">
        <w:rPr>
          <w:rFonts w:ascii="LM Roman 10" w:hAnsi="LM Roman 10"/>
          <w:noProof/>
          <w:sz w:val="22"/>
          <w:szCs w:val="18"/>
        </w:rPr>
        <w:t xml:space="preserve">The Oxford English Dictionary defines text mining as “the process or practice of examining large collections of written resources to generate new information, typically using specialized computer software.”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Pr="00585CF3">
        <w:rPr>
          <w:rFonts w:ascii="LM Roman 10" w:hAnsi="LM Roman 10"/>
          <w:noProof/>
          <w:sz w:val="22"/>
          <w:szCs w:val="18"/>
        </w:rPr>
        <w:fldChar w:fldCharType="separate"/>
      </w:r>
      <w:r w:rsidR="003C5A21" w:rsidRPr="003C5A21">
        <w:rPr>
          <w:rFonts w:ascii="LM Roman 10" w:hAnsi="LM Roman 10"/>
          <w:noProof/>
          <w:sz w:val="22"/>
          <w:szCs w:val="18"/>
        </w:rPr>
        <w:t>(Stephanie Prato, 2013)</w:t>
      </w:r>
      <w:r w:rsidRPr="00585CF3">
        <w:rPr>
          <w:rFonts w:ascii="LM Roman 10" w:hAnsi="LM Roman 10"/>
          <w:noProof/>
          <w:sz w:val="22"/>
          <w:szCs w:val="18"/>
        </w:rPr>
        <w:fldChar w:fldCharType="end"/>
      </w:r>
      <w:r w:rsidRPr="00585CF3">
        <w:rPr>
          <w:rFonts w:ascii="LM Roman 10" w:hAnsi="LM Roman 10"/>
          <w:noProof/>
          <w:sz w:val="22"/>
          <w:szCs w:val="18"/>
        </w:rPr>
        <w:t xml:space="preserve"> Text mining consists of a broad variety of methods and technologies. In this thesis, we used Keyword-based technologies and statistics technologies. According to expertsystem website, Keyword-based technologies definition is  “The input is based on a selection of keywords in text that are filtered as a series of character strings, not words nor concepts.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r w:rsidRPr="00585CF3">
        <w:rPr>
          <w:rFonts w:ascii="LM Roman 10" w:hAnsi="LM Roman 10"/>
          <w:noProof/>
          <w:sz w:val="22"/>
          <w:szCs w:val="18"/>
        </w:rPr>
        <w:t xml:space="preserve"> Also, statistics technologies definition is “Refers to systems based on machine learning. Statistics technologies leverage a training set of documents used as a model to manage and categorize text.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p>
    <w:p w14:paraId="4C2EC3F9" w14:textId="594AAB2E" w:rsidR="006C2F93" w:rsidRPr="00585CF3" w:rsidRDefault="00C122EC" w:rsidP="00160BAC">
      <w:pPr>
        <w:rPr>
          <w:rFonts w:ascii="LM Roman 10" w:hAnsi="LM Roman 10"/>
          <w:noProof/>
          <w:sz w:val="22"/>
          <w:szCs w:val="18"/>
        </w:rPr>
      </w:pPr>
      <w:r w:rsidRPr="00585CF3">
        <w:rPr>
          <w:rFonts w:ascii="LM Roman 10" w:hAnsi="LM Roman 10"/>
          <w:noProof/>
          <w:sz w:val="22"/>
          <w:szCs w:val="18"/>
        </w:rPr>
        <w:t>In this thesis, we used keyword-based analysis and statistical techniques. We use two keyword vectors for keyword-based analysis. One of the</w:t>
      </w:r>
      <w:r w:rsidR="006C2F93" w:rsidRPr="00585CF3">
        <w:rPr>
          <w:rFonts w:ascii="LM Roman 10" w:hAnsi="LM Roman 10"/>
          <w:noProof/>
          <w:sz w:val="22"/>
          <w:szCs w:val="18"/>
        </w:rPr>
        <w:t xml:space="preserve"> keyword vectors</w:t>
      </w:r>
      <w:r w:rsidRPr="00585CF3">
        <w:rPr>
          <w:rFonts w:ascii="LM Roman 10" w:hAnsi="LM Roman 10"/>
          <w:noProof/>
          <w:sz w:val="22"/>
          <w:szCs w:val="18"/>
        </w:rPr>
        <w:t xml:space="preserve"> stores possible vict</w:t>
      </w:r>
      <w:r w:rsidR="006C2F93" w:rsidRPr="00585CF3">
        <w:rPr>
          <w:rFonts w:ascii="LM Roman 10" w:hAnsi="LM Roman 10"/>
          <w:noProof/>
          <w:sz w:val="22"/>
          <w:szCs w:val="18"/>
        </w:rPr>
        <w:t>i</w:t>
      </w:r>
      <w:r w:rsidRPr="00585CF3">
        <w:rPr>
          <w:rFonts w:ascii="LM Roman 10" w:hAnsi="LM Roman 10"/>
          <w:noProof/>
          <w:sz w:val="22"/>
          <w:szCs w:val="18"/>
        </w:rPr>
        <w:t>ms wh</w:t>
      </w:r>
      <w:r w:rsidR="006C2F93" w:rsidRPr="00585CF3">
        <w:rPr>
          <w:rFonts w:ascii="LM Roman 10" w:hAnsi="LM Roman 10"/>
          <w:noProof/>
          <w:sz w:val="22"/>
          <w:szCs w:val="18"/>
        </w:rPr>
        <w:t>o</w:t>
      </w:r>
      <w:r w:rsidRPr="00585CF3">
        <w:rPr>
          <w:rFonts w:ascii="LM Roman 10" w:hAnsi="LM Roman 10"/>
          <w:noProof/>
          <w:sz w:val="22"/>
          <w:szCs w:val="18"/>
        </w:rPr>
        <w:t xml:space="preserve"> are tracked by our software solution. </w:t>
      </w:r>
      <w:r w:rsidR="006C2F93" w:rsidRPr="00585CF3">
        <w:rPr>
          <w:rFonts w:ascii="LM Roman 10" w:hAnsi="LM Roman 10"/>
          <w:noProof/>
          <w:sz w:val="22"/>
          <w:szCs w:val="18"/>
        </w:rPr>
        <w:t>T</w:t>
      </w:r>
      <w:r w:rsidRPr="00585CF3">
        <w:rPr>
          <w:rFonts w:ascii="LM Roman 10" w:hAnsi="LM Roman 10"/>
          <w:noProof/>
          <w:sz w:val="22"/>
          <w:szCs w:val="18"/>
        </w:rPr>
        <w:t xml:space="preserve">he other </w:t>
      </w:r>
      <w:r w:rsidR="006C2F93" w:rsidRPr="00585CF3">
        <w:rPr>
          <w:rFonts w:ascii="LM Roman 10" w:hAnsi="LM Roman 10"/>
          <w:noProof/>
          <w:sz w:val="22"/>
          <w:szCs w:val="18"/>
        </w:rPr>
        <w:t xml:space="preserve">keyword </w:t>
      </w:r>
      <w:r w:rsidRPr="00585CF3">
        <w:rPr>
          <w:rFonts w:ascii="LM Roman 10" w:hAnsi="LM Roman 10"/>
          <w:noProof/>
          <w:sz w:val="22"/>
          <w:szCs w:val="18"/>
        </w:rPr>
        <w:t>vector stores the possible useful cybersecurity</w:t>
      </w:r>
      <w:r w:rsidR="006C2F93" w:rsidRPr="00585CF3">
        <w:rPr>
          <w:rFonts w:ascii="LM Roman 10" w:hAnsi="LM Roman 10"/>
          <w:noProof/>
          <w:sz w:val="22"/>
          <w:szCs w:val="18"/>
        </w:rPr>
        <w:t>-</w:t>
      </w:r>
      <w:r w:rsidRPr="00585CF3">
        <w:rPr>
          <w:rFonts w:ascii="LM Roman 10" w:hAnsi="LM Roman 10"/>
          <w:noProof/>
          <w:sz w:val="22"/>
          <w:szCs w:val="18"/>
        </w:rPr>
        <w:t>related Turkish terms such as “hacklendi” and “erişilemiyor”.</w:t>
      </w:r>
      <w:r w:rsidR="006C2F93" w:rsidRPr="00585CF3">
        <w:rPr>
          <w:rFonts w:ascii="LM Roman 10" w:hAnsi="LM Roman 10"/>
          <w:noProof/>
          <w:sz w:val="22"/>
          <w:szCs w:val="18"/>
        </w:rPr>
        <w:t xml:space="preserve"> We analyze the results by compari</w:t>
      </w:r>
      <w:r w:rsidR="00FC7622" w:rsidRPr="00585CF3">
        <w:rPr>
          <w:rFonts w:ascii="LM Roman 10" w:hAnsi="LM Roman 10"/>
          <w:noProof/>
          <w:sz w:val="22"/>
          <w:szCs w:val="18"/>
        </w:rPr>
        <w:t>ng</w:t>
      </w:r>
      <w:r w:rsidR="006C2F93" w:rsidRPr="00585CF3">
        <w:rPr>
          <w:rFonts w:ascii="LM Roman 10" w:hAnsi="LM Roman 10"/>
          <w:noProof/>
          <w:sz w:val="22"/>
          <w:szCs w:val="18"/>
        </w:rPr>
        <w:t xml:space="preserve"> the past frequency statistics and current results as described in the Approach section.</w:t>
      </w:r>
    </w:p>
    <w:p w14:paraId="2DE921BA" w14:textId="05A19879" w:rsidR="00FA0C6A" w:rsidRPr="004E2714" w:rsidRDefault="00A269F2" w:rsidP="003C4E4C">
      <w:pPr>
        <w:spacing w:after="0"/>
        <w:rPr>
          <w:rFonts w:ascii="LM Roman 10" w:hAnsi="LM Roman 10"/>
          <w:noProof/>
          <w:sz w:val="22"/>
          <w:szCs w:val="18"/>
        </w:rPr>
      </w:pPr>
      <w:r w:rsidRPr="00585CF3">
        <w:rPr>
          <w:rFonts w:ascii="LM Roman 10" w:hAnsi="LM Roman 10"/>
          <w:noProof/>
          <w:sz w:val="22"/>
          <w:szCs w:val="18"/>
        </w:rPr>
        <w:t>In the sections above, NLP and text mining concepts were presented. The text required for text mining for cybersecurity event detection purposes is gathered from online platforms</w:t>
      </w:r>
      <w:r w:rsidR="00F333F1">
        <w:rPr>
          <w:rFonts w:ascii="LM Roman 10" w:hAnsi="LM Roman 10"/>
          <w:noProof/>
          <w:sz w:val="22"/>
          <w:szCs w:val="18"/>
        </w:rPr>
        <w:t>.</w:t>
      </w:r>
      <w:r w:rsidRPr="00585CF3">
        <w:rPr>
          <w:rFonts w:ascii="LM Roman 10" w:hAnsi="LM Roman 10"/>
          <w:noProof/>
          <w:sz w:val="22"/>
          <w:szCs w:val="18"/>
        </w:rPr>
        <w:t xml:space="preserve"> </w:t>
      </w:r>
    </w:p>
    <w:p w14:paraId="46B535AD" w14:textId="1B0A2F25" w:rsidR="00E22DF3" w:rsidRPr="00160BAC" w:rsidRDefault="006D2C6E" w:rsidP="0062246F">
      <w:pPr>
        <w:pStyle w:val="Balk2"/>
      </w:pPr>
      <w:bookmarkStart w:id="121" w:name="_Toc20171900"/>
      <w:r w:rsidRPr="00844D55">
        <w:t>Cybersecu</w:t>
      </w:r>
      <w:r w:rsidR="00A574E4" w:rsidRPr="00844D55">
        <w:t>ri</w:t>
      </w:r>
      <w:r w:rsidRPr="00844D55">
        <w:t xml:space="preserve">ty Related </w:t>
      </w:r>
      <w:r w:rsidR="009B7663" w:rsidRPr="00844D55">
        <w:t>Event Detection</w:t>
      </w:r>
      <w:bookmarkEnd w:id="121"/>
    </w:p>
    <w:p w14:paraId="40F71478" w14:textId="47689951" w:rsidR="00E74C8B" w:rsidRDefault="007541F5" w:rsidP="00191343">
      <w:pPr>
        <w:rPr>
          <w:rFonts w:ascii="LM Roman 10" w:hAnsi="LM Roman 10"/>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w:t>
      </w:r>
      <w:r w:rsidR="00C24A23">
        <w:rPr>
          <w:rFonts w:ascii="LM Roman 10" w:hAnsi="LM Roman 10"/>
          <w:noProof/>
          <w:sz w:val="22"/>
          <w:szCs w:val="18"/>
        </w:rPr>
        <w:t xml:space="preserve"> and process</w:t>
      </w:r>
      <w:r w:rsidRPr="00C70A8E">
        <w:rPr>
          <w:rFonts w:ascii="LM Roman 10" w:hAnsi="LM Roman 10"/>
          <w:noProof/>
          <w:sz w:val="22"/>
          <w:szCs w:val="18"/>
        </w:rPr>
        <w:t xml:space="preserve">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r w:rsidR="00724ECE">
        <w:rPr>
          <w:rFonts w:ascii="LM Roman 10" w:hAnsi="LM Roman 10"/>
          <w:sz w:val="22"/>
          <w:szCs w:val="18"/>
        </w:rPr>
        <w:t xml:space="preserve">Then with using </w:t>
      </w:r>
      <w:bookmarkStart w:id="122" w:name="_Hlk18972544"/>
      <w:r w:rsidR="00724ECE" w:rsidRPr="00724ECE">
        <w:rPr>
          <w:rFonts w:ascii="LM Roman 10" w:hAnsi="LM Roman 10"/>
          <w:sz w:val="22"/>
          <w:szCs w:val="18"/>
        </w:rPr>
        <w:t>term frequency-inverse document frequency</w:t>
      </w:r>
      <w:r w:rsidR="00F245F8">
        <w:rPr>
          <w:rFonts w:ascii="LM Roman 10" w:hAnsi="LM Roman 10"/>
          <w:sz w:val="22"/>
          <w:szCs w:val="18"/>
        </w:rPr>
        <w:t xml:space="preserve"> </w:t>
      </w:r>
      <w:r w:rsidR="00724ECE" w:rsidRPr="00724ECE">
        <w:rPr>
          <w:rFonts w:ascii="LM Roman 10" w:hAnsi="LM Roman 10"/>
          <w:sz w:val="22"/>
          <w:szCs w:val="18"/>
        </w:rPr>
        <w:t>(TF</w:t>
      </w:r>
      <w:r w:rsidR="007F5716">
        <w:rPr>
          <w:rFonts w:ascii="LM Roman 10" w:hAnsi="LM Roman 10"/>
          <w:sz w:val="22"/>
          <w:szCs w:val="18"/>
        </w:rPr>
        <w:t xml:space="preserve"> </w:t>
      </w:r>
      <w:r w:rsidR="00724ECE" w:rsidRPr="00724ECE">
        <w:rPr>
          <w:rFonts w:ascii="LM Roman 10" w:hAnsi="LM Roman 10"/>
          <w:sz w:val="22"/>
          <w:szCs w:val="18"/>
        </w:rPr>
        <w:t>-</w:t>
      </w:r>
      <w:r w:rsidR="007F5716">
        <w:rPr>
          <w:rFonts w:ascii="LM Roman 10" w:hAnsi="LM Roman 10"/>
          <w:sz w:val="22"/>
          <w:szCs w:val="18"/>
        </w:rPr>
        <w:t xml:space="preserve"> </w:t>
      </w:r>
      <w:r w:rsidR="00724ECE" w:rsidRPr="00724ECE">
        <w:rPr>
          <w:rFonts w:ascii="LM Roman 10" w:hAnsi="LM Roman 10"/>
          <w:sz w:val="22"/>
          <w:szCs w:val="18"/>
        </w:rPr>
        <w:t>IDF) technique, keyword-based analysis, the statistical technique, and A/B testing</w:t>
      </w:r>
      <w:r w:rsidR="00724ECE">
        <w:rPr>
          <w:rFonts w:ascii="LM Roman 10" w:hAnsi="LM Roman 10"/>
          <w:sz w:val="22"/>
          <w:szCs w:val="18"/>
        </w:rPr>
        <w:t xml:space="preserve">; </w:t>
      </w:r>
      <w:bookmarkEnd w:id="122"/>
      <w:r w:rsidR="00724ECE">
        <w:rPr>
          <w:rFonts w:ascii="LM Roman 10" w:hAnsi="LM Roman 10"/>
          <w:sz w:val="22"/>
          <w:szCs w:val="18"/>
        </w:rPr>
        <w:t>we analyze past cybersecurity events and create cybersecurity-related keywords vector.</w:t>
      </w:r>
    </w:p>
    <w:p w14:paraId="22B261ED" w14:textId="30639372" w:rsidR="00724ECE" w:rsidRDefault="00724ECE" w:rsidP="00191343">
      <w:pPr>
        <w:rPr>
          <w:rFonts w:ascii="LM Roman 10" w:hAnsi="LM Roman 10"/>
          <w:sz w:val="22"/>
          <w:szCs w:val="18"/>
        </w:rPr>
      </w:pPr>
    </w:p>
    <w:p w14:paraId="2F3955EB" w14:textId="0F4EEFCF" w:rsidR="00321EBC" w:rsidRDefault="00724ECE" w:rsidP="00191343">
      <w:pPr>
        <w:rPr>
          <w:rFonts w:ascii="LM Roman 10" w:hAnsi="LM Roman 10"/>
          <w:sz w:val="22"/>
          <w:szCs w:val="18"/>
        </w:rPr>
      </w:pPr>
      <w:r>
        <w:rPr>
          <w:rFonts w:ascii="LM Roman 10" w:hAnsi="LM Roman 10"/>
          <w:sz w:val="22"/>
          <w:szCs w:val="18"/>
        </w:rPr>
        <w:lastRenderedPageBreak/>
        <w:t>As we explained in Section 3.1 Approach section, we analyze real-time Turkish text data to detect cybersecurity events. In order to do this, we</w:t>
      </w:r>
      <w:r w:rsidR="003E28B1">
        <w:rPr>
          <w:rFonts w:ascii="LM Roman 10" w:hAnsi="LM Roman 10"/>
          <w:sz w:val="22"/>
          <w:szCs w:val="18"/>
        </w:rPr>
        <w:t xml:space="preserve"> send requests to Twitter and Hurriyet newspaper with our </w:t>
      </w:r>
      <w:r w:rsidR="003E28B1" w:rsidRPr="003E28B1">
        <w:rPr>
          <w:rFonts w:ascii="LM Roman 10" w:hAnsi="LM Roman 10"/>
          <w:sz w:val="22"/>
          <w:szCs w:val="18"/>
        </w:rPr>
        <w:t>cybersecurity-related keywords vector</w:t>
      </w:r>
      <w:r w:rsidR="003E28B1">
        <w:rPr>
          <w:rFonts w:ascii="LM Roman 10" w:hAnsi="LM Roman 10"/>
          <w:sz w:val="22"/>
          <w:szCs w:val="18"/>
        </w:rPr>
        <w:t xml:space="preserve"> and we add Turkish language filter to our request. </w:t>
      </w:r>
      <w:r w:rsidR="003E28B1" w:rsidRPr="003E28B1">
        <w:rPr>
          <w:rFonts w:ascii="LM Roman 10" w:hAnsi="LM Roman 10"/>
          <w:sz w:val="22"/>
          <w:szCs w:val="18"/>
        </w:rPr>
        <w:t xml:space="preserve">The possible victim vector of the solution periodically checked in the database in terms of the number of occurrences. If the number of </w:t>
      </w:r>
      <w:r w:rsidR="00F245F8" w:rsidRPr="003E28B1">
        <w:rPr>
          <w:rFonts w:ascii="LM Roman 10" w:hAnsi="LM Roman 10"/>
          <w:sz w:val="22"/>
          <w:szCs w:val="18"/>
        </w:rPr>
        <w:t>occurrences</w:t>
      </w:r>
      <w:r w:rsidR="003E28B1" w:rsidRPr="003E28B1">
        <w:rPr>
          <w:rFonts w:ascii="LM Roman 10" w:hAnsi="LM Roman 10"/>
          <w:sz w:val="22"/>
          <w:szCs w:val="18"/>
        </w:rPr>
        <w:t xml:space="preserve"> of a victim shows anomaly</w:t>
      </w:r>
      <w:r w:rsidR="003E28B1">
        <w:rPr>
          <w:rStyle w:val="DipnotBavurusu"/>
          <w:rFonts w:ascii="LM Roman 10" w:hAnsi="LM Roman 10"/>
          <w:sz w:val="22"/>
          <w:szCs w:val="18"/>
        </w:rPr>
        <w:footnoteReference w:id="13"/>
      </w:r>
      <w:r w:rsidR="003E28B1" w:rsidRPr="003E28B1">
        <w:rPr>
          <w:rFonts w:ascii="LM Roman 10" w:hAnsi="LM Roman 10"/>
          <w:sz w:val="22"/>
          <w:szCs w:val="18"/>
        </w:rPr>
        <w:t xml:space="preserve"> according to its historical values, our solution detect</w:t>
      </w:r>
      <w:r w:rsidR="003E28B1">
        <w:rPr>
          <w:rFonts w:ascii="LM Roman 10" w:hAnsi="LM Roman 10"/>
          <w:sz w:val="22"/>
          <w:szCs w:val="18"/>
        </w:rPr>
        <w:t>s</w:t>
      </w:r>
      <w:r w:rsidR="003E28B1" w:rsidRPr="003E28B1">
        <w:rPr>
          <w:rFonts w:ascii="LM Roman 10" w:hAnsi="LM Roman 10"/>
          <w:sz w:val="22"/>
          <w:szCs w:val="18"/>
        </w:rPr>
        <w:t xml:space="preserve"> th</w:t>
      </w:r>
      <w:r w:rsidR="001B6224">
        <w:rPr>
          <w:rFonts w:ascii="LM Roman 10" w:hAnsi="LM Roman 10"/>
          <w:sz w:val="22"/>
          <w:szCs w:val="18"/>
        </w:rPr>
        <w:t>em</w:t>
      </w:r>
      <w:r w:rsidR="003E28B1" w:rsidRPr="003E28B1">
        <w:rPr>
          <w:rFonts w:ascii="LM Roman 10" w:hAnsi="LM Roman 10"/>
          <w:sz w:val="22"/>
          <w:szCs w:val="18"/>
        </w:rPr>
        <w:t xml:space="preserve"> as a potential cybersecurity event and shows th</w:t>
      </w:r>
      <w:r w:rsidR="001B6224">
        <w:rPr>
          <w:rFonts w:ascii="LM Roman 10" w:hAnsi="LM Roman 10"/>
          <w:sz w:val="22"/>
          <w:szCs w:val="18"/>
        </w:rPr>
        <w:t>at</w:t>
      </w:r>
      <w:r w:rsidR="003E28B1" w:rsidRPr="003E28B1">
        <w:rPr>
          <w:rFonts w:ascii="LM Roman 10" w:hAnsi="LM Roman 10"/>
          <w:sz w:val="22"/>
          <w:szCs w:val="18"/>
        </w:rPr>
        <w:t xml:space="preserve"> event</w:t>
      </w:r>
      <w:r w:rsidR="001B6224">
        <w:rPr>
          <w:rFonts w:ascii="LM Roman 10" w:hAnsi="LM Roman 10"/>
          <w:sz w:val="22"/>
          <w:szCs w:val="18"/>
        </w:rPr>
        <w:t>s</w:t>
      </w:r>
      <w:r w:rsidR="003E28B1" w:rsidRPr="003E28B1">
        <w:rPr>
          <w:rFonts w:ascii="LM Roman 10" w:hAnsi="LM Roman 10"/>
          <w:sz w:val="22"/>
          <w:szCs w:val="18"/>
        </w:rPr>
        <w:t xml:space="preserve"> in the user interface portal. </w:t>
      </w:r>
    </w:p>
    <w:p w14:paraId="10751305" w14:textId="77777777" w:rsidR="00FC7622" w:rsidRDefault="00FC7622" w:rsidP="00191343">
      <w:pPr>
        <w:rPr>
          <w:rFonts w:ascii="LM Roman 10" w:hAnsi="LM Roman 10"/>
          <w:sz w:val="22"/>
          <w:szCs w:val="18"/>
        </w:rPr>
      </w:pPr>
    </w:p>
    <w:p w14:paraId="60558D22" w14:textId="77777777" w:rsidR="00E74C8B" w:rsidRDefault="00E74C8B" w:rsidP="00191343">
      <w:pPr>
        <w:rPr>
          <w:rFonts w:ascii="LM Roman 10" w:hAnsi="LM Roman 10"/>
          <w:sz w:val="22"/>
          <w:szCs w:val="18"/>
        </w:rPr>
      </w:pPr>
    </w:p>
    <w:p w14:paraId="63EDBEFB" w14:textId="77777777" w:rsidR="00951682" w:rsidRPr="00951682" w:rsidRDefault="00951682" w:rsidP="00951682">
      <w:pPr>
        <w:spacing w:after="0"/>
        <w:rPr>
          <w:rFonts w:ascii="LM Roman 10" w:hAnsi="LM Roman 10"/>
          <w:iCs/>
          <w:noProof/>
        </w:rPr>
      </w:pPr>
    </w:p>
    <w:p w14:paraId="32C4929A" w14:textId="77777777" w:rsidR="00951682" w:rsidRPr="00951682" w:rsidRDefault="00951682" w:rsidP="00951682">
      <w:pPr>
        <w:spacing w:after="0"/>
        <w:rPr>
          <w:rFonts w:ascii="LM Roman 10" w:hAnsi="LM Roman 10"/>
          <w:iCs/>
          <w:noProof/>
        </w:rPr>
      </w:pPr>
    </w:p>
    <w:p w14:paraId="3A38FB9B" w14:textId="77777777" w:rsidR="00951682" w:rsidRPr="00951682" w:rsidRDefault="00951682" w:rsidP="00951682">
      <w:pPr>
        <w:spacing w:after="0"/>
        <w:rPr>
          <w:rFonts w:ascii="LM Roman 10" w:hAnsi="LM Roman 10"/>
          <w:iCs/>
          <w:noProof/>
        </w:rPr>
      </w:pPr>
    </w:p>
    <w:p w14:paraId="37194519" w14:textId="77777777" w:rsidR="00951682" w:rsidRPr="00951682" w:rsidRDefault="00951682" w:rsidP="00951682">
      <w:pPr>
        <w:spacing w:after="0"/>
        <w:rPr>
          <w:rFonts w:ascii="LM Roman 10" w:hAnsi="LM Roman 10"/>
          <w:iCs/>
          <w:noProof/>
        </w:rPr>
      </w:pPr>
    </w:p>
    <w:p w14:paraId="5F7C971D" w14:textId="77777777" w:rsidR="00951682" w:rsidRPr="00951682" w:rsidRDefault="00951682" w:rsidP="00951682">
      <w:pPr>
        <w:spacing w:after="0"/>
        <w:rPr>
          <w:rFonts w:ascii="LM Roman 10" w:hAnsi="LM Roman 10"/>
          <w:iCs/>
          <w:noProof/>
        </w:rPr>
      </w:pPr>
    </w:p>
    <w:p w14:paraId="49BE14DE" w14:textId="77777777" w:rsidR="00951682" w:rsidRPr="00951682" w:rsidRDefault="00951682" w:rsidP="00951682">
      <w:pPr>
        <w:spacing w:after="0"/>
        <w:rPr>
          <w:rFonts w:ascii="LM Roman 10" w:hAnsi="LM Roman 10"/>
          <w:iCs/>
          <w:noProof/>
        </w:rPr>
      </w:pPr>
    </w:p>
    <w:p w14:paraId="1C33609E" w14:textId="77777777" w:rsidR="00951682" w:rsidRPr="00951682" w:rsidRDefault="00951682" w:rsidP="00951682">
      <w:pPr>
        <w:spacing w:after="0"/>
        <w:rPr>
          <w:rFonts w:ascii="LM Roman 10" w:hAnsi="LM Roman 10"/>
          <w:iCs/>
          <w:noProof/>
        </w:rPr>
      </w:pPr>
    </w:p>
    <w:p w14:paraId="7A0E4A50" w14:textId="77777777" w:rsidR="00951682" w:rsidRPr="00951682" w:rsidRDefault="00951682" w:rsidP="00951682">
      <w:pPr>
        <w:spacing w:after="0"/>
        <w:rPr>
          <w:rFonts w:ascii="LM Roman 10" w:hAnsi="LM Roman 10"/>
          <w:iCs/>
          <w:noProof/>
        </w:rPr>
      </w:pPr>
    </w:p>
    <w:p w14:paraId="1145D2C1" w14:textId="77777777" w:rsidR="00951682" w:rsidRPr="00951682" w:rsidRDefault="00951682" w:rsidP="00951682">
      <w:pPr>
        <w:spacing w:after="0"/>
        <w:rPr>
          <w:rFonts w:ascii="LM Roman 10" w:hAnsi="LM Roman 10"/>
          <w:iCs/>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34152C4E" w14:textId="09B44ABE" w:rsidR="00FB3206" w:rsidRPr="005F3CD5" w:rsidRDefault="00FB3206" w:rsidP="00160BAC">
      <w:pPr>
        <w:rPr>
          <w:rFonts w:ascii="LM Roman 10" w:hAnsi="LM Roman 10"/>
          <w:noProof/>
          <w:sz w:val="28"/>
          <w:szCs w:val="22"/>
        </w:rPr>
      </w:pPr>
    </w:p>
    <w:p w14:paraId="64A400B6" w14:textId="4F3943E4" w:rsidR="00DF1D5A" w:rsidRDefault="00DF1D5A" w:rsidP="00160BAC">
      <w:pPr>
        <w:spacing w:after="0"/>
        <w:jc w:val="center"/>
        <w:rPr>
          <w:rFonts w:ascii="LM Roman 10" w:hAnsi="LM Roman 10"/>
          <w:b/>
          <w:noProof/>
          <w:sz w:val="28"/>
          <w:szCs w:val="22"/>
        </w:rPr>
      </w:pPr>
    </w:p>
    <w:p w14:paraId="62EE5BAA" w14:textId="6D3F80CA" w:rsidR="00C2511D" w:rsidRDefault="00C2511D" w:rsidP="00160BAC">
      <w:pPr>
        <w:spacing w:after="0"/>
        <w:jc w:val="center"/>
        <w:rPr>
          <w:rFonts w:ascii="LM Roman 10" w:hAnsi="LM Roman 10"/>
          <w:b/>
          <w:noProof/>
          <w:sz w:val="28"/>
          <w:szCs w:val="22"/>
        </w:rPr>
      </w:pPr>
    </w:p>
    <w:p w14:paraId="383CC523" w14:textId="0E639E05" w:rsidR="00C2511D" w:rsidRDefault="00C2511D" w:rsidP="00160BAC">
      <w:pPr>
        <w:spacing w:after="0"/>
        <w:jc w:val="center"/>
        <w:rPr>
          <w:rFonts w:ascii="LM Roman 10" w:hAnsi="LM Roman 10"/>
          <w:b/>
          <w:noProof/>
          <w:sz w:val="28"/>
          <w:szCs w:val="22"/>
        </w:rPr>
      </w:pPr>
    </w:p>
    <w:p w14:paraId="1EB1D22D" w14:textId="26D8D035" w:rsidR="00C2511D" w:rsidRDefault="00C2511D" w:rsidP="00160BAC">
      <w:pPr>
        <w:spacing w:after="0"/>
        <w:jc w:val="center"/>
        <w:rPr>
          <w:rFonts w:ascii="LM Roman 10" w:hAnsi="LM Roman 10"/>
          <w:b/>
          <w:noProof/>
          <w:sz w:val="28"/>
          <w:szCs w:val="22"/>
        </w:rPr>
      </w:pPr>
    </w:p>
    <w:p w14:paraId="66B83C25" w14:textId="44E84ECD" w:rsidR="00C2511D" w:rsidRDefault="00C2511D" w:rsidP="00160BAC">
      <w:pPr>
        <w:spacing w:after="0"/>
        <w:jc w:val="center"/>
        <w:rPr>
          <w:rFonts w:ascii="LM Roman 10" w:hAnsi="LM Roman 10"/>
          <w:b/>
          <w:noProof/>
          <w:sz w:val="28"/>
          <w:szCs w:val="22"/>
        </w:rPr>
      </w:pPr>
    </w:p>
    <w:p w14:paraId="1F23F5E0" w14:textId="419C5F54" w:rsidR="00C2511D" w:rsidRDefault="00C2511D" w:rsidP="00160BAC">
      <w:pPr>
        <w:spacing w:after="0"/>
        <w:jc w:val="center"/>
        <w:rPr>
          <w:rFonts w:ascii="LM Roman 10" w:hAnsi="LM Roman 10"/>
          <w:b/>
          <w:noProof/>
          <w:sz w:val="28"/>
          <w:szCs w:val="22"/>
        </w:rPr>
      </w:pPr>
    </w:p>
    <w:p w14:paraId="2701E1E6" w14:textId="0E43F9DE" w:rsidR="00C2511D" w:rsidRDefault="00C2511D" w:rsidP="00160BAC">
      <w:pPr>
        <w:spacing w:after="0"/>
        <w:jc w:val="center"/>
        <w:rPr>
          <w:rFonts w:ascii="LM Roman 10" w:hAnsi="LM Roman 10"/>
          <w:b/>
          <w:noProof/>
          <w:sz w:val="28"/>
          <w:szCs w:val="22"/>
        </w:rPr>
      </w:pPr>
    </w:p>
    <w:p w14:paraId="60D56DCC" w14:textId="76E21521" w:rsidR="00C2511D" w:rsidRDefault="00C2511D" w:rsidP="00160BAC">
      <w:pPr>
        <w:spacing w:after="0"/>
        <w:jc w:val="center"/>
        <w:rPr>
          <w:rFonts w:ascii="LM Roman 10" w:hAnsi="LM Roman 10"/>
          <w:b/>
          <w:noProof/>
          <w:sz w:val="28"/>
          <w:szCs w:val="22"/>
        </w:rPr>
      </w:pPr>
    </w:p>
    <w:p w14:paraId="5A519403" w14:textId="06A82F34" w:rsidR="00C2511D" w:rsidRDefault="00C2511D" w:rsidP="00160BAC">
      <w:pPr>
        <w:spacing w:after="0"/>
        <w:jc w:val="center"/>
        <w:rPr>
          <w:rFonts w:ascii="LM Roman 10" w:hAnsi="LM Roman 10"/>
          <w:b/>
          <w:noProof/>
          <w:sz w:val="28"/>
          <w:szCs w:val="22"/>
        </w:rPr>
      </w:pPr>
    </w:p>
    <w:p w14:paraId="7D2797E2" w14:textId="72FAA991" w:rsidR="00C2511D" w:rsidRDefault="00C2511D" w:rsidP="00160BAC">
      <w:pPr>
        <w:spacing w:after="0"/>
        <w:jc w:val="center"/>
        <w:rPr>
          <w:rFonts w:ascii="LM Roman 10" w:hAnsi="LM Roman 10"/>
          <w:b/>
          <w:noProof/>
          <w:sz w:val="28"/>
          <w:szCs w:val="22"/>
        </w:rPr>
      </w:pPr>
    </w:p>
    <w:p w14:paraId="1548123E" w14:textId="08F0A407" w:rsidR="00C2511D" w:rsidRDefault="00C2511D" w:rsidP="00160BAC">
      <w:pPr>
        <w:spacing w:after="0"/>
        <w:jc w:val="center"/>
        <w:rPr>
          <w:rFonts w:ascii="LM Roman 10" w:hAnsi="LM Roman 10"/>
          <w:b/>
          <w:noProof/>
          <w:sz w:val="28"/>
          <w:szCs w:val="22"/>
        </w:rPr>
      </w:pPr>
    </w:p>
    <w:p w14:paraId="12D1494F" w14:textId="01F607FC" w:rsidR="00C2511D" w:rsidRDefault="00C2511D" w:rsidP="00160BAC">
      <w:pPr>
        <w:spacing w:after="0"/>
        <w:jc w:val="center"/>
        <w:rPr>
          <w:rFonts w:ascii="LM Roman 10" w:hAnsi="LM Roman 10"/>
          <w:b/>
          <w:noProof/>
          <w:sz w:val="28"/>
          <w:szCs w:val="22"/>
        </w:rPr>
      </w:pPr>
    </w:p>
    <w:p w14:paraId="569D0F6F" w14:textId="6265FAB4" w:rsidR="00C2511D" w:rsidRDefault="00C2511D" w:rsidP="00160BAC">
      <w:pPr>
        <w:spacing w:after="0"/>
        <w:jc w:val="center"/>
        <w:rPr>
          <w:rFonts w:ascii="LM Roman 10" w:hAnsi="LM Roman 10"/>
          <w:b/>
          <w:noProof/>
          <w:sz w:val="28"/>
          <w:szCs w:val="22"/>
        </w:rPr>
      </w:pPr>
    </w:p>
    <w:p w14:paraId="7D4FB303" w14:textId="7593824E" w:rsidR="00C2511D" w:rsidRDefault="00C2511D" w:rsidP="00160BAC">
      <w:pPr>
        <w:spacing w:after="0"/>
        <w:jc w:val="center"/>
        <w:rPr>
          <w:rFonts w:ascii="LM Roman 10" w:hAnsi="LM Roman 10"/>
          <w:b/>
          <w:noProof/>
          <w:sz w:val="28"/>
          <w:szCs w:val="22"/>
        </w:rPr>
      </w:pPr>
    </w:p>
    <w:p w14:paraId="36FAF33B" w14:textId="5451F2E0" w:rsidR="00C2511D" w:rsidRDefault="00C2511D" w:rsidP="00160BAC">
      <w:pPr>
        <w:spacing w:after="0"/>
        <w:jc w:val="center"/>
        <w:rPr>
          <w:rFonts w:ascii="LM Roman 10" w:hAnsi="LM Roman 10"/>
          <w:b/>
          <w:noProof/>
          <w:sz w:val="28"/>
          <w:szCs w:val="22"/>
        </w:rPr>
      </w:pPr>
    </w:p>
    <w:p w14:paraId="66DF7069" w14:textId="24E861B6" w:rsidR="00C2511D" w:rsidRDefault="00C2511D" w:rsidP="00160BAC">
      <w:pPr>
        <w:spacing w:after="0"/>
        <w:jc w:val="center"/>
        <w:rPr>
          <w:rFonts w:ascii="LM Roman 10" w:hAnsi="LM Roman 10"/>
          <w:b/>
          <w:noProof/>
          <w:sz w:val="28"/>
          <w:szCs w:val="22"/>
        </w:rPr>
      </w:pPr>
    </w:p>
    <w:p w14:paraId="01F9365F" w14:textId="50A79747" w:rsidR="00C2511D" w:rsidRDefault="00C2511D" w:rsidP="00160BAC">
      <w:pPr>
        <w:spacing w:after="0"/>
        <w:jc w:val="center"/>
        <w:rPr>
          <w:rFonts w:ascii="LM Roman 10" w:hAnsi="LM Roman 10"/>
          <w:b/>
          <w:noProof/>
          <w:sz w:val="28"/>
          <w:szCs w:val="22"/>
        </w:rPr>
      </w:pPr>
    </w:p>
    <w:p w14:paraId="4863648C" w14:textId="281532F7" w:rsidR="00C2511D" w:rsidRDefault="00C2511D" w:rsidP="00160BAC">
      <w:pPr>
        <w:spacing w:after="0"/>
        <w:jc w:val="center"/>
        <w:rPr>
          <w:rFonts w:ascii="LM Roman 10" w:hAnsi="LM Roman 10"/>
          <w:b/>
          <w:noProof/>
          <w:sz w:val="28"/>
          <w:szCs w:val="22"/>
        </w:rPr>
      </w:pPr>
    </w:p>
    <w:p w14:paraId="5050FAFB" w14:textId="4DB95370" w:rsidR="00C2511D" w:rsidRDefault="00C2511D" w:rsidP="00160BAC">
      <w:pPr>
        <w:spacing w:after="0"/>
        <w:jc w:val="center"/>
        <w:rPr>
          <w:rFonts w:ascii="LM Roman 10" w:hAnsi="LM Roman 10"/>
          <w:b/>
          <w:noProof/>
          <w:sz w:val="28"/>
          <w:szCs w:val="22"/>
        </w:rPr>
      </w:pPr>
    </w:p>
    <w:p w14:paraId="59C2CAE0" w14:textId="20EDCF64" w:rsidR="00C2511D" w:rsidRDefault="00C2511D" w:rsidP="00160BAC">
      <w:pPr>
        <w:spacing w:after="0"/>
        <w:jc w:val="center"/>
        <w:rPr>
          <w:rFonts w:ascii="LM Roman 10" w:hAnsi="LM Roman 10"/>
          <w:b/>
          <w:noProof/>
          <w:sz w:val="28"/>
          <w:szCs w:val="22"/>
        </w:rPr>
      </w:pPr>
    </w:p>
    <w:p w14:paraId="5E39E4E6" w14:textId="6E0F46E2" w:rsidR="00C2511D" w:rsidRDefault="00C2511D" w:rsidP="00160BAC">
      <w:pPr>
        <w:spacing w:after="0"/>
        <w:jc w:val="center"/>
        <w:rPr>
          <w:rFonts w:ascii="LM Roman 10" w:hAnsi="LM Roman 10"/>
          <w:b/>
          <w:noProof/>
          <w:sz w:val="28"/>
          <w:szCs w:val="22"/>
        </w:rPr>
      </w:pPr>
    </w:p>
    <w:p w14:paraId="5B1F4B8E" w14:textId="5AA25F60" w:rsidR="00C2511D" w:rsidRDefault="00C2511D" w:rsidP="00160BAC">
      <w:pPr>
        <w:spacing w:after="0"/>
        <w:jc w:val="center"/>
        <w:rPr>
          <w:rFonts w:ascii="LM Roman 10" w:hAnsi="LM Roman 10"/>
          <w:b/>
          <w:noProof/>
          <w:sz w:val="28"/>
          <w:szCs w:val="22"/>
        </w:rPr>
      </w:pPr>
    </w:p>
    <w:p w14:paraId="2231C915" w14:textId="6AFBF0FC" w:rsidR="00C2511D" w:rsidRDefault="00C2511D" w:rsidP="00160BAC">
      <w:pPr>
        <w:spacing w:after="0"/>
        <w:jc w:val="center"/>
        <w:rPr>
          <w:rFonts w:ascii="LM Roman 10" w:hAnsi="LM Roman 10"/>
          <w:b/>
          <w:noProof/>
          <w:sz w:val="28"/>
          <w:szCs w:val="22"/>
        </w:rPr>
      </w:pPr>
    </w:p>
    <w:p w14:paraId="5E58E2E4" w14:textId="13051BAC" w:rsidR="00C2511D" w:rsidRDefault="00C2511D" w:rsidP="00160BAC">
      <w:pPr>
        <w:spacing w:after="0"/>
        <w:jc w:val="center"/>
        <w:rPr>
          <w:rFonts w:ascii="LM Roman 10" w:hAnsi="LM Roman 10"/>
          <w:b/>
          <w:noProof/>
          <w:sz w:val="28"/>
          <w:szCs w:val="22"/>
        </w:rPr>
      </w:pPr>
    </w:p>
    <w:p w14:paraId="46035CF7" w14:textId="0A125483" w:rsidR="00C2511D" w:rsidRDefault="00C2511D" w:rsidP="00160BAC">
      <w:pPr>
        <w:spacing w:after="0"/>
        <w:jc w:val="center"/>
        <w:rPr>
          <w:rFonts w:ascii="LM Roman 10" w:hAnsi="LM Roman 10"/>
          <w:b/>
          <w:noProof/>
          <w:sz w:val="28"/>
          <w:szCs w:val="22"/>
        </w:rPr>
      </w:pPr>
    </w:p>
    <w:p w14:paraId="7C40E4D3" w14:textId="60977E8B" w:rsidR="00C2511D" w:rsidRDefault="00C2511D" w:rsidP="00160BAC">
      <w:pPr>
        <w:spacing w:after="0"/>
        <w:jc w:val="center"/>
        <w:rPr>
          <w:rFonts w:ascii="LM Roman 10" w:hAnsi="LM Roman 10"/>
          <w:b/>
          <w:noProof/>
          <w:sz w:val="28"/>
          <w:szCs w:val="22"/>
        </w:rPr>
      </w:pPr>
    </w:p>
    <w:p w14:paraId="2EDE7922" w14:textId="27D9D0A4" w:rsidR="00C2511D" w:rsidRDefault="00C2511D" w:rsidP="00160BAC">
      <w:pPr>
        <w:spacing w:after="0"/>
        <w:jc w:val="center"/>
        <w:rPr>
          <w:rFonts w:ascii="LM Roman 10" w:hAnsi="LM Roman 10"/>
          <w:b/>
          <w:noProof/>
          <w:sz w:val="28"/>
          <w:szCs w:val="22"/>
        </w:rPr>
      </w:pPr>
    </w:p>
    <w:p w14:paraId="6A25DB66" w14:textId="495EBE42" w:rsidR="00C2511D" w:rsidRDefault="00C2511D" w:rsidP="00160BAC">
      <w:pPr>
        <w:spacing w:after="0"/>
        <w:jc w:val="center"/>
        <w:rPr>
          <w:rFonts w:ascii="LM Roman 10" w:hAnsi="LM Roman 10"/>
          <w:b/>
          <w:noProof/>
          <w:sz w:val="28"/>
          <w:szCs w:val="22"/>
        </w:rPr>
      </w:pPr>
    </w:p>
    <w:p w14:paraId="52B5BA86" w14:textId="20C18AA3" w:rsidR="00C2511D" w:rsidRDefault="00C2511D" w:rsidP="00160BAC">
      <w:pPr>
        <w:spacing w:after="0"/>
        <w:jc w:val="center"/>
        <w:rPr>
          <w:rFonts w:ascii="LM Roman 10" w:hAnsi="LM Roman 10"/>
          <w:b/>
          <w:noProof/>
          <w:sz w:val="28"/>
          <w:szCs w:val="22"/>
        </w:rPr>
      </w:pPr>
    </w:p>
    <w:p w14:paraId="3BF04E88" w14:textId="0D017D8B" w:rsidR="00C2511D" w:rsidRDefault="00C2511D" w:rsidP="00160BAC">
      <w:pPr>
        <w:spacing w:after="0"/>
        <w:jc w:val="center"/>
        <w:rPr>
          <w:rFonts w:ascii="LM Roman 10" w:hAnsi="LM Roman 10"/>
          <w:b/>
          <w:noProof/>
          <w:sz w:val="28"/>
          <w:szCs w:val="22"/>
        </w:rPr>
      </w:pPr>
    </w:p>
    <w:p w14:paraId="0D39F193" w14:textId="02F55119" w:rsidR="00C2511D" w:rsidRDefault="00C2511D" w:rsidP="00160BAC">
      <w:pPr>
        <w:spacing w:after="0"/>
        <w:jc w:val="center"/>
        <w:rPr>
          <w:rFonts w:ascii="LM Roman 10" w:hAnsi="LM Roman 10"/>
          <w:b/>
          <w:noProof/>
          <w:sz w:val="28"/>
          <w:szCs w:val="22"/>
        </w:rPr>
      </w:pPr>
    </w:p>
    <w:p w14:paraId="1834E481" w14:textId="77777777" w:rsidR="00C2511D" w:rsidRDefault="00C2511D" w:rsidP="00160BAC">
      <w:pPr>
        <w:spacing w:after="0"/>
        <w:jc w:val="center"/>
        <w:rPr>
          <w:rFonts w:ascii="LM Roman 10" w:hAnsi="LM Roman 10"/>
          <w:b/>
          <w:noProof/>
          <w:sz w:val="28"/>
          <w:szCs w:val="22"/>
        </w:rPr>
      </w:pPr>
    </w:p>
    <w:p w14:paraId="187EF04D" w14:textId="77777777" w:rsidR="00DF1D5A" w:rsidRPr="00940307" w:rsidRDefault="00DF1D5A" w:rsidP="00160BAC">
      <w:pPr>
        <w:spacing w:after="0"/>
        <w:jc w:val="center"/>
        <w:rPr>
          <w:rFonts w:ascii="LM Roman 10" w:hAnsi="LM Roman 10"/>
          <w:b/>
          <w:noProof/>
          <w:sz w:val="28"/>
          <w:szCs w:val="22"/>
        </w:rPr>
      </w:pPr>
    </w:p>
    <w:p w14:paraId="69491D38" w14:textId="78F7B097"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 xml:space="preserve">CHAPTER </w:t>
      </w:r>
      <w:r w:rsidR="009A364D">
        <w:rPr>
          <w:rFonts w:ascii="LM Roman 10" w:hAnsi="LM Roman 10"/>
          <w:b/>
          <w:noProof/>
          <w:sz w:val="28"/>
          <w:szCs w:val="22"/>
        </w:rPr>
        <w:t>4</w:t>
      </w:r>
    </w:p>
    <w:p w14:paraId="020D1799" w14:textId="77777777" w:rsidR="00101F67" w:rsidRPr="00940307" w:rsidRDefault="00101F67" w:rsidP="003B0FD0">
      <w:pPr>
        <w:jc w:val="center"/>
        <w:rPr>
          <w:rFonts w:ascii="LM Roman 10" w:hAnsi="LM Roman 10"/>
          <w:b/>
          <w:noProof/>
        </w:rPr>
      </w:pPr>
    </w:p>
    <w:p w14:paraId="3F44F483" w14:textId="23C9FA95" w:rsidR="00940307" w:rsidRPr="00BD5A34" w:rsidRDefault="009B7663" w:rsidP="00940307">
      <w:pPr>
        <w:pStyle w:val="Balk1"/>
      </w:pPr>
      <w:bookmarkStart w:id="123" w:name="_Toc20171901"/>
      <w:r w:rsidRPr="00940307">
        <w:t>IMPLEM</w:t>
      </w:r>
      <w:r w:rsidR="00101F67" w:rsidRPr="00940307">
        <w:t>E</w:t>
      </w:r>
      <w:r w:rsidRPr="00940307">
        <w:t>NTATION</w:t>
      </w:r>
      <w:bookmarkEnd w:id="123"/>
      <w:r w:rsidRPr="00940307">
        <w:t xml:space="preserve"> </w:t>
      </w:r>
    </w:p>
    <w:p w14:paraId="55DCE352" w14:textId="5353FA5C" w:rsidR="001E54E9" w:rsidRPr="00BD5A34" w:rsidRDefault="001E54E9" w:rsidP="0062246F">
      <w:pPr>
        <w:pStyle w:val="Balk2"/>
      </w:pPr>
      <w:bookmarkStart w:id="124" w:name="_Toc20171902"/>
      <w:r w:rsidRPr="00940307">
        <w:t>Multi</w:t>
      </w:r>
      <w:r w:rsidR="0061523F">
        <w:t>-</w:t>
      </w:r>
      <w:r w:rsidRPr="00940307">
        <w:t xml:space="preserve">Process </w:t>
      </w:r>
      <w:r w:rsidRPr="007F70AE">
        <w:t>Architecture</w:t>
      </w:r>
      <w:bookmarkEnd w:id="124"/>
    </w:p>
    <w:p w14:paraId="56DC55ED" w14:textId="57B885D2" w:rsidR="00FC3F3F" w:rsidRPr="00BD5A34" w:rsidRDefault="001E54E9" w:rsidP="0062246F">
      <w:pPr>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Hurriyet API Stream to Database, ITU NLP API Normalization and Security Events Web Portal Processes.</w:t>
      </w:r>
    </w:p>
    <w:p w14:paraId="0023D110" w14:textId="2CD5CDED" w:rsidR="001E54E9" w:rsidRPr="00BD5A34" w:rsidRDefault="001E54E9" w:rsidP="0062246F">
      <w:pPr>
        <w:pStyle w:val="Balk3"/>
      </w:pPr>
      <w:bookmarkStart w:id="125" w:name="_Hlk10997984"/>
      <w:bookmarkStart w:id="126" w:name="_Toc20171903"/>
      <w:r w:rsidRPr="00940307">
        <w:t xml:space="preserve">Twitter API Stream to Database </w:t>
      </w:r>
      <w:bookmarkEnd w:id="125"/>
      <w:r w:rsidRPr="00940307">
        <w:t>Process</w:t>
      </w:r>
      <w:bookmarkEnd w:id="126"/>
    </w:p>
    <w:p w14:paraId="79180B3B" w14:textId="7D3A7402" w:rsidR="001E54E9" w:rsidRPr="00940307" w:rsidRDefault="001E54E9" w:rsidP="00191343">
      <w:pPr>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352BD9">
          <w:footerReference w:type="default" r:id="rId57"/>
          <w:pgSz w:w="12240" w:h="15840" w:code="1"/>
          <w:pgMar w:top="1985" w:right="1418" w:bottom="1418" w:left="2268" w:header="720" w:footer="720" w:gutter="0"/>
          <w:pgNumType w:start="1"/>
          <w:cols w:space="720"/>
          <w:docGrid w:linePitch="360"/>
        </w:sectPr>
      </w:pPr>
    </w:p>
    <w:p w14:paraId="59603171" w14:textId="77777777" w:rsidR="001E5C5E" w:rsidRPr="00940307" w:rsidRDefault="00FC3F3F" w:rsidP="00BD5A34">
      <w:pPr>
        <w:keepNext/>
        <w:spacing w:after="0"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BEBA8EAE-BF5A-486C-A8C5-ECC9F3942E4B}">
                          <a14:imgProps xmlns:a14="http://schemas.microsoft.com/office/drawing/2010/main">
                            <a14:imgLayer r:embed="rId59">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2DADF360" w:rsidR="00FC3F3F" w:rsidRPr="00940307" w:rsidRDefault="001E5C5E" w:rsidP="00BD5A34">
      <w:pPr>
        <w:pStyle w:val="ResimYazs"/>
        <w:spacing w:after="0"/>
        <w:jc w:val="center"/>
        <w:rPr>
          <w:rFonts w:ascii="LM Roman 10" w:hAnsi="LM Roman 10"/>
          <w:sz w:val="22"/>
          <w:szCs w:val="20"/>
        </w:rPr>
      </w:pPr>
      <w:bookmarkStart w:id="127" w:name="_Toc20172210"/>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183851">
        <w:rPr>
          <w:rFonts w:ascii="LM Roman 10" w:hAnsi="LM Roman 10"/>
          <w:noProof/>
          <w:sz w:val="22"/>
          <w:szCs w:val="20"/>
        </w:rPr>
        <w:t>18</w:t>
      </w:r>
      <w:r w:rsidRPr="00940307">
        <w:rPr>
          <w:rFonts w:ascii="LM Roman 10" w:hAnsi="LM Roman 10"/>
          <w:sz w:val="22"/>
          <w:szCs w:val="20"/>
        </w:rPr>
        <w:fldChar w:fldCharType="end"/>
      </w:r>
      <w:r w:rsidR="00BD5A34">
        <w:rPr>
          <w:rFonts w:ascii="LM Roman 10" w:hAnsi="LM Roman 10"/>
          <w:sz w:val="22"/>
          <w:szCs w:val="20"/>
        </w:rPr>
        <w:t>:</w:t>
      </w:r>
      <w:r w:rsidRPr="00940307">
        <w:rPr>
          <w:rFonts w:ascii="LM Roman 10" w:hAnsi="LM Roman 10"/>
          <w:sz w:val="22"/>
          <w:szCs w:val="20"/>
        </w:rPr>
        <w:t xml:space="preserve"> Sample Stored Twitter Data in the Database File</w:t>
      </w:r>
      <w:bookmarkEnd w:id="127"/>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511D8658" w14:textId="3442B6FD" w:rsidR="001E54E9" w:rsidRPr="00BD5A34" w:rsidRDefault="001E54E9" w:rsidP="0062246F">
      <w:pPr>
        <w:pStyle w:val="Balk3"/>
      </w:pPr>
      <w:bookmarkStart w:id="128" w:name="_Toc20171904"/>
      <w:r w:rsidRPr="00940307">
        <w:lastRenderedPageBreak/>
        <w:t>Hurriyet API Stream to Database Process</w:t>
      </w:r>
      <w:bookmarkEnd w:id="128"/>
    </w:p>
    <w:p w14:paraId="74B7B675" w14:textId="46817114" w:rsidR="001E54E9" w:rsidRPr="00DE2EC6" w:rsidRDefault="001E54E9" w:rsidP="00191343">
      <w:pPr>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Hurriyet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129"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129"/>
    <w:p w14:paraId="4066CCE5" w14:textId="41AA598D" w:rsidR="001E5C5E" w:rsidRPr="00940307" w:rsidRDefault="001E5C5E" w:rsidP="0062246F">
      <w:pPr>
        <w:ind w:firstLine="720"/>
        <w:rPr>
          <w:rFonts w:ascii="LM Roman 10" w:hAnsi="LM Roman 10"/>
        </w:rPr>
      </w:pPr>
    </w:p>
    <w:p w14:paraId="3F3A426D" w14:textId="39131F06" w:rsidR="001E5C5E" w:rsidRPr="00940307" w:rsidRDefault="001E5C5E" w:rsidP="0062246F">
      <w:pPr>
        <w:ind w:firstLine="720"/>
        <w:rPr>
          <w:rFonts w:ascii="LM Roman 10" w:hAnsi="LM Roman 10"/>
        </w:rPr>
      </w:pPr>
    </w:p>
    <w:p w14:paraId="2D99F156" w14:textId="77777777" w:rsidR="001E5C5E" w:rsidRPr="00940307" w:rsidRDefault="001E5C5E" w:rsidP="0062246F">
      <w:pPr>
        <w:ind w:firstLine="720"/>
        <w:rPr>
          <w:rFonts w:ascii="LM Roman 10" w:hAnsi="LM Roman 10"/>
        </w:rPr>
      </w:pPr>
    </w:p>
    <w:p w14:paraId="4265474E" w14:textId="77777777" w:rsidR="0062246F" w:rsidRPr="00940307" w:rsidRDefault="0062246F" w:rsidP="0062246F">
      <w:pPr>
        <w:ind w:firstLine="720"/>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D5A34">
      <w:pPr>
        <w:keepNext/>
        <w:spacing w:after="0"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BEBA8EAE-BF5A-486C-A8C5-ECC9F3942E4B}">
                          <a14:imgProps xmlns:a14="http://schemas.microsoft.com/office/drawing/2010/main">
                            <a14:imgLayer r:embed="rId61">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64C3F17B"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130" w:name="_Toc20172211"/>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183851">
        <w:rPr>
          <w:rFonts w:ascii="LM Roman 10" w:hAnsi="LM Roman 10"/>
          <w:noProof/>
          <w:sz w:val="22"/>
          <w:szCs w:val="20"/>
        </w:rPr>
        <w:t>19</w:t>
      </w:r>
      <w:r w:rsidRPr="00940307">
        <w:rPr>
          <w:rFonts w:ascii="LM Roman 10" w:hAnsi="LM Roman 10"/>
          <w:sz w:val="22"/>
          <w:szCs w:val="20"/>
        </w:rPr>
        <w:fldChar w:fldCharType="end"/>
      </w:r>
      <w:r w:rsidR="00BD5A34">
        <w:rPr>
          <w:rFonts w:ascii="LM Roman 10" w:hAnsi="LM Roman 10"/>
          <w:sz w:val="22"/>
          <w:szCs w:val="20"/>
        </w:rPr>
        <w:t>:</w:t>
      </w:r>
      <w:r w:rsidRPr="00940307">
        <w:rPr>
          <w:rFonts w:ascii="LM Roman 10" w:hAnsi="LM Roman 10"/>
          <w:sz w:val="22"/>
          <w:szCs w:val="20"/>
        </w:rPr>
        <w:t xml:space="preserve"> Sample Stored Hurriyet Newspaper Data in the Database File</w:t>
      </w:r>
      <w:bookmarkEnd w:id="130"/>
    </w:p>
    <w:p w14:paraId="1D9CE6FF" w14:textId="4458A5FB" w:rsidR="001E54E9" w:rsidRPr="00BD5A34" w:rsidRDefault="001E54E9" w:rsidP="0062246F">
      <w:pPr>
        <w:pStyle w:val="Balk3"/>
      </w:pPr>
      <w:bookmarkStart w:id="131" w:name="_Toc20171905"/>
      <w:r w:rsidRPr="00FC2393">
        <w:lastRenderedPageBreak/>
        <w:t>ITU NLP API Normalization Process</w:t>
      </w:r>
      <w:bookmarkEnd w:id="131"/>
    </w:p>
    <w:p w14:paraId="3CEE6F53" w14:textId="689C35D5" w:rsidR="001E54E9" w:rsidRPr="00BD5A34" w:rsidRDefault="001E54E9" w:rsidP="0062246F">
      <w:pPr>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6620F9C5" w14:textId="2E97385F" w:rsidR="001E54E9" w:rsidRPr="00BD5A34" w:rsidRDefault="001E54E9" w:rsidP="0062246F">
      <w:pPr>
        <w:pStyle w:val="Balk3"/>
      </w:pPr>
      <w:bookmarkStart w:id="132" w:name="_Toc20171906"/>
      <w:r w:rsidRPr="00940307">
        <w:t>Security Events Web Portal Process</w:t>
      </w:r>
      <w:bookmarkEnd w:id="132"/>
    </w:p>
    <w:p w14:paraId="1A1ADD40" w14:textId="60F39E8A" w:rsidR="001E54E9" w:rsidRPr="00940307" w:rsidRDefault="001E54E9" w:rsidP="00191343">
      <w:pPr>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79C2E9A0" w14:textId="156316D9" w:rsidR="001E54E9" w:rsidRPr="00BD5A34" w:rsidRDefault="001E54E9" w:rsidP="0062246F">
      <w:pPr>
        <w:pStyle w:val="Balk2"/>
      </w:pPr>
      <w:bookmarkStart w:id="133" w:name="_Toc20171907"/>
      <w:r w:rsidRPr="00940307">
        <w:t>Microservice Architecture</w:t>
      </w:r>
      <w:bookmarkEnd w:id="133"/>
      <w:r w:rsidRPr="00940307">
        <w:t xml:space="preserve"> </w:t>
      </w:r>
    </w:p>
    <w:p w14:paraId="7E18683E" w14:textId="1570333D" w:rsidR="0062246F" w:rsidRPr="00940307" w:rsidRDefault="001E54E9" w:rsidP="00BD5A34">
      <w:pPr>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Hurriyet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5D7D2EC5" w14:textId="0C6A6BAD" w:rsidR="0062246F" w:rsidRPr="00940307" w:rsidRDefault="001E54E9" w:rsidP="00BD5A34">
      <w:pPr>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7E13C440" w14:textId="2B518859" w:rsidR="009E5244" w:rsidRPr="00FB3206" w:rsidRDefault="001E54E9" w:rsidP="00FB3206">
      <w:pPr>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w:t>
      </w:r>
      <w:r w:rsidR="00C83B9C">
        <w:rPr>
          <w:rFonts w:ascii="LM Roman 10" w:hAnsi="LM Roman 10"/>
          <w:sz w:val="22"/>
          <w:szCs w:val="22"/>
        </w:rPr>
        <w:t>-</w:t>
      </w:r>
      <w:r w:rsidRPr="00940307">
        <w:rPr>
          <w:rFonts w:ascii="LM Roman 10" w:hAnsi="LM Roman 10"/>
          <w:sz w:val="22"/>
          <w:szCs w:val="22"/>
        </w:rPr>
        <w:t xml:space="preserve">source project and will be used by other developers and researchers. Lastly, this 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4275D111" w14:textId="05E4510B" w:rsidR="00D131B4" w:rsidRPr="00BD5A34" w:rsidRDefault="00D131B4" w:rsidP="0062246F">
      <w:pPr>
        <w:pStyle w:val="Balk2"/>
      </w:pPr>
      <w:bookmarkStart w:id="134" w:name="_Toc20171908"/>
      <w:r w:rsidRPr="00940307">
        <w:lastRenderedPageBreak/>
        <w:t>Database Architecture of the System</w:t>
      </w:r>
      <w:bookmarkEnd w:id="134"/>
    </w:p>
    <w:p w14:paraId="690D9A9D" w14:textId="2305C666" w:rsidR="0062246F" w:rsidRPr="00BD5A34" w:rsidRDefault="00D131B4" w:rsidP="00BD5A34">
      <w:pPr>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24D72661" w14:textId="566DF9E8" w:rsidR="00D131B4" w:rsidRPr="00BD5A34" w:rsidRDefault="00D131B4" w:rsidP="0062246F">
      <w:pPr>
        <w:pStyle w:val="Balk3"/>
      </w:pPr>
      <w:bookmarkStart w:id="135" w:name="_Toc20171909"/>
      <w:r w:rsidRPr="00940307">
        <w:t>Source Column of the Database</w:t>
      </w:r>
      <w:bookmarkEnd w:id="135"/>
      <w:r w:rsidRPr="00940307">
        <w:t xml:space="preserve"> </w:t>
      </w:r>
    </w:p>
    <w:p w14:paraId="1D4E3089" w14:textId="54191F68" w:rsidR="0062246F" w:rsidRPr="00BD5A34" w:rsidRDefault="006822AC" w:rsidP="0062246F">
      <w:pPr>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r w:rsidR="00E31108" w:rsidRPr="00940307">
        <w:rPr>
          <w:rFonts w:ascii="LM Roman 10" w:hAnsi="LM Roman 10"/>
          <w:sz w:val="22"/>
          <w:szCs w:val="18"/>
        </w:rPr>
        <w:t>H</w:t>
      </w:r>
      <w:r w:rsidRPr="00940307">
        <w:rPr>
          <w:rFonts w:ascii="LM Roman 10" w:hAnsi="LM Roman 10"/>
          <w:sz w:val="22"/>
          <w:szCs w:val="18"/>
        </w:rPr>
        <w:t xml:space="preserve">urriyet” if the source of the row is Hurriyet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2F0238A0" w14:textId="3E352FC1" w:rsidR="008E257F" w:rsidRPr="00BD5A34" w:rsidRDefault="00D131B4" w:rsidP="0062246F">
      <w:pPr>
        <w:pStyle w:val="Balk3"/>
      </w:pPr>
      <w:bookmarkStart w:id="136" w:name="_Toc20171910"/>
      <w:r w:rsidRPr="00940307">
        <w:t>Date Column of the Database</w:t>
      </w:r>
      <w:bookmarkEnd w:id="136"/>
      <w:r w:rsidRPr="00940307">
        <w:t xml:space="preserve"> </w:t>
      </w:r>
    </w:p>
    <w:p w14:paraId="2CEAACB2" w14:textId="1975D715" w:rsidR="006F0209" w:rsidRPr="00BD5A34" w:rsidRDefault="00F913EE" w:rsidP="0062246F">
      <w:pPr>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w:t>
      </w:r>
      <w:r w:rsidR="00F27E99" w:rsidRPr="00940307">
        <w:rPr>
          <w:rFonts w:ascii="LM Roman 10" w:hAnsi="LM Roman 10"/>
          <w:sz w:val="22"/>
          <w:szCs w:val="18"/>
        </w:rPr>
        <w:t>both first</w:t>
      </w:r>
      <w:r w:rsidR="006F0209" w:rsidRPr="00940307">
        <w:rPr>
          <w:rFonts w:ascii="LM Roman 10" w:hAnsi="LM Roman 10"/>
          <w:sz w:val="22"/>
          <w:szCs w:val="18"/>
        </w:rPr>
        <w:t xml:space="preserve">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0B93C51" w14:textId="0A58B437" w:rsidR="006F0209" w:rsidRPr="00BD5A34" w:rsidRDefault="00D131B4" w:rsidP="0062246F">
      <w:pPr>
        <w:pStyle w:val="Balk3"/>
      </w:pPr>
      <w:bookmarkStart w:id="137" w:name="_Toc20171911"/>
      <w:r w:rsidRPr="00940307">
        <w:t>UserName Column of the Database</w:t>
      </w:r>
      <w:bookmarkEnd w:id="137"/>
      <w:r w:rsidRPr="00940307">
        <w:t xml:space="preserve"> </w:t>
      </w:r>
    </w:p>
    <w:p w14:paraId="747E6AB9" w14:textId="08066259" w:rsidR="0062246F" w:rsidRPr="00940307" w:rsidRDefault="001F5634" w:rsidP="00BD5A34">
      <w:pPr>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username. However, there is no user in Hurriyet newspaper data.</w:t>
      </w:r>
    </w:p>
    <w:p w14:paraId="2477F4A1" w14:textId="727F2BEE" w:rsidR="00881294" w:rsidRDefault="005062FD" w:rsidP="0062246F">
      <w:pPr>
        <w:rPr>
          <w:rFonts w:ascii="LM Roman 10" w:hAnsi="LM Roman 10"/>
          <w:sz w:val="22"/>
          <w:szCs w:val="18"/>
        </w:rPr>
      </w:pPr>
      <w:r w:rsidRPr="00940307">
        <w:rPr>
          <w:rFonts w:ascii="LM Roman 10" w:hAnsi="LM Roman 10"/>
          <w:sz w:val="22"/>
          <w:szCs w:val="18"/>
        </w:rPr>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13C531D7" w14:textId="5F2D4554" w:rsidR="00BD5A34" w:rsidRDefault="00BD5A34" w:rsidP="0062246F">
      <w:pPr>
        <w:rPr>
          <w:rFonts w:ascii="LM Roman 10" w:hAnsi="LM Roman 10"/>
          <w:sz w:val="22"/>
          <w:szCs w:val="18"/>
        </w:rPr>
      </w:pPr>
    </w:p>
    <w:p w14:paraId="66C9A159" w14:textId="77777777" w:rsidR="00BD5A34" w:rsidRPr="00BD5A34" w:rsidRDefault="00BD5A34" w:rsidP="0062246F">
      <w:pPr>
        <w:rPr>
          <w:rFonts w:ascii="LM Roman 10" w:hAnsi="LM Roman 10"/>
          <w:sz w:val="22"/>
          <w:szCs w:val="18"/>
        </w:rPr>
      </w:pPr>
    </w:p>
    <w:p w14:paraId="754016DF" w14:textId="38803267" w:rsidR="005062FD" w:rsidRPr="00BD5A34" w:rsidRDefault="00D131B4" w:rsidP="0062246F">
      <w:pPr>
        <w:pStyle w:val="Balk3"/>
      </w:pPr>
      <w:bookmarkStart w:id="138" w:name="_Toc20171912"/>
      <w:r w:rsidRPr="00940307">
        <w:lastRenderedPageBreak/>
        <w:t>Title Column of the Database</w:t>
      </w:r>
      <w:bookmarkEnd w:id="138"/>
      <w:r w:rsidRPr="00940307">
        <w:t xml:space="preserve"> </w:t>
      </w:r>
    </w:p>
    <w:p w14:paraId="27636050" w14:textId="291A750F" w:rsidR="005062FD" w:rsidRPr="00BD5A34" w:rsidRDefault="00EE4E16" w:rsidP="0062246F">
      <w:pPr>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e show a representative Tweet or news text in the </w:t>
      </w:r>
      <w:r w:rsidR="00A574E4" w:rsidRPr="00940307">
        <w:rPr>
          <w:rFonts w:ascii="LM Roman 10" w:hAnsi="LM Roman 10"/>
          <w:sz w:val="22"/>
          <w:szCs w:val="18"/>
        </w:rPr>
        <w:t>HTML</w:t>
      </w:r>
      <w:r w:rsidR="00F913EE"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00F913EE"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0D5E336A" w14:textId="33963D9A" w:rsidR="005062FD" w:rsidRPr="00BD5A34" w:rsidRDefault="00D131B4" w:rsidP="0062246F">
      <w:pPr>
        <w:pStyle w:val="Balk3"/>
      </w:pPr>
      <w:bookmarkStart w:id="139" w:name="_Toc20171913"/>
      <w:r w:rsidRPr="00940307">
        <w:t>Text Column of the Database</w:t>
      </w:r>
      <w:bookmarkEnd w:id="139"/>
      <w:r w:rsidRPr="00940307">
        <w:t xml:space="preserve"> </w:t>
      </w:r>
    </w:p>
    <w:p w14:paraId="0F8BB70C" w14:textId="25C60D58" w:rsidR="001F0FD4" w:rsidRPr="00203097" w:rsidRDefault="00F913EE" w:rsidP="0062246F">
      <w:pPr>
        <w:rPr>
          <w:rFonts w:ascii="LM Roman 10" w:hAnsi="LM Roman 10"/>
          <w:sz w:val="22"/>
          <w:szCs w:val="18"/>
        </w:rPr>
      </w:pPr>
      <w:r w:rsidRPr="00940307">
        <w:rPr>
          <w:rFonts w:ascii="LM Roman 10" w:hAnsi="LM Roman 10"/>
          <w:sz w:val="22"/>
          <w:szCs w:val="18"/>
        </w:rPr>
        <w:t>This column must be filled because both newspapers and Twitter stream data has text. For Twitter data, this column is filled with Tweets. On the other hand, for Hurriyet newspaper data, this column is filled with news texts.</w:t>
      </w:r>
    </w:p>
    <w:p w14:paraId="5075883B" w14:textId="3CE4FE6A" w:rsidR="00D131B4" w:rsidRPr="00BD5A34" w:rsidRDefault="00D131B4" w:rsidP="0062246F">
      <w:pPr>
        <w:pStyle w:val="Balk3"/>
      </w:pPr>
      <w:bookmarkStart w:id="140" w:name="_Toc20171914"/>
      <w:r w:rsidRPr="00940307">
        <w:t>Status Column of the Database</w:t>
      </w:r>
      <w:bookmarkEnd w:id="140"/>
      <w:r w:rsidRPr="00940307">
        <w:t xml:space="preserve"> </w:t>
      </w:r>
    </w:p>
    <w:p w14:paraId="553EE353" w14:textId="3800F695" w:rsidR="00FB3206" w:rsidRPr="00940307" w:rsidRDefault="00F913EE" w:rsidP="00FB3206">
      <w:pPr>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tbl>
      <w:tblPr>
        <w:tblStyle w:val="KlavuzuTablo4-Vurgu5"/>
        <w:tblW w:w="0" w:type="auto"/>
        <w:jc w:val="center"/>
        <w:tblLook w:val="04A0" w:firstRow="1" w:lastRow="0" w:firstColumn="1" w:lastColumn="0" w:noHBand="0" w:noVBand="1"/>
      </w:tblPr>
      <w:tblGrid>
        <w:gridCol w:w="917"/>
        <w:gridCol w:w="7627"/>
      </w:tblGrid>
      <w:tr w:rsidR="00EA1FAE" w:rsidRPr="00940307" w14:paraId="654A76C9" w14:textId="77777777" w:rsidTr="00FB320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0B86E2C1" w14:textId="7F468BC4" w:rsidR="00EA1FAE" w:rsidRPr="00940307" w:rsidRDefault="00EA1FAE" w:rsidP="00DE2EC6">
            <w:pPr>
              <w:spacing w:line="360" w:lineRule="auto"/>
              <w:rPr>
                <w:rFonts w:ascii="LM Roman 10" w:hAnsi="LM Roman 10"/>
                <w:sz w:val="22"/>
                <w:szCs w:val="18"/>
              </w:rPr>
            </w:pPr>
            <w:r w:rsidRPr="00940307">
              <w:rPr>
                <w:rFonts w:ascii="LM Roman 10" w:hAnsi="LM Roman 10"/>
                <w:sz w:val="22"/>
                <w:szCs w:val="18"/>
              </w:rPr>
              <w:t>Status</w:t>
            </w:r>
          </w:p>
        </w:tc>
        <w:tc>
          <w:tcPr>
            <w:tcW w:w="7638" w:type="dxa"/>
          </w:tcPr>
          <w:p w14:paraId="50B5B0BF" w14:textId="3E785110" w:rsidR="00EA1FAE" w:rsidRPr="00940307" w:rsidRDefault="00EA1FAE" w:rsidP="00DE2EC6">
            <w:pPr>
              <w:spacing w:line="360" w:lineRule="auto"/>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FB32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74BBF055" w14:textId="28CAB45F" w:rsidR="00EA1FAE" w:rsidRPr="00940307" w:rsidRDefault="00EA1FAE" w:rsidP="00DE2EC6">
            <w:pPr>
              <w:spacing w:line="360" w:lineRule="auto"/>
              <w:rPr>
                <w:rFonts w:ascii="LM Roman 10" w:hAnsi="LM Roman 10"/>
                <w:sz w:val="22"/>
                <w:szCs w:val="18"/>
              </w:rPr>
            </w:pPr>
            <w:r w:rsidRPr="00940307">
              <w:rPr>
                <w:rFonts w:ascii="LM Roman 10" w:hAnsi="LM Roman 10"/>
                <w:sz w:val="22"/>
                <w:szCs w:val="18"/>
              </w:rPr>
              <w:t>0</w:t>
            </w:r>
          </w:p>
        </w:tc>
        <w:tc>
          <w:tcPr>
            <w:tcW w:w="7638" w:type="dxa"/>
          </w:tcPr>
          <w:p w14:paraId="68FFDB9F" w14:textId="3B9FEA4B" w:rsidR="00EA1FAE" w:rsidRPr="00940307" w:rsidRDefault="00C3211D" w:rsidP="00DE2EC6">
            <w:pPr>
              <w:spacing w:line="360" w:lineRule="auto"/>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FB3206">
        <w:trPr>
          <w:jc w:val="center"/>
        </w:trPr>
        <w:tc>
          <w:tcPr>
            <w:cnfStyle w:val="001000000000" w:firstRow="0" w:lastRow="0" w:firstColumn="1" w:lastColumn="0" w:oddVBand="0" w:evenVBand="0" w:oddHBand="0" w:evenHBand="0" w:firstRowFirstColumn="0" w:firstRowLastColumn="0" w:lastRowFirstColumn="0" w:lastRowLastColumn="0"/>
            <w:tcW w:w="906" w:type="dxa"/>
          </w:tcPr>
          <w:p w14:paraId="26689295" w14:textId="03766706" w:rsidR="00EA1FAE" w:rsidRPr="00940307" w:rsidRDefault="00EA1FAE" w:rsidP="00DE2EC6">
            <w:pPr>
              <w:spacing w:line="360" w:lineRule="auto"/>
              <w:rPr>
                <w:rFonts w:ascii="LM Roman 10" w:hAnsi="LM Roman 10"/>
                <w:sz w:val="22"/>
                <w:szCs w:val="18"/>
              </w:rPr>
            </w:pPr>
            <w:r w:rsidRPr="00940307">
              <w:rPr>
                <w:rFonts w:ascii="LM Roman 10" w:hAnsi="LM Roman 10"/>
                <w:sz w:val="22"/>
                <w:szCs w:val="18"/>
              </w:rPr>
              <w:t>1</w:t>
            </w:r>
          </w:p>
        </w:tc>
        <w:tc>
          <w:tcPr>
            <w:tcW w:w="7638" w:type="dxa"/>
          </w:tcPr>
          <w:p w14:paraId="14CC198D" w14:textId="565D1897" w:rsidR="00EA1FAE" w:rsidRPr="00940307" w:rsidRDefault="00E93E39" w:rsidP="00DE2EC6">
            <w:pPr>
              <w:spacing w:line="360" w:lineRule="auto"/>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FB32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25DAA6FC" w14:textId="705B01BB" w:rsidR="00EA1FAE" w:rsidRPr="00940307" w:rsidRDefault="00EA1FAE" w:rsidP="00DE2EC6">
            <w:pPr>
              <w:spacing w:line="360" w:lineRule="auto"/>
              <w:rPr>
                <w:rFonts w:ascii="LM Roman 10" w:hAnsi="LM Roman 10"/>
                <w:sz w:val="22"/>
                <w:szCs w:val="18"/>
              </w:rPr>
            </w:pPr>
            <w:r w:rsidRPr="00940307">
              <w:rPr>
                <w:rFonts w:ascii="LM Roman 10" w:hAnsi="LM Roman 10"/>
                <w:sz w:val="22"/>
                <w:szCs w:val="18"/>
              </w:rPr>
              <w:t>2</w:t>
            </w:r>
          </w:p>
        </w:tc>
        <w:tc>
          <w:tcPr>
            <w:tcW w:w="7638" w:type="dxa"/>
          </w:tcPr>
          <w:p w14:paraId="5044E132" w14:textId="3B32255E" w:rsidR="00EA1FAE" w:rsidRPr="00940307" w:rsidRDefault="00E93E39" w:rsidP="00DE2EC6">
            <w:pPr>
              <w:spacing w:line="360" w:lineRule="auto"/>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673124F" w14:textId="496A47F3" w:rsidR="00195787" w:rsidRPr="00940307" w:rsidRDefault="00A84754" w:rsidP="006127F6">
      <w:pPr>
        <w:pStyle w:val="Balk2"/>
      </w:pPr>
      <w:bookmarkStart w:id="141" w:name="_Toc20171915"/>
      <w:r w:rsidRPr="00940307">
        <w:t>User Interface</w:t>
      </w:r>
      <w:r w:rsidR="00A64CB5" w:rsidRPr="00940307">
        <w:t xml:space="preserve"> of the System</w:t>
      </w:r>
      <w:bookmarkEnd w:id="141"/>
      <w:r w:rsidR="00A64CB5" w:rsidRPr="00940307">
        <w:t xml:space="preserve"> </w:t>
      </w:r>
    </w:p>
    <w:p w14:paraId="07379D60" w14:textId="76D00817" w:rsidR="004B6EC9" w:rsidRDefault="00A84754" w:rsidP="00BD5A34">
      <w:pPr>
        <w:rPr>
          <w:rFonts w:ascii="LM Roman 10" w:hAnsi="LM Roman 10"/>
          <w:sz w:val="22"/>
          <w:szCs w:val="18"/>
        </w:rPr>
      </w:pPr>
      <w:r w:rsidRPr="00940307">
        <w:rPr>
          <w:rFonts w:ascii="LM Roman 10" w:hAnsi="LM Roman 10"/>
          <w:sz w:val="22"/>
          <w:szCs w:val="18"/>
        </w:rPr>
        <w:t>It is a simple dynamic</w:t>
      </w:r>
      <w:r w:rsidR="000E3486" w:rsidRPr="00940307">
        <w:rPr>
          <w:rFonts w:ascii="LM Roman 10" w:hAnsi="LM Roman 10"/>
          <w:sz w:val="22"/>
          <w:szCs w:val="18"/>
        </w:rPr>
        <w:t>al</w:t>
      </w:r>
      <w:r w:rsidRPr="00940307">
        <w:rPr>
          <w:rFonts w:ascii="LM Roman 10" w:hAnsi="LM Roman 10"/>
          <w:sz w:val="22"/>
          <w:szCs w:val="18"/>
        </w:rPr>
        <w:t xml:space="preserve">ly generated </w:t>
      </w:r>
      <w:r w:rsidR="000E3486" w:rsidRPr="00940307">
        <w:rPr>
          <w:rFonts w:ascii="LM Roman 10" w:hAnsi="LM Roman 10"/>
          <w:sz w:val="22"/>
          <w:szCs w:val="18"/>
        </w:rPr>
        <w:t>HTML</w:t>
      </w:r>
      <w:r w:rsidRPr="00940307">
        <w:rPr>
          <w:rFonts w:ascii="LM Roman 10" w:hAnsi="LM Roman 10"/>
          <w:sz w:val="22"/>
          <w:szCs w:val="18"/>
        </w:rPr>
        <w:t xml:space="preserve"> page which </w:t>
      </w:r>
      <w:r w:rsidR="00C96FAD" w:rsidRPr="00940307">
        <w:rPr>
          <w:rFonts w:ascii="LM Roman 10" w:hAnsi="LM Roman 10"/>
          <w:sz w:val="22"/>
          <w:szCs w:val="18"/>
        </w:rPr>
        <w:t>will be</w:t>
      </w:r>
      <w:r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Pr="00940307">
        <w:rPr>
          <w:rFonts w:ascii="LM Roman 10" w:hAnsi="LM Roman 10"/>
          <w:sz w:val="22"/>
          <w:szCs w:val="18"/>
        </w:rPr>
        <w:t>ly check</w:t>
      </w:r>
      <w:r w:rsidR="000E3486" w:rsidRPr="00940307">
        <w:rPr>
          <w:rFonts w:ascii="LM Roman 10" w:hAnsi="LM Roman 10"/>
          <w:sz w:val="22"/>
          <w:szCs w:val="18"/>
        </w:rPr>
        <w:t>s</w:t>
      </w:r>
      <w:r w:rsidRPr="00940307">
        <w:rPr>
          <w:rFonts w:ascii="LM Roman 10" w:hAnsi="LM Roman 10"/>
          <w:sz w:val="22"/>
          <w:szCs w:val="18"/>
        </w:rPr>
        <w:t xml:space="preserve"> the database per minute to detect new data and use them to show the new cybersecurity events in this user interface.</w:t>
      </w:r>
    </w:p>
    <w:p w14:paraId="25D3468E" w14:textId="77777777" w:rsidR="00BD5A34" w:rsidRDefault="00BD5A34" w:rsidP="00BD5A34">
      <w:pPr>
        <w:rPr>
          <w:rFonts w:ascii="LM Roman 10" w:hAnsi="LM Roman 10"/>
          <w:sz w:val="22"/>
          <w:szCs w:val="18"/>
        </w:rPr>
      </w:pPr>
    </w:p>
    <w:p w14:paraId="57E4F90E" w14:textId="26F810DD" w:rsidR="004B6EC9" w:rsidRPr="00BD5A34" w:rsidRDefault="004B6EC9" w:rsidP="00BD5A34">
      <w:pPr>
        <w:pStyle w:val="Balk2"/>
      </w:pPr>
      <w:bookmarkStart w:id="142" w:name="_Toc20171916"/>
      <w:r w:rsidRPr="00951682">
        <w:lastRenderedPageBreak/>
        <w:t>Other Technologies Used in the Thesis Study</w:t>
      </w:r>
      <w:bookmarkEnd w:id="142"/>
    </w:p>
    <w:p w14:paraId="7BFBCE37" w14:textId="15ABB1F3" w:rsidR="004B6EC9" w:rsidRPr="006D6D5F" w:rsidRDefault="00456094" w:rsidP="00BD5A34">
      <w:pPr>
        <w:rPr>
          <w:rFonts w:ascii="LM Roman 10" w:hAnsi="LM Roman 10"/>
          <w:noProof/>
          <w:sz w:val="22"/>
          <w:szCs w:val="18"/>
        </w:rPr>
      </w:pPr>
      <w:r w:rsidRPr="006D6D5F">
        <w:rPr>
          <w:rFonts w:ascii="LM Roman 10" w:hAnsi="LM Roman 10"/>
          <w:iCs/>
          <w:noProof/>
          <w:sz w:val="22"/>
          <w:szCs w:val="18"/>
        </w:rPr>
        <w:t>Except</w:t>
      </w:r>
      <w:r w:rsidR="00484FB8" w:rsidRPr="006D6D5F">
        <w:rPr>
          <w:rFonts w:ascii="LM Roman 10" w:hAnsi="LM Roman 10"/>
          <w:iCs/>
          <w:noProof/>
          <w:sz w:val="22"/>
          <w:szCs w:val="18"/>
        </w:rPr>
        <w:t xml:space="preserve"> for</w:t>
      </w:r>
      <w:r w:rsidRPr="006D6D5F">
        <w:rPr>
          <w:rFonts w:ascii="LM Roman 10" w:hAnsi="LM Roman 10"/>
          <w:iCs/>
          <w:noProof/>
          <w:sz w:val="22"/>
          <w:szCs w:val="18"/>
        </w:rPr>
        <w:t xml:space="preserve"> the mentioned technologies from the previous chapters, we also used other technologies too. </w:t>
      </w:r>
      <w:r w:rsidR="004B6EC9" w:rsidRPr="006D6D5F">
        <w:rPr>
          <w:rFonts w:ascii="LM Roman 10" w:hAnsi="LM Roman 10"/>
          <w:iCs/>
          <w:noProof/>
          <w:sz w:val="22"/>
          <w:szCs w:val="18"/>
        </w:rPr>
        <w:t>In order to develop such a system in the present thesis, a software implementation is required. We used Python Programming Language to implement the system.</w:t>
      </w:r>
      <w:r w:rsidR="004B6EC9" w:rsidRPr="006D6D5F">
        <w:rPr>
          <w:rFonts w:ascii="LM Roman 10" w:hAnsi="LM Roman 10"/>
          <w:noProof/>
          <w:sz w:val="22"/>
          <w:szCs w:val="18"/>
        </w:rPr>
        <w:t xml:space="preserve"> “Python is an interpreted, object-oriented, high-level programming language with dynamic semantics.” </w:t>
      </w:r>
      <w:r w:rsidR="004B6EC9" w:rsidRPr="006D6D5F">
        <w:rPr>
          <w:rFonts w:ascii="LM Roman 10" w:hAnsi="LM Roman 10"/>
          <w:noProof/>
          <w:sz w:val="22"/>
          <w:szCs w:val="18"/>
        </w:rPr>
        <w:fldChar w:fldCharType="begin" w:fldLock="1"/>
      </w:r>
      <w:r w:rsidR="003C5A21" w:rsidRPr="006D6D5F">
        <w:rPr>
          <w:rFonts w:ascii="LM Roman 10" w:hAnsi="LM Roman 10"/>
          <w:noProof/>
          <w:sz w:val="22"/>
          <w:szCs w:val="18"/>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4B6EC9" w:rsidRPr="006D6D5F">
        <w:rPr>
          <w:rFonts w:ascii="LM Roman 10" w:hAnsi="LM Roman 10"/>
          <w:noProof/>
          <w:sz w:val="22"/>
          <w:szCs w:val="18"/>
        </w:rPr>
        <w:fldChar w:fldCharType="separate"/>
      </w:r>
      <w:r w:rsidR="003C5A21" w:rsidRPr="006D6D5F">
        <w:rPr>
          <w:rFonts w:ascii="LM Roman 10" w:hAnsi="LM Roman 10"/>
          <w:noProof/>
          <w:sz w:val="22"/>
          <w:szCs w:val="18"/>
        </w:rPr>
        <w:t>(Python, 2017)</w:t>
      </w:r>
      <w:r w:rsidR="004B6EC9" w:rsidRPr="006D6D5F">
        <w:rPr>
          <w:rFonts w:ascii="LM Roman 10" w:hAnsi="LM Roman 10"/>
          <w:noProof/>
          <w:sz w:val="22"/>
          <w:szCs w:val="18"/>
        </w:rPr>
        <w:fldChar w:fldCharType="end"/>
      </w:r>
      <w:r w:rsidR="004B6EC9" w:rsidRPr="006D6D5F">
        <w:rPr>
          <w:rFonts w:ascii="LM Roman 10" w:hAnsi="LM Roman 10"/>
          <w:noProof/>
          <w:sz w:val="22"/>
          <w:szCs w:val="18"/>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004B6EC9" w:rsidRPr="006D6D5F">
        <w:rPr>
          <w:rFonts w:ascii="LM Roman 10" w:hAnsi="LM Roman 10"/>
          <w:noProof/>
          <w:sz w:val="22"/>
          <w:szCs w:val="18"/>
        </w:rPr>
        <w:fldChar w:fldCharType="begin" w:fldLock="1"/>
      </w:r>
      <w:r w:rsidR="003C5A21" w:rsidRPr="006D6D5F">
        <w:rPr>
          <w:rFonts w:ascii="LM Roman 10" w:hAnsi="LM Roman 10"/>
          <w:noProof/>
          <w:sz w:val="22"/>
          <w:szCs w:val="18"/>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4B6EC9" w:rsidRPr="006D6D5F">
        <w:rPr>
          <w:rFonts w:ascii="LM Roman 10" w:hAnsi="LM Roman 10"/>
          <w:noProof/>
          <w:sz w:val="22"/>
          <w:szCs w:val="18"/>
        </w:rPr>
        <w:fldChar w:fldCharType="separate"/>
      </w:r>
      <w:r w:rsidR="004B6EC9" w:rsidRPr="006D6D5F">
        <w:rPr>
          <w:rFonts w:ascii="LM Roman 10" w:hAnsi="LM Roman 10"/>
          <w:noProof/>
          <w:sz w:val="22"/>
          <w:szCs w:val="18"/>
        </w:rPr>
        <w:t>(“Businesses Can Now Use The Same Stats Language As Universities, Thanks to Pandas,”  2014)</w:t>
      </w:r>
      <w:r w:rsidR="004B6EC9" w:rsidRPr="006D6D5F">
        <w:rPr>
          <w:rFonts w:ascii="LM Roman 10" w:hAnsi="LM Roman 10"/>
          <w:noProof/>
          <w:sz w:val="22"/>
          <w:szCs w:val="18"/>
        </w:rPr>
        <w:fldChar w:fldCharType="end"/>
      </w:r>
      <w:r w:rsidR="004B6EC9" w:rsidRPr="006D6D5F">
        <w:rPr>
          <w:rFonts w:ascii="LM Roman 10" w:hAnsi="LM Roman 10"/>
          <w:noProof/>
          <w:sz w:val="22"/>
          <w:szCs w:val="18"/>
        </w:rPr>
        <w:t xml:space="preserve"> In this thesis, we use Python version 3.6.6.</w:t>
      </w:r>
    </w:p>
    <w:p w14:paraId="0BB5D638" w14:textId="76D66B93" w:rsidR="004B6EC9" w:rsidRPr="006D6D5F" w:rsidRDefault="004B6EC9" w:rsidP="00BD5A34">
      <w:pPr>
        <w:rPr>
          <w:rFonts w:ascii="LM Roman 10" w:hAnsi="LM Roman 10"/>
          <w:noProof/>
          <w:sz w:val="22"/>
          <w:szCs w:val="18"/>
        </w:rPr>
      </w:pPr>
      <w:r w:rsidRPr="006D6D5F">
        <w:rPr>
          <w:rFonts w:ascii="LM Roman 10" w:hAnsi="LM Roman 10"/>
          <w:noProof/>
          <w:sz w:val="22"/>
          <w:szCs w:val="18"/>
        </w:rPr>
        <w:t xml:space="preserve">We used SQLite as database technology. 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6D6D5F">
        <w:rPr>
          <w:rFonts w:ascii="LM Roman 10" w:hAnsi="LM Roman 10"/>
          <w:noProof/>
          <w:sz w:val="22"/>
          <w:szCs w:val="18"/>
        </w:rPr>
        <w:fldChar w:fldCharType="begin" w:fldLock="1"/>
      </w:r>
      <w:r w:rsidR="003C5A21" w:rsidRPr="006D6D5F">
        <w:rPr>
          <w:rFonts w:ascii="LM Roman 10" w:hAnsi="LM Roman 10"/>
          <w:noProof/>
          <w:sz w:val="22"/>
          <w:szCs w:val="18"/>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6D6D5F">
        <w:rPr>
          <w:rFonts w:ascii="LM Roman 10" w:hAnsi="LM Roman 10"/>
          <w:noProof/>
          <w:sz w:val="22"/>
          <w:szCs w:val="18"/>
        </w:rPr>
        <w:fldChar w:fldCharType="separate"/>
      </w:r>
      <w:r w:rsidR="003C5A21" w:rsidRPr="006D6D5F">
        <w:rPr>
          <w:rFonts w:ascii="LM Roman 10" w:hAnsi="LM Roman 10"/>
          <w:noProof/>
          <w:sz w:val="22"/>
          <w:szCs w:val="18"/>
        </w:rPr>
        <w:t>(Sqlite.org, 2013)</w:t>
      </w:r>
      <w:r w:rsidRPr="006D6D5F">
        <w:rPr>
          <w:rFonts w:ascii="LM Roman 10" w:hAnsi="LM Roman 10"/>
          <w:noProof/>
          <w:sz w:val="22"/>
          <w:szCs w:val="18"/>
        </w:rPr>
        <w:fldChar w:fldCharType="end"/>
      </w:r>
      <w:r w:rsidRPr="006D6D5F">
        <w:rPr>
          <w:rFonts w:ascii="LM Roman 10" w:hAnsi="LM Roman 10"/>
          <w:noProof/>
          <w:sz w:val="22"/>
          <w:szCs w:val="18"/>
        </w:rPr>
        <w:t xml:space="preserve"> It is an embedded database engine. Unlike most other SQL databases, SQLite reads and writes directly to ordinary disk files. SQLite does not have a separate server process. In the thesis project, we do not need the server</w:t>
      </w:r>
      <w:r w:rsidR="00823A66" w:rsidRPr="006D6D5F">
        <w:rPr>
          <w:rFonts w:ascii="LM Roman 10" w:hAnsi="LM Roman 10"/>
          <w:noProof/>
          <w:sz w:val="22"/>
          <w:szCs w:val="18"/>
        </w:rPr>
        <w:t>-</w:t>
      </w:r>
      <w:r w:rsidRPr="006D6D5F">
        <w:rPr>
          <w:rFonts w:ascii="LM Roman 10" w:hAnsi="LM Roman 10"/>
          <w:noProof/>
          <w:sz w:val="22"/>
          <w:szCs w:val="18"/>
        </w:rPr>
        <w:t xml:space="preserve">side. Therefore, we choose SQLite to use in the thesis project.  </w:t>
      </w:r>
    </w:p>
    <w:p w14:paraId="0F047C09" w14:textId="15F3D22B" w:rsidR="003C4E4C" w:rsidRDefault="004B6EC9" w:rsidP="00152AA1">
      <w:pPr>
        <w:spacing w:after="0"/>
        <w:rPr>
          <w:rFonts w:ascii="LM Roman 10" w:hAnsi="LM Roman 10"/>
          <w:noProof/>
          <w:sz w:val="22"/>
          <w:szCs w:val="18"/>
        </w:rPr>
      </w:pPr>
      <w:r w:rsidRPr="006D6D5F">
        <w:rPr>
          <w:rFonts w:ascii="LM Roman 10" w:hAnsi="LM Roman 10"/>
          <w:noProof/>
          <w:sz w:val="22"/>
          <w:szCs w:val="18"/>
        </w:rPr>
        <w:t>We used Visual Studio Enterprise 2017 as IDE. It is handy, especially for debugging the code. Moreover, we used JSON as a data-interchange format. We use gi</w:t>
      </w:r>
      <w:r w:rsidR="00152AA1" w:rsidRPr="006D6D5F">
        <w:rPr>
          <w:rFonts w:ascii="LM Roman 10" w:hAnsi="LM Roman 10"/>
          <w:noProof/>
          <w:sz w:val="22"/>
          <w:szCs w:val="18"/>
        </w:rPr>
        <w:t>t</w:t>
      </w:r>
      <w:r w:rsidRPr="006D6D5F">
        <w:rPr>
          <w:rFonts w:ascii="LM Roman 10" w:hAnsi="LM Roman 10"/>
          <w:noProof/>
          <w:sz w:val="22"/>
          <w:szCs w:val="18"/>
        </w:rPr>
        <w:t xml:space="preserve"> for version service with GitHub</w:t>
      </w:r>
      <w:r w:rsidRPr="006D6D5F">
        <w:rPr>
          <w:rFonts w:ascii="LM Roman 10" w:hAnsi="LM Roman 10"/>
          <w:noProof/>
          <w:sz w:val="22"/>
          <w:szCs w:val="18"/>
          <w:vertAlign w:val="superscript"/>
        </w:rPr>
        <w:footnoteReference w:id="14"/>
      </w:r>
      <w:r w:rsidRPr="006D6D5F">
        <w:rPr>
          <w:rFonts w:ascii="LM Roman 10" w:hAnsi="LM Roman 10"/>
          <w:noProof/>
          <w:sz w:val="22"/>
          <w:szCs w:val="18"/>
        </w:rPr>
        <w:t xml:space="preserve"> web-based hosting service. Our repository on GitHub is currently private, but we are planning to make it public as an opensource project when we finish the thesis.</w:t>
      </w:r>
    </w:p>
    <w:p w14:paraId="45D265E1" w14:textId="42056626" w:rsidR="006D6D5F" w:rsidRDefault="006D6D5F" w:rsidP="00152AA1">
      <w:pPr>
        <w:spacing w:after="0"/>
        <w:rPr>
          <w:rFonts w:ascii="LM Roman 10" w:hAnsi="LM Roman 10"/>
          <w:noProof/>
          <w:sz w:val="22"/>
          <w:szCs w:val="18"/>
        </w:rPr>
      </w:pPr>
    </w:p>
    <w:p w14:paraId="642C96B8" w14:textId="0173EBEB" w:rsidR="006D6D5F" w:rsidRDefault="006D6D5F" w:rsidP="00152AA1">
      <w:pPr>
        <w:spacing w:after="0"/>
        <w:rPr>
          <w:rFonts w:ascii="LM Roman 10" w:hAnsi="LM Roman 10"/>
          <w:noProof/>
          <w:sz w:val="22"/>
          <w:szCs w:val="18"/>
        </w:rPr>
      </w:pPr>
    </w:p>
    <w:p w14:paraId="572E5216" w14:textId="77777777" w:rsidR="006D6D5F" w:rsidRPr="006D6D5F" w:rsidRDefault="006D6D5F" w:rsidP="00152AA1">
      <w:pPr>
        <w:spacing w:after="0"/>
        <w:rPr>
          <w:rFonts w:ascii="LM Roman 10" w:hAnsi="LM Roman 10"/>
          <w:noProof/>
          <w:sz w:val="22"/>
          <w:szCs w:val="18"/>
        </w:rPr>
      </w:pPr>
    </w:p>
    <w:p w14:paraId="17227D78" w14:textId="171C61A4" w:rsidR="00BE4BE8" w:rsidRDefault="00AD5D16" w:rsidP="00BE4BE8">
      <w:pPr>
        <w:pStyle w:val="Balk2"/>
      </w:pPr>
      <w:bookmarkStart w:id="143" w:name="_Toc20171917"/>
      <w:r>
        <w:lastRenderedPageBreak/>
        <w:t xml:space="preserve">Summary of the Implementation </w:t>
      </w:r>
      <w:r w:rsidR="00BE4BE8">
        <w:t>Chapter</w:t>
      </w:r>
      <w:bookmarkEnd w:id="143"/>
    </w:p>
    <w:p w14:paraId="661381A4" w14:textId="7B41138B" w:rsidR="00BE4BE8" w:rsidRDefault="00BE4BE8" w:rsidP="005D06A6">
      <w:pPr>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456094">
        <w:rPr>
          <w:rFonts w:ascii="LM Roman 10" w:hAnsi="LM Roman 10"/>
          <w:sz w:val="22"/>
          <w:szCs w:val="18"/>
        </w:rPr>
        <w:t>sixteen</w:t>
      </w:r>
      <w:r w:rsidR="00595E74" w:rsidRPr="004827E0">
        <w:rPr>
          <w:rFonts w:ascii="LM Roman 10" w:hAnsi="LM Roman 10"/>
          <w:sz w:val="22"/>
          <w:szCs w:val="18"/>
        </w:rPr>
        <w:t xml:space="preserve">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config.py, hurriyetApi.py, hurriyetApiToDb.py, ituNlpPipeline.py, kamuKurumlari.json, logging.conf, manager.py,</w:t>
      </w:r>
      <w:r w:rsidR="004827E0">
        <w:rPr>
          <w:rFonts w:ascii="LM Roman 10" w:hAnsi="LM Roman 10" w:cs="Courier New"/>
          <w:sz w:val="22"/>
          <w:szCs w:val="18"/>
        </w:rPr>
        <w:t xml:space="preserve"> </w:t>
      </w:r>
      <w:r w:rsidR="00595E74" w:rsidRPr="004827E0">
        <w:rPr>
          <w:rFonts w:ascii="LM Roman 10" w:hAnsi="LM Roman 10" w:cs="Courier New"/>
          <w:sz w:val="22"/>
          <w:szCs w:val="18"/>
        </w:rPr>
        <w:t>pipeline.token, pipeline_caller.py, securityEventsDataBase.sqlite, securityEventsWebPortal.py, sqliteOperations.py, twitterStreamToDb.py</w:t>
      </w:r>
      <w:r w:rsidR="00FF5179" w:rsidRPr="004827E0">
        <w:rPr>
          <w:rFonts w:ascii="LM Roman 10" w:hAnsi="LM Roman 10" w:cs="Courier New"/>
          <w:sz w:val="22"/>
          <w:szCs w:val="18"/>
        </w:rPr>
        <w:t>,</w:t>
      </w:r>
      <w:r w:rsidR="00456094">
        <w:rPr>
          <w:rFonts w:ascii="LM Roman 10" w:hAnsi="LM Roman 10" w:cs="Courier New"/>
          <w:sz w:val="22"/>
          <w:szCs w:val="18"/>
        </w:rPr>
        <w:t xml:space="preserve"> twtiterPremiumApi.py, twitterSelenium.py</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These files include thousands line of code mostly written with Python programming language.</w:t>
      </w:r>
      <w:r w:rsidR="007D2C72">
        <w:rPr>
          <w:rFonts w:ascii="LM Roman 10" w:hAnsi="LM Roman 10"/>
          <w:sz w:val="22"/>
          <w:szCs w:val="18"/>
        </w:rPr>
        <w:t xml:space="preserve"> </w:t>
      </w:r>
      <w:r w:rsidR="007D2C72" w:rsidRPr="007D2C72">
        <w:rPr>
          <w:rFonts w:ascii="LM Roman 10" w:hAnsi="LM Roman 10"/>
          <w:sz w:val="22"/>
          <w:szCs w:val="18"/>
        </w:rPr>
        <w:t>Our software system has a configuration file. The configuration file includes constant values such as Twitter API and ITU NLP API constants, logger constants, string vectors for named entity recognition, and so on. The software system is developed as generic as possible for the researchers can use them as a framework by changing just the configuration file.</w:t>
      </w:r>
      <w:r w:rsidR="007D2C72">
        <w:rPr>
          <w:rFonts w:ascii="LM Roman 10" w:hAnsi="LM Roman 10"/>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rPr>
          <w:rFonts w:ascii="LM Roman 10" w:hAnsi="LM Roman 10"/>
          <w:sz w:val="22"/>
          <w:szCs w:val="18"/>
        </w:rPr>
      </w:pPr>
    </w:p>
    <w:p w14:paraId="7724F0B2" w14:textId="5F32DEAA" w:rsidR="004827E0" w:rsidRDefault="004827E0" w:rsidP="00595E74">
      <w:pPr>
        <w:ind w:firstLine="576"/>
        <w:rPr>
          <w:rFonts w:ascii="LM Roman 10" w:hAnsi="LM Roman 10"/>
          <w:sz w:val="22"/>
          <w:szCs w:val="18"/>
        </w:rPr>
      </w:pPr>
    </w:p>
    <w:p w14:paraId="3D94FF4B" w14:textId="1812AA6E" w:rsidR="004827E0" w:rsidRDefault="004827E0" w:rsidP="00595E74">
      <w:pPr>
        <w:ind w:firstLine="576"/>
        <w:rPr>
          <w:rFonts w:ascii="LM Roman 10" w:hAnsi="LM Roman 10"/>
          <w:sz w:val="22"/>
          <w:szCs w:val="18"/>
        </w:rPr>
      </w:pPr>
    </w:p>
    <w:p w14:paraId="1F20EAB2" w14:textId="4CD87300" w:rsidR="004827E0" w:rsidRDefault="004827E0" w:rsidP="00595E74">
      <w:pPr>
        <w:ind w:firstLine="576"/>
        <w:rPr>
          <w:rFonts w:ascii="LM Roman 10" w:hAnsi="LM Roman 10"/>
          <w:sz w:val="22"/>
          <w:szCs w:val="18"/>
        </w:rPr>
      </w:pPr>
    </w:p>
    <w:p w14:paraId="26C093A7" w14:textId="44ED408A" w:rsidR="004827E0" w:rsidRDefault="004827E0" w:rsidP="00595E74">
      <w:pPr>
        <w:ind w:firstLine="576"/>
        <w:rPr>
          <w:rFonts w:ascii="LM Roman 10" w:hAnsi="LM Roman 10"/>
          <w:sz w:val="22"/>
          <w:szCs w:val="18"/>
        </w:rPr>
      </w:pPr>
    </w:p>
    <w:p w14:paraId="5CD1C3ED" w14:textId="21A1BA22" w:rsidR="004827E0" w:rsidRDefault="004827E0" w:rsidP="00595E74">
      <w:pPr>
        <w:ind w:firstLine="576"/>
        <w:rPr>
          <w:rFonts w:ascii="LM Roman 10" w:hAnsi="LM Roman 10"/>
          <w:sz w:val="22"/>
          <w:szCs w:val="18"/>
        </w:rPr>
      </w:pPr>
    </w:p>
    <w:p w14:paraId="546E6445" w14:textId="65E849C0" w:rsidR="00E96451" w:rsidRDefault="00E96451" w:rsidP="00595E74">
      <w:pPr>
        <w:ind w:firstLine="576"/>
        <w:rPr>
          <w:rFonts w:ascii="LM Roman 10" w:hAnsi="LM Roman 10"/>
          <w:sz w:val="22"/>
          <w:szCs w:val="18"/>
        </w:rPr>
      </w:pPr>
    </w:p>
    <w:p w14:paraId="1B622CE9" w14:textId="77777777" w:rsidR="00E96451" w:rsidRDefault="00E96451">
      <w:pPr>
        <w:rPr>
          <w:rFonts w:ascii="LM Roman 10" w:hAnsi="LM Roman 10"/>
          <w:sz w:val="22"/>
          <w:szCs w:val="18"/>
        </w:rPr>
      </w:pPr>
      <w:r>
        <w:rPr>
          <w:rFonts w:ascii="LM Roman 10" w:hAnsi="LM Roman 10"/>
          <w:sz w:val="22"/>
          <w:szCs w:val="18"/>
        </w:rPr>
        <w:br w:type="page"/>
      </w:r>
    </w:p>
    <w:p w14:paraId="32724C5D" w14:textId="3639B10F" w:rsidR="00E96451" w:rsidRDefault="00E96451" w:rsidP="00595E74">
      <w:pPr>
        <w:ind w:firstLine="576"/>
        <w:rPr>
          <w:rFonts w:ascii="LM Roman 10" w:hAnsi="LM Roman 10"/>
          <w:sz w:val="22"/>
          <w:szCs w:val="18"/>
        </w:rPr>
      </w:pPr>
    </w:p>
    <w:p w14:paraId="5E4A50EF" w14:textId="77777777" w:rsidR="00E96451" w:rsidRDefault="00E96451">
      <w:pPr>
        <w:rPr>
          <w:rFonts w:ascii="LM Roman 10" w:hAnsi="LM Roman 10"/>
          <w:sz w:val="22"/>
          <w:szCs w:val="18"/>
        </w:rPr>
      </w:pPr>
      <w:r>
        <w:rPr>
          <w:rFonts w:ascii="LM Roman 10" w:hAnsi="LM Roman 10"/>
          <w:sz w:val="22"/>
          <w:szCs w:val="18"/>
        </w:rPr>
        <w:br w:type="page"/>
      </w:r>
    </w:p>
    <w:p w14:paraId="4A376999" w14:textId="36DA8BFF" w:rsidR="004827E0" w:rsidRDefault="004F2924" w:rsidP="000B4CEB">
      <w:pPr>
        <w:spacing w:after="0"/>
        <w:jc w:val="center"/>
        <w:rPr>
          <w:rFonts w:ascii="LM Roman 10" w:hAnsi="LM Roman 10"/>
          <w:b/>
          <w:noProof/>
          <w:sz w:val="28"/>
          <w:szCs w:val="22"/>
        </w:rPr>
      </w:pPr>
      <w:r>
        <w:rPr>
          <w:rFonts w:ascii="LM Roman 10" w:hAnsi="LM Roman 10"/>
          <w:b/>
          <w:noProof/>
          <w:sz w:val="28"/>
          <w:szCs w:val="22"/>
        </w:rPr>
        <w:lastRenderedPageBreak/>
        <w:t xml:space="preserve"> </w:t>
      </w:r>
    </w:p>
    <w:p w14:paraId="7939910C" w14:textId="77777777" w:rsidR="000B4CEB" w:rsidRDefault="000B4CEB" w:rsidP="000B4CEB">
      <w:pPr>
        <w:spacing w:after="0"/>
        <w:jc w:val="center"/>
        <w:rPr>
          <w:rFonts w:ascii="LM Roman 10" w:hAnsi="LM Roman 10"/>
          <w:b/>
          <w:noProof/>
          <w:sz w:val="28"/>
          <w:szCs w:val="22"/>
        </w:rPr>
      </w:pPr>
    </w:p>
    <w:p w14:paraId="51FEEE08" w14:textId="693B7397"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A364D">
        <w:rPr>
          <w:rFonts w:ascii="LM Roman 10" w:hAnsi="LM Roman 10"/>
          <w:b/>
          <w:noProof/>
          <w:sz w:val="28"/>
          <w:szCs w:val="22"/>
        </w:rPr>
        <w:t>5</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144" w:name="_Toc20171918"/>
      <w:r w:rsidRPr="004827E0">
        <w:t>RESULTS</w:t>
      </w:r>
      <w:bookmarkEnd w:id="144"/>
    </w:p>
    <w:p w14:paraId="7D51CA47" w14:textId="32F54246" w:rsidR="0062246F" w:rsidRPr="004827E0" w:rsidRDefault="005B50AD" w:rsidP="00F61426">
      <w:pPr>
        <w:spacing w:after="0"/>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45"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45"/>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w:t>
      </w:r>
      <w:r w:rsidR="0090129B">
        <w:rPr>
          <w:rFonts w:ascii="LM Roman 10" w:hAnsi="LM Roman 10"/>
          <w:sz w:val="22"/>
          <w:szCs w:val="18"/>
        </w:rPr>
        <w:t>20</w:t>
      </w:r>
      <w:r w:rsidR="0015122B" w:rsidRPr="004827E0">
        <w:rPr>
          <w:rFonts w:ascii="LM Roman 10" w:hAnsi="LM Roman 10"/>
          <w:sz w:val="22"/>
          <w:szCs w:val="18"/>
        </w:rPr>
        <w:t xml:space="preserve">,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226513">
      <w:pPr>
        <w:keepNext/>
        <w:spacing w:after="0" w:line="360" w:lineRule="auto"/>
        <w:jc w:val="center"/>
        <w:rPr>
          <w:rFonts w:ascii="LM Roman 10" w:hAnsi="LM Roman 10"/>
        </w:rPr>
      </w:pPr>
      <w:r w:rsidRPr="004827E0">
        <w:rPr>
          <w:rFonts w:ascii="LM Roman 10" w:hAnsi="LM Roman 10"/>
          <w:noProof/>
        </w:rPr>
        <w:lastRenderedPageBreak/>
        <w:drawing>
          <wp:inline distT="0" distB="0" distL="0" distR="0" wp14:anchorId="07054B5E" wp14:editId="42790005">
            <wp:extent cx="5268091" cy="4550735"/>
            <wp:effectExtent l="0" t="0" r="8890" b="254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BEBA8EAE-BF5A-486C-A8C5-ECC9F3942E4B}">
                          <a14:imgProps xmlns:a14="http://schemas.microsoft.com/office/drawing/2010/main">
                            <a14:imgLayer r:embed="rId6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282161" cy="4562889"/>
                    </a:xfrm>
                    <a:prstGeom prst="rect">
                      <a:avLst/>
                    </a:prstGeom>
                  </pic:spPr>
                </pic:pic>
              </a:graphicData>
            </a:graphic>
          </wp:inline>
        </w:drawing>
      </w:r>
    </w:p>
    <w:p w14:paraId="563ADA6F" w14:textId="446E7C11" w:rsidR="000C47FD" w:rsidRDefault="0015122B" w:rsidP="00226513">
      <w:pPr>
        <w:pStyle w:val="ResimYazs"/>
        <w:spacing w:after="240"/>
        <w:jc w:val="center"/>
        <w:rPr>
          <w:rFonts w:ascii="LM Roman 10" w:hAnsi="LM Roman 10"/>
          <w:sz w:val="22"/>
          <w:szCs w:val="20"/>
        </w:rPr>
      </w:pPr>
      <w:bookmarkStart w:id="146" w:name="_Toc2017221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20</w:t>
      </w:r>
      <w:r w:rsidRPr="004827E0">
        <w:rPr>
          <w:rFonts w:ascii="LM Roman 10" w:hAnsi="LM Roman 10"/>
          <w:sz w:val="22"/>
          <w:szCs w:val="20"/>
        </w:rPr>
        <w:fldChar w:fldCharType="end"/>
      </w:r>
      <w:r w:rsidR="00226513">
        <w:rPr>
          <w:rFonts w:ascii="LM Roman 10" w:hAnsi="LM Roman 10"/>
          <w:sz w:val="22"/>
          <w:szCs w:val="20"/>
        </w:rPr>
        <w:t>:</w:t>
      </w:r>
      <w:r w:rsidRPr="004827E0">
        <w:rPr>
          <w:rFonts w:ascii="LM Roman 10" w:hAnsi="LM Roman 10"/>
          <w:sz w:val="22"/>
          <w:szCs w:val="20"/>
        </w:rPr>
        <w:t xml:space="preserve"> </w:t>
      </w:r>
      <w:bookmarkStart w:id="147" w:name="_Hlk9371314"/>
      <w:r w:rsidRPr="004827E0">
        <w:rPr>
          <w:rFonts w:ascii="LM Roman 10" w:hAnsi="LM Roman 10"/>
          <w:sz w:val="22"/>
          <w:szCs w:val="20"/>
        </w:rPr>
        <w:t>User Interface of the Cybersecurity Detection Software</w:t>
      </w:r>
      <w:bookmarkEnd w:id="146"/>
      <w:bookmarkEnd w:id="147"/>
    </w:p>
    <w:p w14:paraId="499D3B27" w14:textId="6EF420AC" w:rsidR="00823A66" w:rsidRDefault="00823A66" w:rsidP="006127F6">
      <w:pPr>
        <w:pStyle w:val="Balk2"/>
      </w:pPr>
      <w:bookmarkStart w:id="148" w:name="_Toc20171919"/>
      <w:r>
        <w:t>Historical Cybersecurity Event Detection Test with</w:t>
      </w:r>
      <w:r w:rsidR="00457190">
        <w:t xml:space="preserve"> an</w:t>
      </w:r>
      <w:r>
        <w:t xml:space="preserve"> </w:t>
      </w:r>
      <w:bookmarkStart w:id="149" w:name="_Hlk18801824"/>
      <w:r w:rsidR="00457190">
        <w:t xml:space="preserve">Independent Dataset - </w:t>
      </w:r>
      <w:r>
        <w:t>Nic.tr DDOS Attack</w:t>
      </w:r>
      <w:bookmarkEnd w:id="148"/>
    </w:p>
    <w:bookmarkEnd w:id="149"/>
    <w:p w14:paraId="5DE002A5" w14:textId="604B4B30" w:rsidR="001016F6" w:rsidRDefault="001016F6" w:rsidP="001016F6">
      <w:pPr>
        <w:rPr>
          <w:rFonts w:ascii="LM Roman 10" w:hAnsi="LM Roman 10"/>
          <w:sz w:val="22"/>
          <w:szCs w:val="18"/>
        </w:rPr>
      </w:pPr>
      <w:r w:rsidRPr="001016F6">
        <w:rPr>
          <w:rFonts w:ascii="LM Roman 10" w:hAnsi="LM Roman 10"/>
          <w:sz w:val="22"/>
          <w:szCs w:val="18"/>
        </w:rPr>
        <w:t xml:space="preserve">To reach the </w:t>
      </w:r>
      <w:r>
        <w:rPr>
          <w:rFonts w:ascii="LM Roman 10" w:hAnsi="LM Roman 10"/>
          <w:sz w:val="22"/>
          <w:szCs w:val="18"/>
        </w:rPr>
        <w:t>best version of our software solution, we train our software with training data. In order to do that, we select an important cybersecurity event test that can our solution detect that cybersecurity event.</w:t>
      </w:r>
    </w:p>
    <w:p w14:paraId="0C087618" w14:textId="7E2322DD" w:rsidR="001016F6" w:rsidRDefault="001016F6" w:rsidP="001016F6">
      <w:pPr>
        <w:rPr>
          <w:rFonts w:ascii="LM Roman 10" w:hAnsi="LM Roman 10"/>
          <w:sz w:val="22"/>
          <w:szCs w:val="18"/>
        </w:rPr>
      </w:pPr>
      <w:r w:rsidRPr="001016F6">
        <w:rPr>
          <w:rFonts w:ascii="LM Roman 10" w:hAnsi="LM Roman 10"/>
          <w:sz w:val="22"/>
          <w:szCs w:val="18"/>
        </w:rPr>
        <w:t>Turkish Internet hit with massive DDoS attack</w:t>
      </w:r>
      <w:r>
        <w:rPr>
          <w:rFonts w:ascii="LM Roman 10" w:hAnsi="LM Roman 10"/>
          <w:sz w:val="22"/>
          <w:szCs w:val="18"/>
        </w:rPr>
        <w:t xml:space="preserve"> started on 14.12.2015 and continues about two weeks long. Turkey</w:t>
      </w:r>
      <w:r w:rsidRPr="001016F6">
        <w:rPr>
          <w:rFonts w:ascii="LM Roman 10" w:hAnsi="LM Roman 10"/>
          <w:sz w:val="22"/>
          <w:szCs w:val="18"/>
        </w:rPr>
        <w:t>’s official domain name servers</w:t>
      </w:r>
      <w:r w:rsidR="00E96451">
        <w:rPr>
          <w:rFonts w:ascii="LM Roman 10" w:hAnsi="LM Roman 10"/>
          <w:sz w:val="22"/>
          <w:szCs w:val="18"/>
        </w:rPr>
        <w:t xml:space="preserve"> </w:t>
      </w:r>
      <w:r>
        <w:rPr>
          <w:rFonts w:ascii="LM Roman 10" w:hAnsi="LM Roman 10"/>
          <w:sz w:val="22"/>
          <w:szCs w:val="18"/>
        </w:rPr>
        <w:t>(Nic.tr)</w:t>
      </w:r>
      <w:r w:rsidRPr="001016F6">
        <w:rPr>
          <w:rFonts w:ascii="LM Roman 10" w:hAnsi="LM Roman 10"/>
          <w:sz w:val="22"/>
          <w:szCs w:val="18"/>
        </w:rPr>
        <w:t xml:space="preserve"> have been under a Distributed Denial of Service (DDoS) attack</w:t>
      </w:r>
      <w:r>
        <w:rPr>
          <w:rFonts w:ascii="LM Roman 10" w:hAnsi="LM Roman 10"/>
          <w:sz w:val="22"/>
          <w:szCs w:val="18"/>
        </w:rPr>
        <w:t xml:space="preserve">. </w:t>
      </w:r>
      <w:r w:rsidRPr="001016F6">
        <w:rPr>
          <w:rFonts w:ascii="LM Roman 10" w:hAnsi="LM Roman 10"/>
          <w:sz w:val="22"/>
          <w:szCs w:val="18"/>
        </w:rPr>
        <w:t>We created 3 separate databases using existing keywords.</w:t>
      </w:r>
      <w:r>
        <w:rPr>
          <w:rFonts w:ascii="LM Roman 10" w:hAnsi="LM Roman 10"/>
          <w:sz w:val="22"/>
          <w:szCs w:val="18"/>
        </w:rPr>
        <w:t xml:space="preserve"> </w:t>
      </w:r>
      <w:r w:rsidRPr="001016F6">
        <w:rPr>
          <w:rFonts w:ascii="LM Roman 10" w:hAnsi="LM Roman 10"/>
          <w:sz w:val="22"/>
          <w:szCs w:val="18"/>
        </w:rPr>
        <w:t xml:space="preserve">2310 tweets were found when we pulled the tweets during the 1-year period before the attack. Then we analyzed these data, our solution can successfully </w:t>
      </w:r>
      <w:r w:rsidR="00E96451" w:rsidRPr="001016F6">
        <w:rPr>
          <w:rFonts w:ascii="LM Roman 10" w:hAnsi="LM Roman 10"/>
          <w:sz w:val="22"/>
          <w:szCs w:val="18"/>
        </w:rPr>
        <w:t>find</w:t>
      </w:r>
      <w:r w:rsidRPr="001016F6">
        <w:rPr>
          <w:rFonts w:ascii="LM Roman 10" w:hAnsi="LM Roman 10"/>
          <w:sz w:val="22"/>
          <w:szCs w:val="18"/>
        </w:rPr>
        <w:t xml:space="preserve"> the cybersecurity events that took place for a year. Some of </w:t>
      </w:r>
      <w:r w:rsidR="008B5058">
        <w:rPr>
          <w:rFonts w:ascii="LM Roman 10" w:hAnsi="LM Roman 10"/>
          <w:sz w:val="22"/>
          <w:szCs w:val="18"/>
        </w:rPr>
        <w:t xml:space="preserve">the </w:t>
      </w:r>
      <w:r w:rsidRPr="001016F6">
        <w:rPr>
          <w:rFonts w:ascii="LM Roman 10" w:hAnsi="LM Roman 10"/>
          <w:sz w:val="22"/>
          <w:szCs w:val="18"/>
        </w:rPr>
        <w:t xml:space="preserve">example detections can be found in </w:t>
      </w:r>
      <w:r w:rsidR="00183026">
        <w:rPr>
          <w:rFonts w:ascii="LM Roman 10" w:hAnsi="LM Roman 10"/>
          <w:sz w:val="22"/>
          <w:szCs w:val="18"/>
        </w:rPr>
        <w:t>F</w:t>
      </w:r>
      <w:r w:rsidRPr="001016F6">
        <w:rPr>
          <w:rFonts w:ascii="LM Roman 10" w:hAnsi="LM Roman 10"/>
          <w:sz w:val="22"/>
          <w:szCs w:val="18"/>
        </w:rPr>
        <w:t>igure</w:t>
      </w:r>
      <w:r w:rsidR="00183026">
        <w:rPr>
          <w:rFonts w:ascii="LM Roman 10" w:hAnsi="LM Roman 10"/>
          <w:sz w:val="22"/>
          <w:szCs w:val="18"/>
        </w:rPr>
        <w:t xml:space="preserve"> 21</w:t>
      </w:r>
      <w:r w:rsidRPr="001016F6">
        <w:rPr>
          <w:rFonts w:ascii="LM Roman 10" w:hAnsi="LM Roman 10"/>
          <w:sz w:val="22"/>
          <w:szCs w:val="18"/>
        </w:rPr>
        <w:t>.</w:t>
      </w:r>
    </w:p>
    <w:p w14:paraId="658AF174" w14:textId="77777777" w:rsidR="001016F6" w:rsidRDefault="001016F6" w:rsidP="001016F6">
      <w:pPr>
        <w:keepNext/>
      </w:pPr>
      <w:r w:rsidRPr="001016F6">
        <w:rPr>
          <w:noProof/>
        </w:rPr>
        <w:lastRenderedPageBreak/>
        <w:drawing>
          <wp:inline distT="0" distB="0" distL="0" distR="0" wp14:anchorId="315C65C2" wp14:editId="5A06C979">
            <wp:extent cx="5648718" cy="4818490"/>
            <wp:effectExtent l="0" t="0" r="9525" b="1270"/>
            <wp:docPr id="212" name="Resim 212"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681238" cy="4846231"/>
                    </a:xfrm>
                    <a:prstGeom prst="rect">
                      <a:avLst/>
                    </a:prstGeom>
                  </pic:spPr>
                </pic:pic>
              </a:graphicData>
            </a:graphic>
          </wp:inline>
        </w:drawing>
      </w:r>
    </w:p>
    <w:p w14:paraId="15E83EE7" w14:textId="147E5A24" w:rsidR="001016F6" w:rsidRDefault="001016F6" w:rsidP="001016F6">
      <w:pPr>
        <w:pStyle w:val="ResimYazs"/>
        <w:jc w:val="center"/>
        <w:rPr>
          <w:rFonts w:ascii="LM Roman 10" w:hAnsi="LM Roman 10"/>
          <w:sz w:val="22"/>
          <w:szCs w:val="20"/>
        </w:rPr>
      </w:pPr>
      <w:bookmarkStart w:id="150" w:name="_Toc20172213"/>
      <w:r w:rsidRPr="001016F6">
        <w:rPr>
          <w:rFonts w:ascii="LM Roman 10" w:hAnsi="LM Roman 10"/>
          <w:sz w:val="22"/>
          <w:szCs w:val="20"/>
        </w:rPr>
        <w:t xml:space="preserve">Figure </w:t>
      </w:r>
      <w:r w:rsidRPr="001016F6">
        <w:rPr>
          <w:rFonts w:ascii="LM Roman 10" w:hAnsi="LM Roman 10"/>
          <w:sz w:val="22"/>
          <w:szCs w:val="20"/>
        </w:rPr>
        <w:fldChar w:fldCharType="begin"/>
      </w:r>
      <w:r w:rsidRPr="001016F6">
        <w:rPr>
          <w:rFonts w:ascii="LM Roman 10" w:hAnsi="LM Roman 10"/>
          <w:sz w:val="22"/>
          <w:szCs w:val="20"/>
        </w:rPr>
        <w:instrText xml:space="preserve"> SEQ Figure \* ARABIC </w:instrText>
      </w:r>
      <w:r w:rsidRPr="001016F6">
        <w:rPr>
          <w:rFonts w:ascii="LM Roman 10" w:hAnsi="LM Roman 10"/>
          <w:sz w:val="22"/>
          <w:szCs w:val="20"/>
        </w:rPr>
        <w:fldChar w:fldCharType="separate"/>
      </w:r>
      <w:r w:rsidR="00183851">
        <w:rPr>
          <w:rFonts w:ascii="LM Roman 10" w:hAnsi="LM Roman 10"/>
          <w:noProof/>
          <w:sz w:val="22"/>
          <w:szCs w:val="20"/>
        </w:rPr>
        <w:t>21</w:t>
      </w:r>
      <w:r w:rsidRPr="001016F6">
        <w:rPr>
          <w:rFonts w:ascii="LM Roman 10" w:hAnsi="LM Roman 10"/>
          <w:sz w:val="22"/>
          <w:szCs w:val="20"/>
        </w:rPr>
        <w:fldChar w:fldCharType="end"/>
      </w:r>
      <w:r w:rsidR="00226513">
        <w:rPr>
          <w:rFonts w:ascii="LM Roman 10" w:hAnsi="LM Roman 10"/>
          <w:sz w:val="22"/>
          <w:szCs w:val="20"/>
        </w:rPr>
        <w:t>:</w:t>
      </w:r>
      <w:r w:rsidRPr="001016F6">
        <w:rPr>
          <w:rFonts w:ascii="LM Roman 10" w:hAnsi="LM Roman 10"/>
          <w:sz w:val="22"/>
          <w:szCs w:val="20"/>
        </w:rPr>
        <w:t xml:space="preserve"> </w:t>
      </w:r>
      <w:r w:rsidR="008E7CFB" w:rsidRPr="008E7CFB">
        <w:rPr>
          <w:rFonts w:ascii="LM Roman 10" w:hAnsi="LM Roman 10"/>
          <w:sz w:val="22"/>
          <w:szCs w:val="20"/>
        </w:rPr>
        <w:t>Detected Security Events Before the Nic.tr Attack</w:t>
      </w:r>
      <w:r w:rsidR="008E7CFB">
        <w:rPr>
          <w:rFonts w:ascii="LM Roman 10" w:hAnsi="LM Roman 10"/>
          <w:sz w:val="22"/>
          <w:szCs w:val="20"/>
        </w:rPr>
        <w:t xml:space="preserve"> </w:t>
      </w:r>
      <w:r w:rsidR="008E7CFB" w:rsidRPr="008E7CFB">
        <w:rPr>
          <w:rFonts w:ascii="LM Roman 10" w:hAnsi="LM Roman 10"/>
          <w:sz w:val="22"/>
          <w:szCs w:val="20"/>
        </w:rPr>
        <w:t>(2014-2015)</w:t>
      </w:r>
      <w:bookmarkEnd w:id="150"/>
    </w:p>
    <w:p w14:paraId="49509C38" w14:textId="5138856B" w:rsidR="001016F6" w:rsidRDefault="001016F6" w:rsidP="001016F6">
      <w:pPr>
        <w:rPr>
          <w:rFonts w:ascii="LM Roman 10" w:hAnsi="LM Roman 10"/>
          <w:sz w:val="22"/>
          <w:szCs w:val="18"/>
        </w:rPr>
      </w:pPr>
      <w:r>
        <w:rPr>
          <w:rFonts w:ascii="LM Roman 10" w:hAnsi="LM Roman 10"/>
          <w:sz w:val="22"/>
          <w:szCs w:val="18"/>
        </w:rPr>
        <w:t>28</w:t>
      </w:r>
      <w:r w:rsidRPr="001016F6">
        <w:rPr>
          <w:rFonts w:ascii="LM Roman 10" w:hAnsi="LM Roman 10"/>
          <w:sz w:val="22"/>
          <w:szCs w:val="18"/>
        </w:rPr>
        <w:t xml:space="preserve"> tweets were found when we pulled the tweets </w:t>
      </w:r>
      <w:r>
        <w:rPr>
          <w:rFonts w:ascii="LM Roman 10" w:hAnsi="LM Roman 10"/>
          <w:sz w:val="22"/>
          <w:szCs w:val="18"/>
        </w:rPr>
        <w:t>at</w:t>
      </w:r>
      <w:r w:rsidRPr="001016F6">
        <w:rPr>
          <w:rFonts w:ascii="LM Roman 10" w:hAnsi="LM Roman 10"/>
          <w:sz w:val="22"/>
          <w:szCs w:val="18"/>
        </w:rPr>
        <w:t xml:space="preserve"> the </w:t>
      </w:r>
      <w:r>
        <w:rPr>
          <w:rFonts w:ascii="LM Roman 10" w:hAnsi="LM Roman 10"/>
          <w:sz w:val="22"/>
          <w:szCs w:val="18"/>
        </w:rPr>
        <w:t>start day of</w:t>
      </w:r>
      <w:r w:rsidRPr="001016F6">
        <w:rPr>
          <w:rFonts w:ascii="LM Roman 10" w:hAnsi="LM Roman 10"/>
          <w:sz w:val="22"/>
          <w:szCs w:val="18"/>
        </w:rPr>
        <w:t xml:space="preserve"> the</w:t>
      </w:r>
      <w:r>
        <w:rPr>
          <w:rFonts w:ascii="LM Roman 10" w:hAnsi="LM Roman 10"/>
          <w:sz w:val="22"/>
          <w:szCs w:val="18"/>
        </w:rPr>
        <w:t xml:space="preserve"> nic.tr DDOS</w:t>
      </w:r>
      <w:r w:rsidRPr="001016F6">
        <w:rPr>
          <w:rFonts w:ascii="LM Roman 10" w:hAnsi="LM Roman 10"/>
          <w:sz w:val="22"/>
          <w:szCs w:val="18"/>
        </w:rPr>
        <w:t xml:space="preserve"> attack</w:t>
      </w:r>
      <w:r>
        <w:rPr>
          <w:rFonts w:ascii="LM Roman 10" w:hAnsi="LM Roman 10"/>
          <w:sz w:val="22"/>
          <w:szCs w:val="18"/>
        </w:rPr>
        <w:t xml:space="preserve">. </w:t>
      </w:r>
      <w:r w:rsidRPr="001016F6">
        <w:rPr>
          <w:rFonts w:ascii="LM Roman 10" w:hAnsi="LM Roman 10"/>
          <w:sz w:val="22"/>
          <w:szCs w:val="18"/>
        </w:rPr>
        <w:t>Results of this day data w</w:t>
      </w:r>
      <w:r>
        <w:rPr>
          <w:rFonts w:ascii="LM Roman 10" w:hAnsi="LM Roman 10"/>
          <w:sz w:val="22"/>
          <w:szCs w:val="18"/>
        </w:rPr>
        <w:t>ere</w:t>
      </w:r>
      <w:r w:rsidRPr="001016F6">
        <w:rPr>
          <w:rFonts w:ascii="LM Roman 10" w:hAnsi="LM Roman 10"/>
          <w:sz w:val="22"/>
          <w:szCs w:val="18"/>
        </w:rPr>
        <w:t xml:space="preserve"> important for us because we wanted to see that our solution could detect the event just after the attack happened. Then we analyzed these data, </w:t>
      </w:r>
      <w:bookmarkStart w:id="151" w:name="_Hlk18807118"/>
      <w:r w:rsidRPr="001016F6">
        <w:rPr>
          <w:rFonts w:ascii="LM Roman 10" w:hAnsi="LM Roman 10"/>
          <w:sz w:val="22"/>
          <w:szCs w:val="18"/>
        </w:rPr>
        <w:t xml:space="preserve">our solution can successfully </w:t>
      </w:r>
      <w:r>
        <w:rPr>
          <w:rFonts w:ascii="LM Roman 10" w:hAnsi="LM Roman 10"/>
          <w:sz w:val="22"/>
          <w:szCs w:val="18"/>
        </w:rPr>
        <w:t xml:space="preserve">detect the nic.tr attack as you can see in Figure </w:t>
      </w:r>
      <w:bookmarkEnd w:id="151"/>
      <w:r w:rsidR="00A86EEB">
        <w:rPr>
          <w:rFonts w:ascii="LM Roman 10" w:hAnsi="LM Roman 10"/>
          <w:sz w:val="22"/>
          <w:szCs w:val="18"/>
        </w:rPr>
        <w:t>22</w:t>
      </w:r>
      <w:r>
        <w:rPr>
          <w:rFonts w:ascii="LM Roman 10" w:hAnsi="LM Roman 10"/>
          <w:sz w:val="22"/>
          <w:szCs w:val="18"/>
        </w:rPr>
        <w:t>.</w:t>
      </w:r>
    </w:p>
    <w:p w14:paraId="15E2F143" w14:textId="3E4E60B2" w:rsidR="008B5058" w:rsidRDefault="008B5058" w:rsidP="001016F6">
      <w:pPr>
        <w:rPr>
          <w:rFonts w:ascii="LM Roman 10" w:hAnsi="LM Roman 10"/>
          <w:sz w:val="22"/>
          <w:szCs w:val="18"/>
        </w:rPr>
      </w:pPr>
    </w:p>
    <w:p w14:paraId="0C88E518" w14:textId="77777777" w:rsidR="008B5058" w:rsidRPr="008B5058" w:rsidRDefault="008B5058" w:rsidP="008B5058">
      <w:pPr>
        <w:keepNext/>
        <w:jc w:val="center"/>
        <w:rPr>
          <w:rFonts w:ascii="LM Roman 10" w:hAnsi="LM Roman 10"/>
          <w:sz w:val="28"/>
          <w:szCs w:val="22"/>
        </w:rPr>
      </w:pPr>
      <w:r w:rsidRPr="008B5058">
        <w:rPr>
          <w:rFonts w:ascii="LM Roman 10" w:hAnsi="LM Roman 10"/>
          <w:noProof/>
          <w:sz w:val="28"/>
          <w:szCs w:val="22"/>
        </w:rPr>
        <w:lastRenderedPageBreak/>
        <w:drawing>
          <wp:inline distT="0" distB="0" distL="0" distR="0" wp14:anchorId="79203CF9" wp14:editId="5E6DA9B5">
            <wp:extent cx="5431790" cy="3315970"/>
            <wp:effectExtent l="0" t="0" r="0" b="0"/>
            <wp:docPr id="215" name="Resim 215"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3315970"/>
                    </a:xfrm>
                    <a:prstGeom prst="rect">
                      <a:avLst/>
                    </a:prstGeom>
                  </pic:spPr>
                </pic:pic>
              </a:graphicData>
            </a:graphic>
          </wp:inline>
        </w:drawing>
      </w:r>
    </w:p>
    <w:p w14:paraId="4BAE9211" w14:textId="795E5D64" w:rsidR="008B5058" w:rsidRPr="00226513" w:rsidRDefault="008B5058" w:rsidP="00226513">
      <w:pPr>
        <w:pStyle w:val="ResimYazs"/>
        <w:spacing w:after="240"/>
        <w:jc w:val="center"/>
        <w:rPr>
          <w:rFonts w:ascii="LM Roman 10" w:hAnsi="LM Roman 10"/>
          <w:sz w:val="22"/>
          <w:szCs w:val="20"/>
        </w:rPr>
      </w:pPr>
      <w:bookmarkStart w:id="152" w:name="_Toc20172214"/>
      <w:r w:rsidRPr="008B5058">
        <w:rPr>
          <w:rFonts w:ascii="LM Roman 10" w:hAnsi="LM Roman 10"/>
          <w:sz w:val="22"/>
          <w:szCs w:val="20"/>
        </w:rPr>
        <w:t xml:space="preserve">Figure </w:t>
      </w:r>
      <w:r w:rsidRPr="008B5058">
        <w:rPr>
          <w:rFonts w:ascii="LM Roman 10" w:hAnsi="LM Roman 10"/>
          <w:sz w:val="22"/>
          <w:szCs w:val="20"/>
        </w:rPr>
        <w:fldChar w:fldCharType="begin"/>
      </w:r>
      <w:r w:rsidRPr="008B5058">
        <w:rPr>
          <w:rFonts w:ascii="LM Roman 10" w:hAnsi="LM Roman 10"/>
          <w:sz w:val="22"/>
          <w:szCs w:val="20"/>
        </w:rPr>
        <w:instrText xml:space="preserve"> SEQ Figure \* ARABIC </w:instrText>
      </w:r>
      <w:r w:rsidRPr="008B5058">
        <w:rPr>
          <w:rFonts w:ascii="LM Roman 10" w:hAnsi="LM Roman 10"/>
          <w:sz w:val="22"/>
          <w:szCs w:val="20"/>
        </w:rPr>
        <w:fldChar w:fldCharType="separate"/>
      </w:r>
      <w:r w:rsidR="00183851">
        <w:rPr>
          <w:rFonts w:ascii="LM Roman 10" w:hAnsi="LM Roman 10"/>
          <w:noProof/>
          <w:sz w:val="22"/>
          <w:szCs w:val="20"/>
        </w:rPr>
        <w:t>22</w:t>
      </w:r>
      <w:r w:rsidRPr="008B5058">
        <w:rPr>
          <w:rFonts w:ascii="LM Roman 10" w:hAnsi="LM Roman 10"/>
          <w:sz w:val="22"/>
          <w:szCs w:val="20"/>
        </w:rPr>
        <w:fldChar w:fldCharType="end"/>
      </w:r>
      <w:r w:rsidR="00226513">
        <w:rPr>
          <w:rFonts w:ascii="LM Roman 10" w:hAnsi="LM Roman 10"/>
          <w:sz w:val="22"/>
          <w:szCs w:val="20"/>
        </w:rPr>
        <w:t>:</w:t>
      </w:r>
      <w:r w:rsidRPr="008B5058">
        <w:rPr>
          <w:rFonts w:ascii="LM Roman 10" w:hAnsi="LM Roman 10"/>
          <w:sz w:val="22"/>
          <w:szCs w:val="20"/>
        </w:rPr>
        <w:t xml:space="preserve"> Nic.tr Attack Start Day</w:t>
      </w:r>
      <w:r w:rsidR="008E7CFB">
        <w:rPr>
          <w:rFonts w:ascii="LM Roman 10" w:hAnsi="LM Roman 10"/>
          <w:sz w:val="22"/>
          <w:szCs w:val="20"/>
        </w:rPr>
        <w:t xml:space="preserve"> Detected</w:t>
      </w:r>
      <w:r w:rsidRPr="008B5058">
        <w:rPr>
          <w:rFonts w:ascii="LM Roman 10" w:hAnsi="LM Roman 10"/>
          <w:sz w:val="22"/>
          <w:szCs w:val="20"/>
        </w:rPr>
        <w:t xml:space="preserve"> Security Events</w:t>
      </w:r>
      <w:r w:rsidR="008E7CFB">
        <w:rPr>
          <w:rFonts w:ascii="LM Roman 10" w:hAnsi="LM Roman 10"/>
          <w:sz w:val="22"/>
          <w:szCs w:val="20"/>
        </w:rPr>
        <w:t xml:space="preserve"> Samples</w:t>
      </w:r>
      <w:bookmarkEnd w:id="152"/>
    </w:p>
    <w:p w14:paraId="3E67C866" w14:textId="1230476C" w:rsidR="00980567" w:rsidRDefault="00980567" w:rsidP="008B5058">
      <w:pPr>
        <w:rPr>
          <w:rFonts w:ascii="LM Roman 10" w:hAnsi="LM Roman 10"/>
          <w:sz w:val="22"/>
          <w:szCs w:val="18"/>
        </w:rPr>
      </w:pPr>
      <w:r w:rsidRPr="00980567">
        <w:rPr>
          <w:rFonts w:ascii="LM Roman 10" w:hAnsi="LM Roman 10"/>
          <w:sz w:val="22"/>
          <w:szCs w:val="18"/>
        </w:rPr>
        <w:t xml:space="preserve">The nic.tr attack lasted for about two weeks. </w:t>
      </w:r>
      <w:r w:rsidR="00E96451" w:rsidRPr="00980567">
        <w:rPr>
          <w:rFonts w:ascii="LM Roman 10" w:hAnsi="LM Roman 10"/>
          <w:sz w:val="22"/>
          <w:szCs w:val="18"/>
        </w:rPr>
        <w:t>Therefore,</w:t>
      </w:r>
      <w:r w:rsidRPr="00980567">
        <w:rPr>
          <w:rFonts w:ascii="LM Roman 10" w:hAnsi="LM Roman 10"/>
          <w:sz w:val="22"/>
          <w:szCs w:val="18"/>
        </w:rPr>
        <w:t xml:space="preserve"> we analyze that two weeks period</w:t>
      </w:r>
      <w:r w:rsidR="00E96451">
        <w:rPr>
          <w:rFonts w:ascii="LM Roman 10" w:hAnsi="LM Roman 10"/>
          <w:sz w:val="22"/>
          <w:szCs w:val="18"/>
        </w:rPr>
        <w:t xml:space="preserve"> </w:t>
      </w:r>
      <w:r w:rsidRPr="00980567">
        <w:rPr>
          <w:rFonts w:ascii="LM Roman 10" w:hAnsi="LM Roman 10"/>
          <w:sz w:val="22"/>
          <w:szCs w:val="18"/>
        </w:rPr>
        <w:t>(14.12.2015 – 28.12.2015) and we expected to detect the nic.tr attack.</w:t>
      </w:r>
      <w:r w:rsidR="00DA721C">
        <w:rPr>
          <w:rFonts w:ascii="LM Roman 10" w:hAnsi="LM Roman 10"/>
          <w:sz w:val="22"/>
          <w:szCs w:val="18"/>
        </w:rPr>
        <w:t xml:space="preserve"> About 400</w:t>
      </w:r>
      <w:r w:rsidR="00DA721C" w:rsidRPr="00DA721C">
        <w:rPr>
          <w:rFonts w:ascii="LM Roman 10" w:hAnsi="LM Roman 10"/>
          <w:sz w:val="22"/>
          <w:szCs w:val="18"/>
        </w:rPr>
        <w:t xml:space="preserve"> tweets were found when we pulled the tweets </w:t>
      </w:r>
      <w:r w:rsidR="00DA721C">
        <w:rPr>
          <w:rFonts w:ascii="LM Roman 10" w:hAnsi="LM Roman 10"/>
          <w:sz w:val="22"/>
          <w:szCs w:val="18"/>
        </w:rPr>
        <w:t xml:space="preserve">for the given </w:t>
      </w:r>
      <w:r w:rsidR="00C00E5D">
        <w:rPr>
          <w:rFonts w:ascii="LM Roman 10" w:hAnsi="LM Roman 10"/>
          <w:sz w:val="22"/>
          <w:szCs w:val="18"/>
        </w:rPr>
        <w:t>period</w:t>
      </w:r>
      <w:r w:rsidR="00DA721C" w:rsidRPr="00DA721C">
        <w:rPr>
          <w:rFonts w:ascii="LM Roman 10" w:hAnsi="LM Roman 10"/>
          <w:sz w:val="22"/>
          <w:szCs w:val="18"/>
        </w:rPr>
        <w:t xml:space="preserve">. </w:t>
      </w:r>
      <w:r w:rsidR="00DA721C">
        <w:rPr>
          <w:rFonts w:ascii="LM Roman 10" w:hAnsi="LM Roman 10"/>
          <w:sz w:val="22"/>
          <w:szCs w:val="18"/>
        </w:rPr>
        <w:t xml:space="preserve"> </w:t>
      </w:r>
      <w:r w:rsidRPr="00980567">
        <w:rPr>
          <w:rFonts w:ascii="LM Roman 10" w:hAnsi="LM Roman 10"/>
          <w:sz w:val="22"/>
          <w:szCs w:val="18"/>
        </w:rPr>
        <w:t>After run</w:t>
      </w:r>
      <w:r>
        <w:rPr>
          <w:rFonts w:ascii="LM Roman 10" w:hAnsi="LM Roman 10"/>
          <w:sz w:val="22"/>
          <w:szCs w:val="18"/>
        </w:rPr>
        <w:t>ning</w:t>
      </w:r>
      <w:r w:rsidRPr="00980567">
        <w:rPr>
          <w:rFonts w:ascii="LM Roman 10" w:hAnsi="LM Roman 10"/>
          <w:sz w:val="22"/>
          <w:szCs w:val="18"/>
        </w:rPr>
        <w:t xml:space="preserve"> our software solution with that database, the results were satisfactory. Our solution successfully detected the nic.tr attack as you can see in Figure </w:t>
      </w:r>
      <w:r>
        <w:rPr>
          <w:rFonts w:ascii="LM Roman 10" w:hAnsi="LM Roman 10"/>
          <w:sz w:val="22"/>
          <w:szCs w:val="18"/>
        </w:rPr>
        <w:t>23</w:t>
      </w:r>
      <w:r w:rsidRPr="00980567">
        <w:rPr>
          <w:rFonts w:ascii="LM Roman 10" w:hAnsi="LM Roman 10"/>
          <w:sz w:val="22"/>
          <w:szCs w:val="18"/>
        </w:rPr>
        <w:t>.</w:t>
      </w:r>
    </w:p>
    <w:p w14:paraId="21CDCF59" w14:textId="6F985CBA" w:rsidR="00980567" w:rsidRDefault="00980567" w:rsidP="008B5058">
      <w:pPr>
        <w:rPr>
          <w:rFonts w:ascii="LM Roman 10" w:hAnsi="LM Roman 10"/>
          <w:sz w:val="22"/>
          <w:szCs w:val="18"/>
        </w:rPr>
      </w:pPr>
    </w:p>
    <w:p w14:paraId="432A2BC7" w14:textId="77777777" w:rsidR="00980567" w:rsidRDefault="00980567" w:rsidP="008B5058">
      <w:pPr>
        <w:rPr>
          <w:rFonts w:ascii="LM Roman 10" w:hAnsi="LM Roman 10"/>
          <w:sz w:val="22"/>
          <w:szCs w:val="18"/>
        </w:rPr>
      </w:pPr>
    </w:p>
    <w:p w14:paraId="1552B312" w14:textId="77777777" w:rsidR="00980567" w:rsidRPr="00980567" w:rsidRDefault="00980567" w:rsidP="00226513">
      <w:pPr>
        <w:keepNext/>
        <w:spacing w:after="0"/>
        <w:jc w:val="center"/>
        <w:rPr>
          <w:rFonts w:ascii="LM Roman 10" w:hAnsi="LM Roman 10"/>
        </w:rPr>
      </w:pPr>
      <w:r w:rsidRPr="00980567">
        <w:rPr>
          <w:rFonts w:ascii="LM Roman 10" w:hAnsi="LM Roman 10"/>
          <w:noProof/>
        </w:rPr>
        <w:lastRenderedPageBreak/>
        <w:drawing>
          <wp:inline distT="0" distB="0" distL="0" distR="0" wp14:anchorId="3F7669C2" wp14:editId="7E74DA12">
            <wp:extent cx="5054575" cy="7625301"/>
            <wp:effectExtent l="0" t="0" r="0" b="0"/>
            <wp:docPr id="217" name="Resim 217"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69057" cy="7647148"/>
                    </a:xfrm>
                    <a:prstGeom prst="rect">
                      <a:avLst/>
                    </a:prstGeom>
                  </pic:spPr>
                </pic:pic>
              </a:graphicData>
            </a:graphic>
          </wp:inline>
        </w:drawing>
      </w:r>
    </w:p>
    <w:p w14:paraId="0B61F38A" w14:textId="4BCAEB76" w:rsidR="00AE2035" w:rsidRPr="00BB13B0" w:rsidRDefault="00980567" w:rsidP="00BB13B0">
      <w:pPr>
        <w:pStyle w:val="ResimYazs"/>
        <w:jc w:val="center"/>
        <w:rPr>
          <w:rFonts w:ascii="LM Roman 10" w:hAnsi="LM Roman 10"/>
          <w:sz w:val="24"/>
          <w:szCs w:val="20"/>
        </w:rPr>
      </w:pPr>
      <w:bookmarkStart w:id="153" w:name="_Toc20172215"/>
      <w:r w:rsidRPr="00980567">
        <w:rPr>
          <w:rFonts w:ascii="LM Roman 10" w:hAnsi="LM Roman 10"/>
          <w:sz w:val="22"/>
          <w:szCs w:val="20"/>
        </w:rPr>
        <w:t xml:space="preserve">Figure </w:t>
      </w:r>
      <w:r w:rsidRPr="00980567">
        <w:rPr>
          <w:rFonts w:ascii="LM Roman 10" w:hAnsi="LM Roman 10"/>
          <w:sz w:val="22"/>
          <w:szCs w:val="20"/>
        </w:rPr>
        <w:fldChar w:fldCharType="begin"/>
      </w:r>
      <w:r w:rsidRPr="00980567">
        <w:rPr>
          <w:rFonts w:ascii="LM Roman 10" w:hAnsi="LM Roman 10"/>
          <w:sz w:val="22"/>
          <w:szCs w:val="20"/>
        </w:rPr>
        <w:instrText xml:space="preserve"> SEQ Figure \* ARABIC </w:instrText>
      </w:r>
      <w:r w:rsidRPr="00980567">
        <w:rPr>
          <w:rFonts w:ascii="LM Roman 10" w:hAnsi="LM Roman 10"/>
          <w:sz w:val="22"/>
          <w:szCs w:val="20"/>
        </w:rPr>
        <w:fldChar w:fldCharType="separate"/>
      </w:r>
      <w:r w:rsidR="00183851">
        <w:rPr>
          <w:rFonts w:ascii="LM Roman 10" w:hAnsi="LM Roman 10"/>
          <w:noProof/>
          <w:sz w:val="22"/>
          <w:szCs w:val="20"/>
        </w:rPr>
        <w:t>23</w:t>
      </w:r>
      <w:r w:rsidRPr="00980567">
        <w:rPr>
          <w:rFonts w:ascii="LM Roman 10" w:hAnsi="LM Roman 10"/>
          <w:sz w:val="22"/>
          <w:szCs w:val="20"/>
        </w:rPr>
        <w:fldChar w:fldCharType="end"/>
      </w:r>
      <w:r w:rsidR="00226513">
        <w:rPr>
          <w:rFonts w:ascii="LM Roman 10" w:hAnsi="LM Roman 10"/>
          <w:sz w:val="22"/>
          <w:szCs w:val="20"/>
        </w:rPr>
        <w:t>:</w:t>
      </w:r>
      <w:r w:rsidRPr="00980567">
        <w:rPr>
          <w:rFonts w:ascii="LM Roman 10" w:hAnsi="LM Roman 10"/>
          <w:sz w:val="22"/>
          <w:szCs w:val="20"/>
        </w:rPr>
        <w:t xml:space="preserve"> </w:t>
      </w:r>
      <w:r w:rsidR="008E7CFB" w:rsidRPr="008E7CFB">
        <w:rPr>
          <w:rFonts w:ascii="LM Roman 10" w:hAnsi="LM Roman 10"/>
          <w:sz w:val="22"/>
          <w:szCs w:val="20"/>
        </w:rPr>
        <w:t>Detected Security Events Samples between 14</w:t>
      </w:r>
      <w:r w:rsidR="008E7CFB">
        <w:rPr>
          <w:rFonts w:ascii="LM Roman 10" w:hAnsi="LM Roman 10"/>
          <w:sz w:val="22"/>
          <w:szCs w:val="20"/>
        </w:rPr>
        <w:t xml:space="preserve"> and</w:t>
      </w:r>
      <w:r w:rsidR="008E7CFB" w:rsidRPr="008E7CFB">
        <w:rPr>
          <w:rFonts w:ascii="LM Roman 10" w:hAnsi="LM Roman 10"/>
          <w:sz w:val="22"/>
          <w:szCs w:val="20"/>
        </w:rPr>
        <w:t xml:space="preserve"> 28 December 2015</w:t>
      </w:r>
      <w:bookmarkEnd w:id="153"/>
    </w:p>
    <w:p w14:paraId="25447B54" w14:textId="155C88E3" w:rsidR="00386577" w:rsidRDefault="00855484" w:rsidP="00855484">
      <w:pPr>
        <w:rPr>
          <w:rFonts w:ascii="LM Roman 10" w:hAnsi="LM Roman 10"/>
          <w:sz w:val="22"/>
          <w:szCs w:val="18"/>
        </w:rPr>
      </w:pPr>
      <w:r w:rsidRPr="00855484">
        <w:rPr>
          <w:rFonts w:ascii="LM Roman 10" w:hAnsi="LM Roman 10"/>
          <w:sz w:val="22"/>
          <w:szCs w:val="18"/>
        </w:rPr>
        <w:lastRenderedPageBreak/>
        <w:t>As we explained in section 3.</w:t>
      </w:r>
      <w:r w:rsidR="00E26823">
        <w:rPr>
          <w:rFonts w:ascii="LM Roman 10" w:hAnsi="LM Roman 10"/>
          <w:sz w:val="22"/>
          <w:szCs w:val="18"/>
        </w:rPr>
        <w:t>2 (</w:t>
      </w:r>
      <w:r w:rsidR="00E26823" w:rsidRPr="00E26823">
        <w:rPr>
          <w:rFonts w:ascii="LM Roman 10" w:hAnsi="LM Roman 10"/>
          <w:sz w:val="22"/>
          <w:szCs w:val="18"/>
        </w:rPr>
        <w:t>Determination of Cybersecurity Related Keywords Vector</w:t>
      </w:r>
      <w:r w:rsidR="00E26823">
        <w:rPr>
          <w:rFonts w:ascii="LM Roman 10" w:hAnsi="LM Roman 10"/>
          <w:sz w:val="22"/>
          <w:szCs w:val="18"/>
        </w:rPr>
        <w:t>)</w:t>
      </w:r>
      <w:r w:rsidRPr="00855484">
        <w:rPr>
          <w:rFonts w:ascii="LM Roman 10" w:hAnsi="LM Roman 10"/>
          <w:sz w:val="22"/>
          <w:szCs w:val="18"/>
        </w:rPr>
        <w:t xml:space="preserve">, we </w:t>
      </w:r>
      <w:r w:rsidR="00E26823">
        <w:rPr>
          <w:rFonts w:ascii="LM Roman 10" w:hAnsi="LM Roman 10"/>
          <w:sz w:val="22"/>
          <w:szCs w:val="18"/>
        </w:rPr>
        <w:t>used one</w:t>
      </w:r>
      <w:r w:rsidRPr="00855484">
        <w:rPr>
          <w:rFonts w:ascii="LM Roman 10" w:hAnsi="LM Roman 10"/>
          <w:sz w:val="22"/>
          <w:szCs w:val="18"/>
        </w:rPr>
        <w:t xml:space="preserve"> of the past cybersecurity incidents. We used Term Frequency</w:t>
      </w:r>
      <w:r w:rsidR="00E26823">
        <w:rPr>
          <w:rFonts w:ascii="LM Roman 10" w:hAnsi="LM Roman 10"/>
          <w:sz w:val="22"/>
          <w:szCs w:val="18"/>
        </w:rPr>
        <w:t xml:space="preserve"> </w:t>
      </w:r>
      <w:r w:rsidRPr="00855484">
        <w:rPr>
          <w:rFonts w:ascii="LM Roman 10" w:hAnsi="LM Roman 10"/>
          <w:sz w:val="22"/>
          <w:szCs w:val="18"/>
        </w:rPr>
        <w:t>-</w:t>
      </w:r>
      <w:r w:rsidR="00E26823">
        <w:rPr>
          <w:rFonts w:ascii="LM Roman 10" w:hAnsi="LM Roman 10"/>
          <w:sz w:val="22"/>
          <w:szCs w:val="18"/>
        </w:rPr>
        <w:t xml:space="preserve"> </w:t>
      </w:r>
      <w:r w:rsidRPr="00855484">
        <w:rPr>
          <w:rFonts w:ascii="LM Roman 10" w:hAnsi="LM Roman 10"/>
          <w:sz w:val="22"/>
          <w:szCs w:val="18"/>
        </w:rPr>
        <w:t>Inverse Document Frequency (TF-IDF) analysis of the news and tweets just before the cybersecurity event (premise) and immediately after the event</w:t>
      </w:r>
      <w:r w:rsidR="00E26823">
        <w:rPr>
          <w:rFonts w:ascii="LM Roman 10" w:hAnsi="LM Roman 10"/>
          <w:sz w:val="22"/>
          <w:szCs w:val="18"/>
        </w:rPr>
        <w:t xml:space="preserve">. </w:t>
      </w:r>
      <w:r w:rsidR="00386577">
        <w:rPr>
          <w:rFonts w:ascii="LM Roman 10" w:hAnsi="LM Roman 10"/>
          <w:sz w:val="22"/>
          <w:szCs w:val="18"/>
        </w:rPr>
        <w:t>For immediately after phase, we used two</w:t>
      </w:r>
      <w:r w:rsidR="00484FB8">
        <w:rPr>
          <w:rFonts w:ascii="LM Roman 10" w:hAnsi="LM Roman 10"/>
          <w:sz w:val="22"/>
          <w:szCs w:val="18"/>
        </w:rPr>
        <w:t xml:space="preserve"> different </w:t>
      </w:r>
      <w:r w:rsidR="00386577">
        <w:rPr>
          <w:rFonts w:ascii="LM Roman 10" w:hAnsi="LM Roman 10"/>
          <w:sz w:val="22"/>
          <w:szCs w:val="18"/>
        </w:rPr>
        <w:t xml:space="preserve">time </w:t>
      </w:r>
      <w:r w:rsidR="007D217F">
        <w:rPr>
          <w:rFonts w:ascii="LM Roman 10" w:hAnsi="LM Roman 10"/>
          <w:sz w:val="22"/>
          <w:szCs w:val="18"/>
        </w:rPr>
        <w:t>intervals</w:t>
      </w:r>
      <w:r w:rsidR="00386577">
        <w:rPr>
          <w:rFonts w:ascii="LM Roman 10" w:hAnsi="LM Roman 10"/>
          <w:sz w:val="22"/>
          <w:szCs w:val="18"/>
        </w:rPr>
        <w:t xml:space="preserve"> for testing. First one is the attack day, and the second one is the tw</w:t>
      </w:r>
      <w:r w:rsidR="00484FB8">
        <w:rPr>
          <w:rFonts w:ascii="LM Roman 10" w:hAnsi="LM Roman 10"/>
          <w:sz w:val="22"/>
          <w:szCs w:val="18"/>
        </w:rPr>
        <w:t>o</w:t>
      </w:r>
      <w:r w:rsidR="00386577">
        <w:rPr>
          <w:rFonts w:ascii="LM Roman 10" w:hAnsi="LM Roman 10"/>
          <w:sz w:val="22"/>
          <w:szCs w:val="18"/>
        </w:rPr>
        <w:t xml:space="preserve"> weeks period after the attack. We used the attack day for sensitivity test. </w:t>
      </w:r>
      <w:bookmarkStart w:id="154" w:name="_Hlk18960166"/>
      <w:r w:rsidR="00386577">
        <w:rPr>
          <w:rFonts w:ascii="LM Roman 10" w:hAnsi="LM Roman 10"/>
          <w:sz w:val="22"/>
          <w:szCs w:val="18"/>
        </w:rPr>
        <w:t xml:space="preserve">Our solution is accepted as successful in terms of sensitivity </w:t>
      </w:r>
      <w:bookmarkEnd w:id="154"/>
      <w:r w:rsidR="00386577">
        <w:rPr>
          <w:rFonts w:ascii="LM Roman 10" w:hAnsi="LM Roman 10"/>
          <w:sz w:val="22"/>
          <w:szCs w:val="18"/>
        </w:rPr>
        <w:t xml:space="preserve">if it can detect the cybersecurity event at the attack day. We used two weeks of period after attack for certainty. </w:t>
      </w:r>
      <w:r w:rsidR="00386577" w:rsidRPr="00386577">
        <w:rPr>
          <w:rFonts w:ascii="LM Roman 10" w:hAnsi="LM Roman 10"/>
          <w:sz w:val="22"/>
          <w:szCs w:val="18"/>
        </w:rPr>
        <w:t>Our solution is accepted as successful in terms o</w:t>
      </w:r>
      <w:r w:rsidR="00386577">
        <w:rPr>
          <w:rFonts w:ascii="LM Roman 10" w:hAnsi="LM Roman 10"/>
          <w:sz w:val="22"/>
          <w:szCs w:val="18"/>
        </w:rPr>
        <w:t>f certainty if there is not so many</w:t>
      </w:r>
      <w:r w:rsidR="007D217F">
        <w:rPr>
          <w:rFonts w:ascii="LM Roman 10" w:hAnsi="LM Roman 10"/>
          <w:sz w:val="22"/>
          <w:szCs w:val="18"/>
        </w:rPr>
        <w:t xml:space="preserve"> </w:t>
      </w:r>
      <w:r w:rsidR="00386577">
        <w:rPr>
          <w:rFonts w:ascii="LM Roman 10" w:hAnsi="LM Roman 10"/>
          <w:sz w:val="22"/>
          <w:szCs w:val="18"/>
        </w:rPr>
        <w:t>(more than %30) false</w:t>
      </w:r>
      <w:r w:rsidR="00484FB8">
        <w:rPr>
          <w:rFonts w:ascii="LM Roman 10" w:hAnsi="LM Roman 10"/>
          <w:sz w:val="22"/>
          <w:szCs w:val="18"/>
        </w:rPr>
        <w:t>-</w:t>
      </w:r>
      <w:r w:rsidR="00386577">
        <w:rPr>
          <w:rFonts w:ascii="LM Roman 10" w:hAnsi="LM Roman 10"/>
          <w:sz w:val="22"/>
          <w:szCs w:val="18"/>
        </w:rPr>
        <w:t xml:space="preserve">positive cybersecurity event detection within two weeks </w:t>
      </w:r>
      <w:r w:rsidR="007D217F">
        <w:rPr>
          <w:rFonts w:ascii="LM Roman 10" w:hAnsi="LM Roman 10"/>
          <w:sz w:val="22"/>
          <w:szCs w:val="18"/>
        </w:rPr>
        <w:t>period</w:t>
      </w:r>
      <w:r w:rsidR="00386577">
        <w:rPr>
          <w:rFonts w:ascii="LM Roman 10" w:hAnsi="LM Roman 10"/>
          <w:sz w:val="22"/>
          <w:szCs w:val="18"/>
        </w:rPr>
        <w:t xml:space="preserve"> after a cybersecurity event. According to these success criteria, we train our software solution with the datasets and cybersecurity</w:t>
      </w:r>
      <w:r w:rsidR="00484FB8">
        <w:rPr>
          <w:rFonts w:ascii="LM Roman 10" w:hAnsi="LM Roman 10"/>
          <w:sz w:val="22"/>
          <w:szCs w:val="18"/>
        </w:rPr>
        <w:t>-</w:t>
      </w:r>
      <w:r w:rsidR="00386577">
        <w:rPr>
          <w:rFonts w:ascii="LM Roman 10" w:hAnsi="LM Roman 10"/>
          <w:sz w:val="22"/>
          <w:szCs w:val="18"/>
        </w:rPr>
        <w:t>related keyword</w:t>
      </w:r>
      <w:r w:rsidRPr="00855484">
        <w:rPr>
          <w:rFonts w:ascii="LM Roman 10" w:hAnsi="LM Roman 10"/>
          <w:sz w:val="22"/>
          <w:szCs w:val="18"/>
        </w:rPr>
        <w:t xml:space="preserve"> lists</w:t>
      </w:r>
      <w:r w:rsidR="00386577">
        <w:rPr>
          <w:rFonts w:ascii="LM Roman 10" w:hAnsi="LM Roman 10"/>
          <w:sz w:val="22"/>
          <w:szCs w:val="18"/>
        </w:rPr>
        <w:t>. Th</w:t>
      </w:r>
      <w:r w:rsidR="00484FB8">
        <w:rPr>
          <w:rFonts w:ascii="LM Roman 10" w:hAnsi="LM Roman 10"/>
          <w:sz w:val="22"/>
          <w:szCs w:val="18"/>
        </w:rPr>
        <w:t>e</w:t>
      </w:r>
      <w:r w:rsidR="00386577">
        <w:rPr>
          <w:rFonts w:ascii="LM Roman 10" w:hAnsi="LM Roman 10"/>
          <w:sz w:val="22"/>
          <w:szCs w:val="18"/>
        </w:rPr>
        <w:t xml:space="preserve">n update our keyword lists according to the results. </w:t>
      </w:r>
    </w:p>
    <w:p w14:paraId="7B323539" w14:textId="72AC4E81" w:rsidR="00AE2035" w:rsidRPr="009E1A4E" w:rsidRDefault="00855484" w:rsidP="00855484">
      <w:pPr>
        <w:rPr>
          <w:rFonts w:ascii="LM Roman 10" w:hAnsi="LM Roman 10"/>
          <w:sz w:val="22"/>
          <w:szCs w:val="18"/>
        </w:rPr>
      </w:pPr>
      <w:r w:rsidRPr="00855484">
        <w:rPr>
          <w:rFonts w:ascii="LM Roman 10" w:hAnsi="LM Roman 10"/>
          <w:sz w:val="22"/>
          <w:szCs w:val="18"/>
        </w:rPr>
        <w:t xml:space="preserve">With using these lists, we tested the method and its accuracy in independent data set which is nic.tr </w:t>
      </w:r>
      <w:r w:rsidR="00E26823">
        <w:rPr>
          <w:rFonts w:ascii="LM Roman 10" w:hAnsi="LM Roman 10"/>
          <w:sz w:val="22"/>
          <w:szCs w:val="18"/>
        </w:rPr>
        <w:t xml:space="preserve">DDOS </w:t>
      </w:r>
      <w:r w:rsidRPr="00855484">
        <w:rPr>
          <w:rFonts w:ascii="LM Roman 10" w:hAnsi="LM Roman 10"/>
          <w:sz w:val="22"/>
          <w:szCs w:val="18"/>
        </w:rPr>
        <w:t xml:space="preserve">attack dataset in the present section. </w:t>
      </w:r>
      <w:r w:rsidR="00386577">
        <w:rPr>
          <w:rFonts w:ascii="LM Roman 10" w:hAnsi="LM Roman 10"/>
          <w:sz w:val="22"/>
          <w:szCs w:val="18"/>
        </w:rPr>
        <w:t xml:space="preserve"> </w:t>
      </w:r>
      <w:r w:rsidRPr="00855484">
        <w:rPr>
          <w:rFonts w:ascii="LM Roman 10" w:hAnsi="LM Roman 10"/>
          <w:sz w:val="22"/>
          <w:szCs w:val="18"/>
        </w:rPr>
        <w:t>As can be seen in Figure 22 and Figure 23, our software solution can successfully detect the nic.tr DDOS attack</w:t>
      </w:r>
      <w:r w:rsidR="00386577">
        <w:rPr>
          <w:rFonts w:ascii="LM Roman 10" w:hAnsi="LM Roman 10"/>
          <w:sz w:val="22"/>
          <w:szCs w:val="18"/>
        </w:rPr>
        <w:t xml:space="preserve"> in terms of sensitivity and certainty</w:t>
      </w:r>
      <w:r w:rsidRPr="00855484">
        <w:rPr>
          <w:rFonts w:ascii="LM Roman 10" w:hAnsi="LM Roman 10"/>
          <w:sz w:val="22"/>
          <w:szCs w:val="18"/>
        </w:rPr>
        <w:t xml:space="preserve"> and passed our test.</w:t>
      </w:r>
    </w:p>
    <w:p w14:paraId="53A4C815" w14:textId="5929A71D" w:rsidR="00732834" w:rsidRPr="00D0049D" w:rsidRDefault="00D11D65" w:rsidP="0062246F">
      <w:pPr>
        <w:pStyle w:val="Balk2"/>
      </w:pPr>
      <w:bookmarkStart w:id="155" w:name="_Toc20171920"/>
      <w:r w:rsidRPr="004827E0">
        <w:t>Successful Cybersecurity Event Detection Samples</w:t>
      </w:r>
      <w:bookmarkEnd w:id="155"/>
    </w:p>
    <w:p w14:paraId="65C462E2" w14:textId="2DFCEAB6" w:rsidR="00D11D65" w:rsidRPr="00D0049D" w:rsidRDefault="0093692E" w:rsidP="0062246F">
      <w:pPr>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40C493D5" w14:textId="34B0421D" w:rsidR="004963DE" w:rsidRPr="00D0049D" w:rsidRDefault="00345592" w:rsidP="0062246F">
      <w:pPr>
        <w:pStyle w:val="Balk3"/>
      </w:pPr>
      <w:bookmarkStart w:id="156" w:name="_Toc20171921"/>
      <w:r w:rsidRPr="004827E0">
        <w:t>WhatsApp</w:t>
      </w:r>
      <w:r w:rsidR="005B50AD" w:rsidRPr="004827E0">
        <w:t xml:space="preserve"> Spyware Attack</w:t>
      </w:r>
      <w:bookmarkEnd w:id="156"/>
      <w:r w:rsidR="005B50AD" w:rsidRPr="004827E0">
        <w:t xml:space="preserve"> </w:t>
      </w:r>
    </w:p>
    <w:p w14:paraId="4638F417" w14:textId="36F5EE7F" w:rsidR="0039163A" w:rsidRPr="004827E0" w:rsidRDefault="0039163A" w:rsidP="0062246F">
      <w:pPr>
        <w:rPr>
          <w:rFonts w:ascii="LM Roman 10" w:hAnsi="LM Roman 10"/>
          <w:sz w:val="22"/>
          <w:szCs w:val="18"/>
        </w:rPr>
      </w:pPr>
      <w:r w:rsidRPr="004827E0">
        <w:rPr>
          <w:rFonts w:ascii="LM Roman 10" w:hAnsi="LM Roman 10"/>
          <w:sz w:val="22"/>
          <w:szCs w:val="18"/>
        </w:rPr>
        <w:t xml:space="preserve">As can be seen in the </w:t>
      </w:r>
      <w:r w:rsidR="00E714D7">
        <w:rPr>
          <w:rFonts w:ascii="LM Roman 10" w:hAnsi="LM Roman 10"/>
          <w:sz w:val="22"/>
          <w:szCs w:val="18"/>
        </w:rPr>
        <w:t>F</w:t>
      </w:r>
      <w:r w:rsidRPr="004827E0">
        <w:rPr>
          <w:rFonts w:ascii="LM Roman 10" w:hAnsi="LM Roman 10"/>
          <w:sz w:val="22"/>
          <w:szCs w:val="18"/>
        </w:rPr>
        <w:t xml:space="preserve">igure </w:t>
      </w:r>
      <w:r w:rsidR="00E714D7">
        <w:rPr>
          <w:rFonts w:ascii="LM Roman 10" w:hAnsi="LM Roman 10"/>
          <w:sz w:val="22"/>
          <w:szCs w:val="18"/>
        </w:rPr>
        <w:t>24</w:t>
      </w:r>
      <w:r w:rsidRPr="004827E0">
        <w:rPr>
          <w:rFonts w:ascii="LM Roman 10" w:hAnsi="LM Roman 10"/>
          <w:sz w:val="22"/>
          <w:szCs w:val="18"/>
        </w:rPr>
        <w:t xml:space="preserve">,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rPr>
          <w:rFonts w:ascii="LM Roman 10" w:hAnsi="LM Roman 10"/>
        </w:rPr>
      </w:pPr>
    </w:p>
    <w:p w14:paraId="50FE9E12" w14:textId="77777777" w:rsidR="0039163A" w:rsidRPr="004827E0" w:rsidRDefault="0039163A" w:rsidP="0062246F">
      <w:pPr>
        <w:keepNext/>
        <w:rPr>
          <w:rFonts w:ascii="LM Roman 10" w:hAnsi="LM Roman 10"/>
        </w:rPr>
      </w:pPr>
      <w:r w:rsidRPr="004827E0">
        <w:rPr>
          <w:rFonts w:ascii="LM Roman 10" w:hAnsi="LM Roman 10"/>
          <w:noProof/>
        </w:rPr>
        <w:lastRenderedPageBreak/>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1562735"/>
                    </a:xfrm>
                    <a:prstGeom prst="rect">
                      <a:avLst/>
                    </a:prstGeom>
                  </pic:spPr>
                </pic:pic>
              </a:graphicData>
            </a:graphic>
          </wp:inline>
        </w:drawing>
      </w:r>
    </w:p>
    <w:p w14:paraId="1B07EDD4" w14:textId="2563364F" w:rsidR="00A11269" w:rsidRPr="00800040" w:rsidRDefault="0039163A" w:rsidP="00800040">
      <w:pPr>
        <w:pStyle w:val="ResimYazs"/>
        <w:jc w:val="center"/>
        <w:rPr>
          <w:rFonts w:ascii="LM Roman 10" w:hAnsi="LM Roman 10"/>
          <w:sz w:val="22"/>
          <w:szCs w:val="20"/>
        </w:rPr>
      </w:pPr>
      <w:bookmarkStart w:id="157" w:name="_Toc2017221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24</w:t>
      </w:r>
      <w:r w:rsidRPr="004827E0">
        <w:rPr>
          <w:rFonts w:ascii="LM Roman 10" w:hAnsi="LM Roman 10"/>
          <w:sz w:val="22"/>
          <w:szCs w:val="20"/>
        </w:rPr>
        <w:fldChar w:fldCharType="end"/>
      </w:r>
      <w:r w:rsidR="008356AA">
        <w:rPr>
          <w:rFonts w:ascii="LM Roman 10" w:hAnsi="LM Roman 10"/>
          <w:sz w:val="22"/>
          <w:szCs w:val="20"/>
        </w:rPr>
        <w:t>:</w:t>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57"/>
    </w:p>
    <w:p w14:paraId="7D0A4F0C" w14:textId="2B46CD1D" w:rsidR="0062246F" w:rsidRPr="004827E0" w:rsidRDefault="00A11269" w:rsidP="00800040">
      <w:pPr>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58"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58"/>
      <w:r w:rsidRPr="004827E0">
        <w:rPr>
          <w:rFonts w:ascii="LM Roman 10" w:hAnsi="LM Roman 10"/>
          <w:sz w:val="22"/>
          <w:szCs w:val="18"/>
        </w:rPr>
        <w:t>sees the “WhatsApp Spyware Attack” event in the user interface 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42BF3A84" w14:textId="563795A5" w:rsidR="004827E0" w:rsidRPr="004827E0" w:rsidRDefault="005874D7" w:rsidP="00800040">
      <w:pPr>
        <w:rPr>
          <w:rFonts w:ascii="LM Roman 10" w:hAnsi="LM Roman 10"/>
          <w:sz w:val="22"/>
          <w:szCs w:val="18"/>
        </w:rPr>
      </w:pPr>
      <w:r w:rsidRPr="004827E0">
        <w:rPr>
          <w:rFonts w:ascii="LM Roman 10" w:hAnsi="LM Roman 10"/>
          <w:sz w:val="22"/>
          <w:szCs w:val="18"/>
        </w:rPr>
        <w:t xml:space="preserve">There are two entities as “meksika” which is the Turkish synonym of Mexico, and “israil” which is the Turkish synonym of Israel. 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xml:space="preserve">. Therefore “israil”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r w:rsidR="00F4312C" w:rsidRPr="004827E0">
        <w:rPr>
          <w:rFonts w:ascii="LM Roman 10" w:hAnsi="LM Roman 10"/>
          <w:sz w:val="22"/>
          <w:szCs w:val="18"/>
        </w:rPr>
        <w:t>cyber-attack</w:t>
      </w:r>
      <w:r w:rsidRPr="004827E0">
        <w:rPr>
          <w:rFonts w:ascii="LM Roman 10" w:hAnsi="LM Roman 10"/>
          <w:sz w:val="22"/>
          <w:szCs w:val="18"/>
        </w:rPr>
        <w:t>. That is why we capture the “meksika” entity.</w:t>
      </w:r>
    </w:p>
    <w:p w14:paraId="74244839" w14:textId="2D74B90E" w:rsidR="00D11D65" w:rsidRPr="00800040" w:rsidRDefault="005874D7" w:rsidP="003D1620">
      <w:pPr>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55C1AACA" w14:textId="293A98FD" w:rsidR="00D11D65" w:rsidRPr="00800040" w:rsidRDefault="00977DCD" w:rsidP="005F395B">
      <w:pPr>
        <w:pStyle w:val="Balk3"/>
      </w:pPr>
      <w:bookmarkStart w:id="159" w:name="_Hlk9456134"/>
      <w:bookmarkStart w:id="160" w:name="_Toc20171922"/>
      <w:r w:rsidRPr="004827E0">
        <w:t xml:space="preserve">Vulnerabilities in </w:t>
      </w:r>
      <w:bookmarkStart w:id="161" w:name="_Hlk9374606"/>
      <w:r w:rsidRPr="004827E0">
        <w:t>Remote Patient Tracking System Applications</w:t>
      </w:r>
      <w:bookmarkEnd w:id="159"/>
      <w:bookmarkEnd w:id="160"/>
      <w:bookmarkEnd w:id="161"/>
    </w:p>
    <w:p w14:paraId="1D99061E" w14:textId="3A944FFF" w:rsidR="005F395B" w:rsidRDefault="0027182B" w:rsidP="00800040">
      <w:pPr>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66CDC99E" w14:textId="77777777" w:rsidR="00F24D56" w:rsidRPr="00800040" w:rsidRDefault="00F24D56" w:rsidP="00800040">
      <w:pPr>
        <w:rPr>
          <w:rFonts w:ascii="LM Roman 10" w:hAnsi="LM Roman 10"/>
          <w:sz w:val="22"/>
          <w:szCs w:val="18"/>
        </w:rPr>
      </w:pPr>
    </w:p>
    <w:p w14:paraId="59C220DF" w14:textId="77777777" w:rsidR="0027182B" w:rsidRPr="004827E0" w:rsidRDefault="0027182B" w:rsidP="005F395B">
      <w:pPr>
        <w:keepNext/>
        <w:rPr>
          <w:rFonts w:ascii="LM Roman 10" w:hAnsi="LM Roman 10"/>
        </w:rPr>
      </w:pPr>
      <w:r w:rsidRPr="004827E0">
        <w:rPr>
          <w:rFonts w:ascii="LM Roman 10" w:hAnsi="LM Roman 10"/>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782320"/>
                    </a:xfrm>
                    <a:prstGeom prst="rect">
                      <a:avLst/>
                    </a:prstGeom>
                  </pic:spPr>
                </pic:pic>
              </a:graphicData>
            </a:graphic>
          </wp:inline>
        </w:drawing>
      </w:r>
    </w:p>
    <w:p w14:paraId="2C9BD9F7" w14:textId="7A71B5CE" w:rsidR="005874D7" w:rsidRPr="004827E0" w:rsidRDefault="0027182B" w:rsidP="004827E0">
      <w:pPr>
        <w:pStyle w:val="ResimYazs"/>
        <w:jc w:val="center"/>
        <w:rPr>
          <w:rFonts w:ascii="LM Roman 10" w:hAnsi="LM Roman 10"/>
          <w:sz w:val="22"/>
          <w:szCs w:val="20"/>
        </w:rPr>
      </w:pPr>
      <w:bookmarkStart w:id="162" w:name="_Toc2017221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25</w:t>
      </w:r>
      <w:r w:rsidRPr="004827E0">
        <w:rPr>
          <w:rFonts w:ascii="LM Roman 10" w:hAnsi="LM Roman 10"/>
          <w:sz w:val="22"/>
          <w:szCs w:val="20"/>
        </w:rPr>
        <w:fldChar w:fldCharType="end"/>
      </w:r>
      <w:r w:rsidR="00800040">
        <w:rPr>
          <w:rFonts w:ascii="LM Roman 10" w:hAnsi="LM Roman 10"/>
          <w:sz w:val="22"/>
          <w:szCs w:val="20"/>
        </w:rPr>
        <w:t>:</w:t>
      </w:r>
      <w:r w:rsidRPr="004827E0">
        <w:rPr>
          <w:rFonts w:ascii="LM Roman 10" w:hAnsi="LM Roman 10"/>
          <w:sz w:val="22"/>
          <w:szCs w:val="20"/>
        </w:rPr>
        <w:t xml:space="preserve"> STM Warns about Remote Patient Tracking System Applications</w:t>
      </w:r>
      <w:bookmarkEnd w:id="162"/>
    </w:p>
    <w:p w14:paraId="3F54ED16" w14:textId="77777777" w:rsidR="0027182B" w:rsidRPr="004827E0" w:rsidRDefault="0027182B" w:rsidP="005F395B">
      <w:pPr>
        <w:rPr>
          <w:rFonts w:ascii="LM Roman 10" w:hAnsi="LM Roman 10"/>
        </w:rPr>
      </w:pPr>
    </w:p>
    <w:p w14:paraId="16061FC9" w14:textId="0BFCE680" w:rsidR="008F135A" w:rsidRPr="004827E0" w:rsidRDefault="0027182B" w:rsidP="00800040">
      <w:pPr>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2F995403" w14:textId="133BFA3D" w:rsidR="004963DE" w:rsidRPr="00800040" w:rsidRDefault="004963DE" w:rsidP="005F395B">
      <w:pPr>
        <w:pStyle w:val="Balk3"/>
      </w:pPr>
      <w:bookmarkStart w:id="163" w:name="_Toc20171923"/>
      <w:r w:rsidRPr="004827E0">
        <w:t>Other Successful Detection Examples</w:t>
      </w:r>
      <w:bookmarkEnd w:id="163"/>
    </w:p>
    <w:p w14:paraId="11146273" w14:textId="7FBCA662" w:rsidR="00902A49" w:rsidRDefault="004963DE" w:rsidP="005F395B">
      <w:pPr>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034804B4" w14:textId="77777777" w:rsidR="00F24D56" w:rsidRPr="00E96451" w:rsidRDefault="00F24D56" w:rsidP="005F395B">
      <w:pPr>
        <w:rPr>
          <w:rFonts w:ascii="LM Roman 10" w:hAnsi="LM Roman 10"/>
          <w:sz w:val="22"/>
          <w:szCs w:val="18"/>
        </w:rPr>
      </w:pPr>
    </w:p>
    <w:p w14:paraId="01D238A8" w14:textId="77777777" w:rsidR="00C3208A" w:rsidRPr="004827E0" w:rsidRDefault="00C3208A" w:rsidP="005F395B">
      <w:pPr>
        <w:keepNext/>
        <w:rPr>
          <w:rFonts w:ascii="LM Roman 10" w:hAnsi="LM Roman 10"/>
        </w:rPr>
      </w:pPr>
      <w:r w:rsidRPr="004827E0">
        <w:rPr>
          <w:rFonts w:ascii="LM Roman 10" w:hAnsi="LM Roman 10"/>
          <w:noProof/>
        </w:rPr>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1153795"/>
                    </a:xfrm>
                    <a:prstGeom prst="rect">
                      <a:avLst/>
                    </a:prstGeom>
                  </pic:spPr>
                </pic:pic>
              </a:graphicData>
            </a:graphic>
          </wp:inline>
        </w:drawing>
      </w:r>
    </w:p>
    <w:p w14:paraId="30ED2436" w14:textId="7F7BA138" w:rsidR="00A92250" w:rsidRPr="00800040" w:rsidRDefault="00C3208A" w:rsidP="0025391F">
      <w:pPr>
        <w:pStyle w:val="ResimYazs"/>
        <w:spacing w:after="240"/>
        <w:jc w:val="center"/>
        <w:rPr>
          <w:rFonts w:ascii="LM Roman 10" w:hAnsi="LM Roman 10"/>
          <w:sz w:val="22"/>
          <w:szCs w:val="20"/>
        </w:rPr>
      </w:pPr>
      <w:bookmarkStart w:id="164" w:name="_Toc2017221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26</w:t>
      </w:r>
      <w:r w:rsidRPr="004827E0">
        <w:rPr>
          <w:rFonts w:ascii="LM Roman 10" w:hAnsi="LM Roman 10"/>
          <w:sz w:val="22"/>
          <w:szCs w:val="20"/>
        </w:rPr>
        <w:fldChar w:fldCharType="end"/>
      </w:r>
      <w:r w:rsidR="00800040">
        <w:rPr>
          <w:rFonts w:ascii="LM Roman 10" w:hAnsi="LM Roman 10"/>
          <w:sz w:val="22"/>
          <w:szCs w:val="20"/>
        </w:rPr>
        <w:t>:</w:t>
      </w:r>
      <w:r w:rsidRPr="004827E0">
        <w:rPr>
          <w:rFonts w:ascii="LM Roman 10" w:hAnsi="LM Roman 10"/>
          <w:sz w:val="22"/>
          <w:szCs w:val="20"/>
        </w:rPr>
        <w:t xml:space="preserve"> Supply Chain Attack Targets ASUS Computers Through Backdoored Update</w:t>
      </w:r>
      <w:bookmarkEnd w:id="164"/>
    </w:p>
    <w:p w14:paraId="13BED76F" w14:textId="1E877433" w:rsidR="00F24D56" w:rsidRDefault="00CF76A1" w:rsidP="005F395B">
      <w:pPr>
        <w:rPr>
          <w:rFonts w:ascii="LM Roman 10" w:hAnsi="LM Roman 10"/>
          <w:sz w:val="22"/>
          <w:szCs w:val="22"/>
        </w:rPr>
      </w:pPr>
      <w:r w:rsidRPr="00CF76A1">
        <w:rPr>
          <w:rFonts w:ascii="LM Roman 10" w:hAnsi="LM Roman 10"/>
          <w:sz w:val="22"/>
          <w:szCs w:val="22"/>
        </w:rPr>
        <w:t xml:space="preserve">According to </w:t>
      </w:r>
      <w:r w:rsidR="00A47753">
        <w:rPr>
          <w:rFonts w:ascii="LM Roman 10" w:hAnsi="LM Roman 10"/>
          <w:sz w:val="22"/>
          <w:szCs w:val="22"/>
        </w:rPr>
        <w:t xml:space="preserve">the </w:t>
      </w:r>
      <w:r w:rsidRPr="00CF76A1">
        <w:rPr>
          <w:rFonts w:ascii="LM Roman 10" w:hAnsi="LM Roman 10"/>
          <w:sz w:val="22"/>
          <w:szCs w:val="22"/>
        </w:rPr>
        <w:t>Symantec website</w:t>
      </w:r>
      <w:r>
        <w:rPr>
          <w:rFonts w:ascii="LM Roman 10" w:hAnsi="LM Roman 10"/>
          <w:sz w:val="22"/>
          <w:szCs w:val="22"/>
        </w:rPr>
        <w:t>,</w:t>
      </w:r>
      <w:r w:rsidRPr="00CF76A1">
        <w:rPr>
          <w:rFonts w:ascii="LM Roman 10" w:hAnsi="LM Roman 10"/>
          <w:sz w:val="22"/>
          <w:szCs w:val="22"/>
        </w:rPr>
        <w:t xml:space="preserve"> ASUS update system hijacked to send out malicious updates.</w:t>
      </w:r>
      <w:r>
        <w:rPr>
          <w:rFonts w:ascii="LM Roman 10" w:hAnsi="LM Roman 10"/>
          <w:sz w:val="22"/>
          <w:szCs w:val="22"/>
        </w:rPr>
        <w:t xml:space="preserve"> More than </w:t>
      </w:r>
      <w:r w:rsidRPr="00CF76A1">
        <w:rPr>
          <w:rFonts w:ascii="LM Roman 10" w:hAnsi="LM Roman 10"/>
          <w:sz w:val="22"/>
          <w:szCs w:val="22"/>
        </w:rPr>
        <w:t>half a million systems</w:t>
      </w:r>
      <w:r>
        <w:rPr>
          <w:rFonts w:ascii="LM Roman 10" w:hAnsi="LM Roman 10"/>
          <w:sz w:val="22"/>
          <w:szCs w:val="22"/>
        </w:rPr>
        <w:t xml:space="preserve"> have affected from this attack. </w:t>
      </w:r>
      <w:r>
        <w:rPr>
          <w:rFonts w:ascii="LM Roman 10" w:hAnsi="LM Roman 10"/>
          <w:sz w:val="22"/>
          <w:szCs w:val="22"/>
        </w:rPr>
        <w:fldChar w:fldCharType="begin" w:fldLock="1"/>
      </w:r>
      <w:r w:rsidR="003C5A21">
        <w:rPr>
          <w:rFonts w:ascii="LM Roman 10" w:hAnsi="LM Roman 10"/>
          <w:sz w:val="22"/>
          <w:szCs w:val="22"/>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eviouslyFormattedCitation":"(“ASUS Software Updates Used for Supply Chain Attacks | Symantec Blogs,” 2019)"},"properties":{"noteIndex":0},"schema":"https://github.com/citation-style-language/schema/raw/master/csl-citation.json"}</w:instrText>
      </w:r>
      <w:r>
        <w:rPr>
          <w:rFonts w:ascii="LM Roman 10" w:hAnsi="LM Roman 10"/>
          <w:sz w:val="22"/>
          <w:szCs w:val="22"/>
        </w:rPr>
        <w:fldChar w:fldCharType="separate"/>
      </w:r>
      <w:r w:rsidR="003C5A21" w:rsidRPr="003C5A21">
        <w:rPr>
          <w:rFonts w:ascii="LM Roman 10" w:hAnsi="LM Roman 10"/>
          <w:noProof/>
          <w:sz w:val="22"/>
          <w:szCs w:val="22"/>
        </w:rPr>
        <w:t>(“ASUS Software Updates Used for Supply Chain Attacks | Symantec Blogs,” 2019)</w:t>
      </w:r>
      <w:r>
        <w:rPr>
          <w:rFonts w:ascii="LM Roman 10" w:hAnsi="LM Roman 10"/>
          <w:sz w:val="22"/>
          <w:szCs w:val="22"/>
        </w:rPr>
        <w:fldChar w:fldCharType="end"/>
      </w:r>
      <w:r>
        <w:rPr>
          <w:rFonts w:ascii="LM Roman 10" w:hAnsi="LM Roman 10"/>
          <w:sz w:val="22"/>
          <w:szCs w:val="22"/>
        </w:rPr>
        <w:t xml:space="preserve"> Our solution can successfully detect this cybersecurity attack.</w:t>
      </w:r>
    </w:p>
    <w:p w14:paraId="4D817DCD" w14:textId="77777777" w:rsidR="00F24D56" w:rsidRPr="0025391F" w:rsidRDefault="00F24D56" w:rsidP="005F395B">
      <w:pPr>
        <w:rPr>
          <w:rFonts w:ascii="LM Roman 10" w:hAnsi="LM Roman 10"/>
          <w:sz w:val="22"/>
          <w:szCs w:val="22"/>
        </w:rPr>
      </w:pPr>
    </w:p>
    <w:p w14:paraId="10098585" w14:textId="77777777" w:rsidR="00C3208A" w:rsidRPr="004827E0" w:rsidRDefault="00C3208A" w:rsidP="005F395B">
      <w:pPr>
        <w:keepNext/>
        <w:rPr>
          <w:rFonts w:ascii="LM Roman 10" w:hAnsi="LM Roman 10"/>
        </w:rPr>
      </w:pPr>
      <w:r w:rsidRPr="004827E0">
        <w:rPr>
          <w:rFonts w:ascii="LM Roman 10" w:hAnsi="LM Roman 10"/>
          <w:noProof/>
        </w:rPr>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1245870"/>
                    </a:xfrm>
                    <a:prstGeom prst="rect">
                      <a:avLst/>
                    </a:prstGeom>
                  </pic:spPr>
                </pic:pic>
              </a:graphicData>
            </a:graphic>
          </wp:inline>
        </w:drawing>
      </w:r>
    </w:p>
    <w:p w14:paraId="0703431D" w14:textId="4EEF900B" w:rsidR="00902A49" w:rsidRPr="0025391F" w:rsidRDefault="00C3208A" w:rsidP="0025391F">
      <w:pPr>
        <w:pStyle w:val="ResimYazs"/>
        <w:spacing w:after="240"/>
        <w:jc w:val="center"/>
        <w:rPr>
          <w:rFonts w:ascii="LM Roman 10" w:hAnsi="LM Roman 10"/>
          <w:sz w:val="22"/>
          <w:szCs w:val="20"/>
        </w:rPr>
      </w:pPr>
      <w:bookmarkStart w:id="165" w:name="_Toc2017221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27</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MuddyWater Attack</w:t>
      </w:r>
      <w:bookmarkEnd w:id="165"/>
    </w:p>
    <w:p w14:paraId="1A726D59" w14:textId="7F775E3F" w:rsidR="00CF76A1" w:rsidRPr="00CF76A1" w:rsidRDefault="00CF76A1" w:rsidP="00925728">
      <w:pPr>
        <w:rPr>
          <w:rFonts w:ascii="LM Roman 10" w:hAnsi="LM Roman 10"/>
          <w:sz w:val="22"/>
          <w:szCs w:val="18"/>
        </w:rPr>
      </w:pPr>
      <w:r w:rsidRPr="00CF76A1">
        <w:rPr>
          <w:rFonts w:ascii="LM Roman 10" w:hAnsi="LM Roman 10"/>
          <w:sz w:val="22"/>
          <w:szCs w:val="18"/>
        </w:rPr>
        <w:lastRenderedPageBreak/>
        <w:t xml:space="preserve">Figure </w:t>
      </w:r>
      <w:r w:rsidR="008F135A">
        <w:rPr>
          <w:rFonts w:ascii="LM Roman 10" w:hAnsi="LM Roman 10"/>
          <w:sz w:val="22"/>
          <w:szCs w:val="18"/>
        </w:rPr>
        <w:t>27</w:t>
      </w:r>
      <w:r w:rsidR="008356AA">
        <w:rPr>
          <w:rFonts w:ascii="LM Roman 10" w:hAnsi="LM Roman 10"/>
          <w:sz w:val="22"/>
          <w:szCs w:val="18"/>
        </w:rPr>
        <w:t>:</w:t>
      </w:r>
      <w:r w:rsidRPr="00CF76A1">
        <w:rPr>
          <w:rFonts w:ascii="LM Roman 10" w:hAnsi="LM Roman 10"/>
          <w:sz w:val="22"/>
          <w:szCs w:val="18"/>
        </w:rPr>
        <w:t xml:space="preserve"> shows the MuddyWater attack detection.</w:t>
      </w:r>
    </w:p>
    <w:p w14:paraId="61681E38" w14:textId="725C2707" w:rsidR="00EA30F3" w:rsidRPr="004827E0" w:rsidRDefault="00EA30F3" w:rsidP="005F395B">
      <w:pPr>
        <w:rPr>
          <w:rFonts w:ascii="LM Roman 10" w:hAnsi="LM Roman 10"/>
        </w:rPr>
      </w:pPr>
    </w:p>
    <w:p w14:paraId="27151F32" w14:textId="77777777" w:rsidR="007C0B72" w:rsidRPr="004827E0" w:rsidRDefault="007C0B72" w:rsidP="005F395B">
      <w:pPr>
        <w:keepNext/>
        <w:rPr>
          <w:rFonts w:ascii="LM Roman 10" w:hAnsi="LM Roman 10"/>
        </w:rPr>
      </w:pPr>
      <w:r w:rsidRPr="004827E0">
        <w:rPr>
          <w:rFonts w:ascii="LM Roman 10" w:hAnsi="LM Roman 10"/>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2018030"/>
                    </a:xfrm>
                    <a:prstGeom prst="rect">
                      <a:avLst/>
                    </a:prstGeom>
                  </pic:spPr>
                </pic:pic>
              </a:graphicData>
            </a:graphic>
          </wp:inline>
        </w:drawing>
      </w:r>
    </w:p>
    <w:p w14:paraId="29649409" w14:textId="79D7E5B9" w:rsidR="00F24D56" w:rsidRPr="00F24D56" w:rsidRDefault="007C0B72" w:rsidP="00F24D56">
      <w:pPr>
        <w:pStyle w:val="ResimYazs"/>
        <w:spacing w:after="240"/>
        <w:jc w:val="center"/>
        <w:rPr>
          <w:rFonts w:ascii="LM Roman 10" w:hAnsi="LM Roman 10"/>
          <w:sz w:val="22"/>
          <w:szCs w:val="20"/>
        </w:rPr>
      </w:pPr>
      <w:bookmarkStart w:id="166" w:name="_Toc2017222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28</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MegaCortex Ransomware</w:t>
      </w:r>
      <w:bookmarkEnd w:id="166"/>
    </w:p>
    <w:p w14:paraId="720E2DCB" w14:textId="21678230" w:rsidR="00A92250" w:rsidRDefault="00ED1EBB" w:rsidP="005F395B">
      <w:pPr>
        <w:rPr>
          <w:rFonts w:ascii="LM Roman 10" w:hAnsi="LM Roman 10"/>
          <w:sz w:val="22"/>
          <w:szCs w:val="18"/>
        </w:rPr>
      </w:pPr>
      <w:r w:rsidRPr="00ED1EBB">
        <w:rPr>
          <w:rFonts w:ascii="LM Roman 10" w:hAnsi="LM Roman 10"/>
          <w:sz w:val="22"/>
          <w:szCs w:val="18"/>
        </w:rPr>
        <w:t xml:space="preserve">Figure </w:t>
      </w:r>
      <w:r w:rsidR="00AC3856">
        <w:rPr>
          <w:rFonts w:ascii="LM Roman 10" w:hAnsi="LM Roman 10"/>
          <w:sz w:val="22"/>
          <w:szCs w:val="18"/>
        </w:rPr>
        <w:t>28</w:t>
      </w:r>
      <w:r w:rsidR="008356AA">
        <w:rPr>
          <w:rFonts w:ascii="LM Roman 10" w:hAnsi="LM Roman 10"/>
          <w:sz w:val="22"/>
          <w:szCs w:val="18"/>
        </w:rPr>
        <w:t>:</w:t>
      </w:r>
      <w:r w:rsidRPr="00ED1EBB">
        <w:rPr>
          <w:rFonts w:ascii="LM Roman 10" w:hAnsi="LM Roman 10"/>
          <w:sz w:val="22"/>
          <w:szCs w:val="18"/>
        </w:rPr>
        <w:t xml:space="preserve"> shows </w:t>
      </w:r>
      <w:r>
        <w:rPr>
          <w:rFonts w:ascii="LM Roman 10" w:hAnsi="LM Roman 10"/>
          <w:sz w:val="22"/>
          <w:szCs w:val="18"/>
        </w:rPr>
        <w:t>a new cyber threat</w:t>
      </w:r>
      <w:r w:rsidRPr="00ED1EBB">
        <w:rPr>
          <w:rFonts w:ascii="LM Roman 10" w:hAnsi="LM Roman 10"/>
          <w:sz w:val="22"/>
          <w:szCs w:val="18"/>
        </w:rPr>
        <w:t xml:space="preserve"> detection</w:t>
      </w:r>
      <w:r>
        <w:rPr>
          <w:rFonts w:ascii="LM Roman 10" w:hAnsi="LM Roman 10"/>
          <w:sz w:val="22"/>
          <w:szCs w:val="18"/>
        </w:rPr>
        <w:t xml:space="preserve"> named MegaCortex Ransomware</w:t>
      </w:r>
      <w:r w:rsidRPr="00ED1EBB">
        <w:rPr>
          <w:rFonts w:ascii="LM Roman 10" w:hAnsi="LM Roman 10"/>
          <w:sz w:val="22"/>
          <w:szCs w:val="18"/>
        </w:rPr>
        <w:t>.</w:t>
      </w:r>
    </w:p>
    <w:p w14:paraId="24C677C7" w14:textId="77777777" w:rsidR="00F24D56" w:rsidRPr="00ED1EBB" w:rsidRDefault="00F24D56" w:rsidP="005F395B">
      <w:pPr>
        <w:rPr>
          <w:rFonts w:ascii="LM Roman 10" w:hAnsi="LM Roman 10"/>
          <w:sz w:val="22"/>
          <w:szCs w:val="18"/>
        </w:rPr>
      </w:pPr>
    </w:p>
    <w:p w14:paraId="59EFE972" w14:textId="77777777" w:rsidR="00D17AD3" w:rsidRPr="004827E0" w:rsidRDefault="00D17AD3" w:rsidP="005F395B">
      <w:pPr>
        <w:keepNext/>
        <w:rPr>
          <w:rFonts w:ascii="LM Roman 10" w:hAnsi="LM Roman 10"/>
        </w:rPr>
      </w:pPr>
      <w:r w:rsidRPr="004827E0">
        <w:rPr>
          <w:rFonts w:ascii="LM Roman 10" w:hAnsi="LM Roman 10"/>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1106805"/>
                    </a:xfrm>
                    <a:prstGeom prst="rect">
                      <a:avLst/>
                    </a:prstGeom>
                  </pic:spPr>
                </pic:pic>
              </a:graphicData>
            </a:graphic>
          </wp:inline>
        </w:drawing>
      </w:r>
    </w:p>
    <w:p w14:paraId="37A6033E" w14:textId="558FCA80" w:rsidR="00F24D56" w:rsidRPr="00F24D56" w:rsidRDefault="00D17AD3" w:rsidP="00F24D56">
      <w:pPr>
        <w:pStyle w:val="ResimYazs"/>
        <w:spacing w:after="240"/>
        <w:jc w:val="center"/>
        <w:rPr>
          <w:rFonts w:ascii="LM Roman 10" w:hAnsi="LM Roman 10"/>
          <w:sz w:val="22"/>
          <w:szCs w:val="20"/>
        </w:rPr>
      </w:pPr>
      <w:bookmarkStart w:id="167" w:name="_Toc2017222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29</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Using Popular TV Shows to Spread Malware</w:t>
      </w:r>
      <w:bookmarkEnd w:id="167"/>
    </w:p>
    <w:p w14:paraId="30E8D0F6" w14:textId="1AFA231D" w:rsidR="00925728" w:rsidRDefault="00925728" w:rsidP="005F395B">
      <w:pPr>
        <w:rPr>
          <w:rFonts w:ascii="LM Roman 10" w:hAnsi="LM Roman 10"/>
          <w:sz w:val="22"/>
          <w:szCs w:val="18"/>
        </w:rPr>
      </w:pPr>
      <w:r w:rsidRPr="00925728">
        <w:rPr>
          <w:rFonts w:ascii="LM Roman 10" w:hAnsi="LM Roman 10"/>
          <w:sz w:val="22"/>
          <w:szCs w:val="18"/>
        </w:rPr>
        <w:t>Figure 2</w:t>
      </w:r>
      <w:r w:rsidR="00E57BDF">
        <w:rPr>
          <w:rFonts w:ascii="LM Roman 10" w:hAnsi="LM Roman 10"/>
          <w:sz w:val="22"/>
          <w:szCs w:val="18"/>
        </w:rPr>
        <w:t>9</w:t>
      </w:r>
      <w:r w:rsidR="008356AA">
        <w:rPr>
          <w:rFonts w:ascii="LM Roman 10" w:hAnsi="LM Roman 10"/>
          <w:sz w:val="22"/>
          <w:szCs w:val="18"/>
        </w:rPr>
        <w:t>:</w:t>
      </w:r>
      <w:r w:rsidRPr="00925728">
        <w:rPr>
          <w:rFonts w:ascii="LM Roman 10" w:hAnsi="LM Roman 10"/>
          <w:sz w:val="22"/>
          <w:szCs w:val="18"/>
        </w:rPr>
        <w:t xml:space="preserve"> exemplif</w:t>
      </w:r>
      <w:r w:rsidR="00A92250">
        <w:rPr>
          <w:rFonts w:ascii="LM Roman 10" w:hAnsi="LM Roman 10"/>
          <w:sz w:val="22"/>
          <w:szCs w:val="18"/>
        </w:rPr>
        <w:t>ies</w:t>
      </w:r>
      <w:r w:rsidRPr="00925728">
        <w:rPr>
          <w:rFonts w:ascii="LM Roman 10" w:hAnsi="LM Roman 10"/>
          <w:sz w:val="22"/>
          <w:szCs w:val="18"/>
        </w:rPr>
        <w:t xml:space="preserve"> a new cyber-attack method detected by our software solution.</w:t>
      </w:r>
    </w:p>
    <w:p w14:paraId="290361F6" w14:textId="77777777" w:rsidR="00F24D56" w:rsidRPr="0025391F" w:rsidRDefault="00F24D56" w:rsidP="005F395B">
      <w:pPr>
        <w:rPr>
          <w:rFonts w:ascii="LM Roman 10" w:hAnsi="LM Roman 10"/>
          <w:sz w:val="22"/>
          <w:szCs w:val="18"/>
        </w:rPr>
      </w:pPr>
    </w:p>
    <w:p w14:paraId="26AD91BC" w14:textId="77777777" w:rsidR="00420D82" w:rsidRPr="004827E0" w:rsidRDefault="00420D82" w:rsidP="005F395B">
      <w:pPr>
        <w:keepNext/>
        <w:rPr>
          <w:rFonts w:ascii="LM Roman 10" w:hAnsi="LM Roman 10"/>
          <w:sz w:val="28"/>
          <w:szCs w:val="22"/>
        </w:rPr>
      </w:pPr>
      <w:r w:rsidRPr="004827E0">
        <w:rPr>
          <w:rFonts w:ascii="LM Roman 10" w:hAnsi="LM Roman 10"/>
          <w:noProof/>
          <w:sz w:val="28"/>
          <w:szCs w:val="22"/>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1131570"/>
                    </a:xfrm>
                    <a:prstGeom prst="rect">
                      <a:avLst/>
                    </a:prstGeom>
                  </pic:spPr>
                </pic:pic>
              </a:graphicData>
            </a:graphic>
          </wp:inline>
        </w:drawing>
      </w:r>
    </w:p>
    <w:p w14:paraId="3650B14A" w14:textId="5D0CA78A" w:rsidR="004827E0" w:rsidRDefault="00420D82" w:rsidP="0025391F">
      <w:pPr>
        <w:pStyle w:val="ResimYazs"/>
        <w:spacing w:after="240"/>
        <w:jc w:val="center"/>
        <w:rPr>
          <w:rFonts w:ascii="LM Roman 10" w:hAnsi="LM Roman 10"/>
          <w:sz w:val="22"/>
          <w:szCs w:val="20"/>
        </w:rPr>
      </w:pPr>
      <w:bookmarkStart w:id="168" w:name="_Toc2017222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30</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RTM Banking Trojan</w:t>
      </w:r>
      <w:bookmarkEnd w:id="168"/>
    </w:p>
    <w:p w14:paraId="3ED02C94" w14:textId="01D1D172" w:rsidR="00925728" w:rsidRDefault="00925728" w:rsidP="004827E0">
      <w:pPr>
        <w:rPr>
          <w:rFonts w:ascii="LM Roman 10" w:hAnsi="LM Roman 10"/>
          <w:sz w:val="22"/>
          <w:szCs w:val="18"/>
        </w:rPr>
      </w:pPr>
      <w:r>
        <w:rPr>
          <w:rFonts w:ascii="LM Roman 10" w:hAnsi="LM Roman 10"/>
          <w:sz w:val="22"/>
          <w:szCs w:val="18"/>
        </w:rPr>
        <w:lastRenderedPageBreak/>
        <w:t xml:space="preserve">Figure </w:t>
      </w:r>
      <w:r w:rsidR="00E57BDF">
        <w:rPr>
          <w:rFonts w:ascii="LM Roman 10" w:hAnsi="LM Roman 10"/>
          <w:sz w:val="22"/>
          <w:szCs w:val="18"/>
        </w:rPr>
        <w:t>30</w:t>
      </w:r>
      <w:r>
        <w:rPr>
          <w:rFonts w:ascii="LM Roman 10" w:hAnsi="LM Roman 10"/>
          <w:sz w:val="22"/>
          <w:szCs w:val="18"/>
        </w:rPr>
        <w:t xml:space="preserve"> is a sample of Banking Trojan news detection.</w:t>
      </w:r>
    </w:p>
    <w:p w14:paraId="695CA2EE" w14:textId="77777777" w:rsidR="00F24D56" w:rsidRPr="0025391F" w:rsidRDefault="00F24D56" w:rsidP="004827E0">
      <w:pPr>
        <w:rPr>
          <w:rFonts w:ascii="LM Roman 10" w:hAnsi="LM Roman 10"/>
          <w:sz w:val="22"/>
          <w:szCs w:val="18"/>
        </w:rPr>
      </w:pPr>
    </w:p>
    <w:p w14:paraId="15A9867B" w14:textId="77777777" w:rsidR="00420D82" w:rsidRPr="004827E0" w:rsidRDefault="00420D82" w:rsidP="005F395B">
      <w:pPr>
        <w:keepNext/>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381635"/>
                    </a:xfrm>
                    <a:prstGeom prst="rect">
                      <a:avLst/>
                    </a:prstGeom>
                  </pic:spPr>
                </pic:pic>
              </a:graphicData>
            </a:graphic>
          </wp:inline>
        </w:drawing>
      </w:r>
    </w:p>
    <w:p w14:paraId="748AD6FC" w14:textId="34F68C17" w:rsidR="00925728" w:rsidRDefault="00420D82" w:rsidP="0025391F">
      <w:pPr>
        <w:pStyle w:val="ResimYazs"/>
        <w:spacing w:after="240"/>
        <w:jc w:val="center"/>
        <w:rPr>
          <w:rFonts w:ascii="LM Roman 10" w:hAnsi="LM Roman 10"/>
          <w:sz w:val="22"/>
          <w:szCs w:val="20"/>
        </w:rPr>
      </w:pPr>
      <w:bookmarkStart w:id="169" w:name="_Toc2017222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31</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Mother's Day Cyberattack Alerts</w:t>
      </w:r>
      <w:bookmarkEnd w:id="169"/>
    </w:p>
    <w:p w14:paraId="6584BFB9" w14:textId="77777777" w:rsidR="00F24D56" w:rsidRPr="00F24D56" w:rsidRDefault="00F24D56" w:rsidP="00F24D56"/>
    <w:p w14:paraId="56662431" w14:textId="77777777" w:rsidR="00420D82" w:rsidRPr="004827E0" w:rsidRDefault="00420D82" w:rsidP="005F395B">
      <w:pPr>
        <w:keepNext/>
        <w:rPr>
          <w:rFonts w:ascii="LM Roman 10" w:hAnsi="LM Roman 10"/>
          <w:sz w:val="28"/>
          <w:szCs w:val="22"/>
        </w:rPr>
      </w:pPr>
      <w:r w:rsidRPr="004827E0">
        <w:rPr>
          <w:rFonts w:ascii="LM Roman 10" w:hAnsi="LM Roman 10"/>
          <w:noProof/>
          <w:sz w:val="28"/>
          <w:szCs w:val="22"/>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1229995"/>
                    </a:xfrm>
                    <a:prstGeom prst="rect">
                      <a:avLst/>
                    </a:prstGeom>
                  </pic:spPr>
                </pic:pic>
              </a:graphicData>
            </a:graphic>
          </wp:inline>
        </w:drawing>
      </w:r>
    </w:p>
    <w:p w14:paraId="35F1FAFF" w14:textId="5511F331" w:rsidR="00F24D56" w:rsidRPr="00F24D56" w:rsidRDefault="00420D82" w:rsidP="00F24D56">
      <w:pPr>
        <w:pStyle w:val="ResimYazs"/>
        <w:spacing w:after="240"/>
        <w:jc w:val="center"/>
        <w:rPr>
          <w:rFonts w:ascii="LM Roman 10" w:hAnsi="LM Roman 10"/>
          <w:sz w:val="22"/>
          <w:szCs w:val="20"/>
        </w:rPr>
      </w:pPr>
      <w:bookmarkStart w:id="170" w:name="_Toc2017222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32</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Valentine’s Day Phishing Attacks</w:t>
      </w:r>
      <w:bookmarkEnd w:id="170"/>
    </w:p>
    <w:p w14:paraId="61195816" w14:textId="3014B829" w:rsidR="001141C1" w:rsidRDefault="002E5DCF" w:rsidP="005F395B">
      <w:pPr>
        <w:rPr>
          <w:rFonts w:ascii="LM Roman 10" w:hAnsi="LM Roman 10"/>
          <w:sz w:val="22"/>
          <w:szCs w:val="18"/>
        </w:rPr>
      </w:pPr>
      <w:r>
        <w:rPr>
          <w:rFonts w:ascii="LM Roman 10" w:hAnsi="LM Roman 10"/>
          <w:sz w:val="22"/>
          <w:szCs w:val="18"/>
        </w:rPr>
        <w:t>Special day</w:t>
      </w:r>
      <w:r w:rsidR="00152AA1">
        <w:rPr>
          <w:rFonts w:ascii="LM Roman 10" w:hAnsi="LM Roman 10"/>
          <w:sz w:val="22"/>
          <w:szCs w:val="18"/>
        </w:rPr>
        <w:t>-</w:t>
      </w:r>
      <w:r>
        <w:rPr>
          <w:rFonts w:ascii="LM Roman 10" w:hAnsi="LM Roman 10"/>
          <w:sz w:val="22"/>
          <w:szCs w:val="18"/>
        </w:rPr>
        <w:t xml:space="preserve">specific cyber-attacks may occur. Figure </w:t>
      </w:r>
      <w:r w:rsidR="00926BC9">
        <w:rPr>
          <w:rFonts w:ascii="LM Roman 10" w:hAnsi="LM Roman 10"/>
          <w:sz w:val="22"/>
          <w:szCs w:val="18"/>
        </w:rPr>
        <w:t>31</w:t>
      </w:r>
      <w:r>
        <w:rPr>
          <w:rFonts w:ascii="LM Roman 10" w:hAnsi="LM Roman 10"/>
          <w:sz w:val="22"/>
          <w:szCs w:val="18"/>
        </w:rPr>
        <w:t xml:space="preserve"> and Figure </w:t>
      </w:r>
      <w:r w:rsidR="00926BC9">
        <w:rPr>
          <w:rFonts w:ascii="LM Roman 10" w:hAnsi="LM Roman 10"/>
          <w:sz w:val="22"/>
          <w:szCs w:val="18"/>
        </w:rPr>
        <w:t>32</w:t>
      </w:r>
      <w:r>
        <w:rPr>
          <w:rFonts w:ascii="LM Roman 10" w:hAnsi="LM Roman 10"/>
          <w:sz w:val="22"/>
          <w:szCs w:val="18"/>
        </w:rPr>
        <w:t xml:space="preserve"> are samples of such attacks detected by our software. </w:t>
      </w:r>
    </w:p>
    <w:p w14:paraId="25E9BFCF" w14:textId="77777777" w:rsidR="0025391F" w:rsidRPr="0025391F" w:rsidRDefault="0025391F" w:rsidP="005F395B">
      <w:pPr>
        <w:rPr>
          <w:rFonts w:ascii="LM Roman 10" w:hAnsi="LM Roman 10"/>
          <w:sz w:val="22"/>
          <w:szCs w:val="18"/>
        </w:rPr>
      </w:pPr>
    </w:p>
    <w:p w14:paraId="65F9E42E" w14:textId="77777777" w:rsidR="00420D82" w:rsidRPr="004827E0" w:rsidRDefault="00420D82" w:rsidP="005F395B">
      <w:pPr>
        <w:keepNext/>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31790" cy="411480"/>
                    </a:xfrm>
                    <a:prstGeom prst="rect">
                      <a:avLst/>
                    </a:prstGeom>
                  </pic:spPr>
                </pic:pic>
              </a:graphicData>
            </a:graphic>
          </wp:inline>
        </w:drawing>
      </w:r>
    </w:p>
    <w:p w14:paraId="50105FF1" w14:textId="7BA29D4B" w:rsidR="0025391F" w:rsidRPr="00F24D56" w:rsidRDefault="00420D82" w:rsidP="00F24D56">
      <w:pPr>
        <w:pStyle w:val="ResimYazs"/>
        <w:spacing w:after="240"/>
        <w:jc w:val="center"/>
        <w:rPr>
          <w:rFonts w:ascii="LM Roman 10" w:hAnsi="LM Roman 10"/>
          <w:sz w:val="22"/>
          <w:szCs w:val="20"/>
        </w:rPr>
      </w:pPr>
      <w:bookmarkStart w:id="171" w:name="_Toc2017222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33</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Pirate Matryoshka Virus</w:t>
      </w:r>
      <w:bookmarkEnd w:id="171"/>
    </w:p>
    <w:p w14:paraId="51CA7CB2" w14:textId="2F0A1E0D" w:rsidR="001141C1" w:rsidRDefault="002E5DCF" w:rsidP="005F395B">
      <w:pPr>
        <w:rPr>
          <w:rFonts w:ascii="LM Roman 10" w:hAnsi="LM Roman 10"/>
          <w:sz w:val="22"/>
          <w:szCs w:val="18"/>
        </w:rPr>
      </w:pPr>
      <w:r w:rsidRPr="002E5DCF">
        <w:rPr>
          <w:rFonts w:ascii="LM Roman 10" w:hAnsi="LM Roman 10"/>
          <w:sz w:val="22"/>
          <w:szCs w:val="18"/>
        </w:rPr>
        <w:t xml:space="preserve">Cyber-attackers may use websites. Figure </w:t>
      </w:r>
      <w:r w:rsidR="00553351">
        <w:rPr>
          <w:rFonts w:ascii="LM Roman 10" w:hAnsi="LM Roman 10"/>
          <w:sz w:val="22"/>
          <w:szCs w:val="18"/>
        </w:rPr>
        <w:t>33</w:t>
      </w:r>
      <w:r w:rsidRPr="002E5DCF">
        <w:rPr>
          <w:rFonts w:ascii="LM Roman 10" w:hAnsi="LM Roman 10"/>
          <w:sz w:val="22"/>
          <w:szCs w:val="18"/>
        </w:rPr>
        <w:t xml:space="preserve"> is </w:t>
      </w:r>
      <w:r>
        <w:rPr>
          <w:rFonts w:ascii="LM Roman 10" w:hAnsi="LM Roman 10"/>
          <w:sz w:val="22"/>
          <w:szCs w:val="18"/>
        </w:rPr>
        <w:t>a sample of that.</w:t>
      </w:r>
    </w:p>
    <w:p w14:paraId="322FADEB" w14:textId="77777777" w:rsidR="00F24D56" w:rsidRPr="0025391F" w:rsidRDefault="00F24D56" w:rsidP="005F395B">
      <w:pPr>
        <w:rPr>
          <w:rFonts w:ascii="LM Roman 10" w:hAnsi="LM Roman 10"/>
          <w:sz w:val="22"/>
          <w:szCs w:val="18"/>
        </w:rPr>
      </w:pPr>
    </w:p>
    <w:p w14:paraId="429DA691" w14:textId="77777777" w:rsidR="00602D56" w:rsidRPr="004827E0" w:rsidRDefault="00602D56" w:rsidP="005F395B">
      <w:pPr>
        <w:keepNext/>
        <w:rPr>
          <w:rFonts w:ascii="LM Roman 10" w:hAnsi="LM Roman 10"/>
          <w:sz w:val="28"/>
          <w:szCs w:val="22"/>
        </w:rPr>
      </w:pPr>
      <w:r w:rsidRPr="004827E0">
        <w:rPr>
          <w:rFonts w:ascii="LM Roman 10" w:hAnsi="LM Roman 10"/>
          <w:noProof/>
          <w:sz w:val="28"/>
          <w:szCs w:val="22"/>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31790" cy="528955"/>
                    </a:xfrm>
                    <a:prstGeom prst="rect">
                      <a:avLst/>
                    </a:prstGeom>
                  </pic:spPr>
                </pic:pic>
              </a:graphicData>
            </a:graphic>
          </wp:inline>
        </w:drawing>
      </w:r>
    </w:p>
    <w:p w14:paraId="322FEF57" w14:textId="626FAF08" w:rsidR="001141C1" w:rsidRDefault="00602D56" w:rsidP="00F24D56">
      <w:pPr>
        <w:pStyle w:val="ResimYazs"/>
        <w:spacing w:after="240"/>
        <w:jc w:val="center"/>
        <w:rPr>
          <w:rFonts w:ascii="LM Roman 10" w:hAnsi="LM Roman 10"/>
          <w:sz w:val="22"/>
          <w:szCs w:val="20"/>
        </w:rPr>
      </w:pPr>
      <w:bookmarkStart w:id="172" w:name="_Toc2017222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34</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Cyber Attacks Using Smart TVs</w:t>
      </w:r>
      <w:bookmarkEnd w:id="172"/>
    </w:p>
    <w:p w14:paraId="79CA66B9" w14:textId="77777777" w:rsidR="00F24D56" w:rsidRPr="00F24D56" w:rsidRDefault="00F24D56" w:rsidP="00F24D56"/>
    <w:p w14:paraId="6CAFD35A" w14:textId="77777777" w:rsidR="00602D56" w:rsidRPr="004827E0" w:rsidRDefault="00602D56" w:rsidP="005F395B">
      <w:pPr>
        <w:keepNext/>
        <w:rPr>
          <w:rFonts w:ascii="LM Roman 10" w:hAnsi="LM Roman 10"/>
          <w:sz w:val="28"/>
          <w:szCs w:val="22"/>
        </w:rPr>
      </w:pPr>
      <w:r w:rsidRPr="004827E0">
        <w:rPr>
          <w:rFonts w:ascii="LM Roman 10" w:hAnsi="LM Roman 10"/>
          <w:noProof/>
          <w:sz w:val="28"/>
          <w:szCs w:val="22"/>
        </w:rPr>
        <w:lastRenderedPageBreak/>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31790" cy="1023620"/>
                    </a:xfrm>
                    <a:prstGeom prst="rect">
                      <a:avLst/>
                    </a:prstGeom>
                  </pic:spPr>
                </pic:pic>
              </a:graphicData>
            </a:graphic>
          </wp:inline>
        </w:drawing>
      </w:r>
    </w:p>
    <w:p w14:paraId="2B175E95" w14:textId="0F5DC01C" w:rsidR="00F24D56" w:rsidRPr="00F24D56" w:rsidRDefault="00602D56" w:rsidP="00F24D56">
      <w:pPr>
        <w:pStyle w:val="ResimYazs"/>
        <w:spacing w:after="240"/>
        <w:jc w:val="center"/>
        <w:rPr>
          <w:rFonts w:ascii="LM Roman 10" w:hAnsi="LM Roman 10"/>
          <w:noProof/>
          <w:sz w:val="22"/>
          <w:szCs w:val="20"/>
        </w:rPr>
      </w:pPr>
      <w:bookmarkStart w:id="173" w:name="_Toc2017222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35</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73"/>
    </w:p>
    <w:p w14:paraId="4DBCC8B9" w14:textId="6F06BE7A" w:rsidR="003D1620" w:rsidRDefault="00351E93" w:rsidP="005F395B">
      <w:pPr>
        <w:rPr>
          <w:rFonts w:ascii="LM Roman 10" w:hAnsi="LM Roman 10"/>
          <w:sz w:val="22"/>
          <w:szCs w:val="18"/>
        </w:rPr>
      </w:pPr>
      <w:r w:rsidRPr="00351E93">
        <w:rPr>
          <w:rFonts w:ascii="LM Roman 10" w:hAnsi="LM Roman 10"/>
          <w:sz w:val="22"/>
          <w:szCs w:val="18"/>
        </w:rPr>
        <w:t xml:space="preserve">Hardware can also be used by cyber attackers as mentioned in Figure </w:t>
      </w:r>
      <w:r w:rsidR="00142F4A">
        <w:rPr>
          <w:rFonts w:ascii="LM Roman 10" w:hAnsi="LM Roman 10"/>
          <w:sz w:val="22"/>
          <w:szCs w:val="18"/>
        </w:rPr>
        <w:t>34</w:t>
      </w:r>
      <w:r>
        <w:rPr>
          <w:rFonts w:ascii="LM Roman 10" w:hAnsi="LM Roman 10"/>
          <w:sz w:val="22"/>
          <w:szCs w:val="18"/>
        </w:rPr>
        <w:t xml:space="preserve"> and Figure </w:t>
      </w:r>
      <w:r w:rsidR="00142F4A">
        <w:rPr>
          <w:rFonts w:ascii="LM Roman 10" w:hAnsi="LM Roman 10"/>
          <w:sz w:val="22"/>
          <w:szCs w:val="18"/>
        </w:rPr>
        <w:t>35</w:t>
      </w:r>
      <w:r>
        <w:rPr>
          <w:rFonts w:ascii="LM Roman 10" w:hAnsi="LM Roman 10"/>
          <w:sz w:val="22"/>
          <w:szCs w:val="18"/>
        </w:rPr>
        <w:t>.</w:t>
      </w:r>
      <w:r w:rsidR="008356AA">
        <w:rPr>
          <w:rFonts w:ascii="LM Roman 10" w:hAnsi="LM Roman 10"/>
          <w:sz w:val="22"/>
          <w:szCs w:val="18"/>
        </w:rPr>
        <w:t xml:space="preserve"> </w:t>
      </w:r>
      <w:r>
        <w:rPr>
          <w:rFonts w:ascii="LM Roman 10" w:hAnsi="LM Roman 10"/>
          <w:sz w:val="22"/>
          <w:szCs w:val="18"/>
        </w:rPr>
        <w:t>Our software solution can also detect such attacks.</w:t>
      </w:r>
    </w:p>
    <w:p w14:paraId="34D0CBD8" w14:textId="77777777" w:rsidR="00F24D56" w:rsidRPr="00902A49" w:rsidRDefault="00F24D56" w:rsidP="005F395B">
      <w:pPr>
        <w:rPr>
          <w:rFonts w:ascii="LM Roman 10" w:hAnsi="LM Roman 10"/>
          <w:sz w:val="22"/>
          <w:szCs w:val="18"/>
        </w:rPr>
      </w:pPr>
    </w:p>
    <w:p w14:paraId="2C99C4E2" w14:textId="77777777" w:rsidR="00602D56" w:rsidRPr="004827E0" w:rsidRDefault="00602D56" w:rsidP="005F395B">
      <w:pPr>
        <w:keepNext/>
        <w:rPr>
          <w:rFonts w:ascii="LM Roman 10" w:hAnsi="LM Roman 10"/>
          <w:sz w:val="28"/>
          <w:szCs w:val="22"/>
        </w:rPr>
      </w:pPr>
      <w:r w:rsidRPr="004827E0">
        <w:rPr>
          <w:rFonts w:ascii="LM Roman 10" w:hAnsi="LM Roman 10"/>
          <w:noProof/>
          <w:sz w:val="28"/>
          <w:szCs w:val="22"/>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431790" cy="2282190"/>
                    </a:xfrm>
                    <a:prstGeom prst="rect">
                      <a:avLst/>
                    </a:prstGeom>
                  </pic:spPr>
                </pic:pic>
              </a:graphicData>
            </a:graphic>
          </wp:inline>
        </w:drawing>
      </w:r>
    </w:p>
    <w:p w14:paraId="1858EB76" w14:textId="198590DF" w:rsidR="00F24D56" w:rsidRPr="00F24D56" w:rsidRDefault="00602D56" w:rsidP="00F24D56">
      <w:pPr>
        <w:pStyle w:val="ResimYazs"/>
        <w:spacing w:after="240"/>
        <w:jc w:val="center"/>
        <w:rPr>
          <w:rFonts w:ascii="LM Roman 10" w:hAnsi="LM Roman 10"/>
          <w:sz w:val="22"/>
          <w:szCs w:val="20"/>
        </w:rPr>
      </w:pPr>
      <w:bookmarkStart w:id="174" w:name="_Toc2017222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36</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Valletta Bank Cyberattack</w:t>
      </w:r>
      <w:bookmarkEnd w:id="174"/>
    </w:p>
    <w:p w14:paraId="25BF23D4" w14:textId="3FC1D01E" w:rsidR="003D1620" w:rsidRDefault="00351E93" w:rsidP="005F395B">
      <w:pPr>
        <w:rPr>
          <w:rFonts w:ascii="LM Roman 10" w:hAnsi="LM Roman 10"/>
          <w:sz w:val="22"/>
          <w:szCs w:val="18"/>
        </w:rPr>
      </w:pPr>
      <w:r w:rsidRPr="00A92250">
        <w:rPr>
          <w:rFonts w:ascii="LM Roman 10" w:hAnsi="LM Roman 10"/>
          <w:sz w:val="22"/>
          <w:szCs w:val="18"/>
        </w:rPr>
        <w:t xml:space="preserve">Detected news related </w:t>
      </w:r>
      <w:r w:rsidR="00A92250" w:rsidRPr="00A92250">
        <w:rPr>
          <w:rFonts w:ascii="LM Roman 10" w:hAnsi="LM Roman 10"/>
          <w:sz w:val="22"/>
          <w:szCs w:val="18"/>
        </w:rPr>
        <w:t>to</w:t>
      </w:r>
      <w:r w:rsidRPr="00A92250">
        <w:rPr>
          <w:rFonts w:ascii="LM Roman 10" w:hAnsi="LM Roman 10"/>
          <w:sz w:val="22"/>
          <w:szCs w:val="18"/>
        </w:rPr>
        <w:t xml:space="preserve"> attacking a bank </w:t>
      </w:r>
      <w:r w:rsidR="00A92250" w:rsidRPr="00A92250">
        <w:rPr>
          <w:rFonts w:ascii="LM Roman 10" w:hAnsi="LM Roman 10"/>
          <w:sz w:val="22"/>
          <w:szCs w:val="18"/>
        </w:rPr>
        <w:t>is</w:t>
      </w:r>
      <w:r w:rsidRPr="00A92250">
        <w:rPr>
          <w:rFonts w:ascii="LM Roman 10" w:hAnsi="LM Roman 10"/>
          <w:sz w:val="22"/>
          <w:szCs w:val="18"/>
        </w:rPr>
        <w:t xml:space="preserve"> in Figure </w:t>
      </w:r>
      <w:r w:rsidR="005B05C3">
        <w:rPr>
          <w:rFonts w:ascii="LM Roman 10" w:hAnsi="LM Roman 10"/>
          <w:sz w:val="22"/>
          <w:szCs w:val="18"/>
        </w:rPr>
        <w:t>3</w:t>
      </w:r>
      <w:r w:rsidR="002B1371">
        <w:rPr>
          <w:rFonts w:ascii="LM Roman 10" w:hAnsi="LM Roman 10"/>
          <w:sz w:val="22"/>
          <w:szCs w:val="18"/>
        </w:rPr>
        <w:t>6</w:t>
      </w:r>
      <w:r w:rsidRPr="00A92250">
        <w:rPr>
          <w:rFonts w:ascii="LM Roman 10" w:hAnsi="LM Roman 10"/>
          <w:sz w:val="22"/>
          <w:szCs w:val="18"/>
        </w:rPr>
        <w:t>.</w:t>
      </w:r>
    </w:p>
    <w:p w14:paraId="0959EEBC" w14:textId="77777777" w:rsidR="00F24D56" w:rsidRPr="00F24D56" w:rsidRDefault="00F24D56" w:rsidP="005F395B">
      <w:pPr>
        <w:rPr>
          <w:rFonts w:ascii="LM Roman 10" w:hAnsi="LM Roman 10"/>
          <w:sz w:val="22"/>
          <w:szCs w:val="18"/>
        </w:rPr>
      </w:pPr>
    </w:p>
    <w:p w14:paraId="099BB8E8" w14:textId="77777777" w:rsidR="00672BF5" w:rsidRPr="004827E0" w:rsidRDefault="00672BF5" w:rsidP="005F395B">
      <w:pPr>
        <w:keepNext/>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431790" cy="383540"/>
                    </a:xfrm>
                    <a:prstGeom prst="rect">
                      <a:avLst/>
                    </a:prstGeom>
                  </pic:spPr>
                </pic:pic>
              </a:graphicData>
            </a:graphic>
          </wp:inline>
        </w:drawing>
      </w:r>
    </w:p>
    <w:p w14:paraId="248179F2" w14:textId="1D64EEE7" w:rsidR="009506D9" w:rsidRDefault="00672BF5" w:rsidP="00F24D56">
      <w:pPr>
        <w:pStyle w:val="ResimYazs"/>
        <w:spacing w:after="240"/>
        <w:jc w:val="center"/>
        <w:rPr>
          <w:rFonts w:ascii="LM Roman 10" w:hAnsi="LM Roman 10"/>
          <w:sz w:val="22"/>
          <w:szCs w:val="20"/>
        </w:rPr>
      </w:pPr>
      <w:bookmarkStart w:id="175" w:name="_Toc2017222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37</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Business Email Compromise Attack</w:t>
      </w:r>
      <w:bookmarkEnd w:id="175"/>
    </w:p>
    <w:p w14:paraId="37744329" w14:textId="77777777" w:rsidR="009506D9" w:rsidRPr="009506D9" w:rsidRDefault="009506D9" w:rsidP="009506D9"/>
    <w:p w14:paraId="22F2D8E9" w14:textId="77777777" w:rsidR="00672BF5" w:rsidRPr="004827E0" w:rsidRDefault="00672BF5" w:rsidP="005F395B">
      <w:pPr>
        <w:keepNext/>
        <w:rPr>
          <w:rFonts w:ascii="LM Roman 10" w:hAnsi="LM Roman 10"/>
          <w:sz w:val="28"/>
          <w:szCs w:val="22"/>
        </w:rPr>
      </w:pPr>
      <w:r w:rsidRPr="004827E0">
        <w:rPr>
          <w:rFonts w:ascii="LM Roman 10" w:hAnsi="LM Roman 10"/>
          <w:noProof/>
          <w:sz w:val="28"/>
          <w:szCs w:val="22"/>
        </w:rPr>
        <w:lastRenderedPageBreak/>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31790" cy="970915"/>
                    </a:xfrm>
                    <a:prstGeom prst="rect">
                      <a:avLst/>
                    </a:prstGeom>
                  </pic:spPr>
                </pic:pic>
              </a:graphicData>
            </a:graphic>
          </wp:inline>
        </w:drawing>
      </w:r>
    </w:p>
    <w:p w14:paraId="6359B104" w14:textId="6C845058" w:rsidR="009506D9" w:rsidRDefault="00672BF5" w:rsidP="00F24D56">
      <w:pPr>
        <w:pStyle w:val="ResimYazs"/>
        <w:spacing w:after="240"/>
        <w:jc w:val="center"/>
        <w:rPr>
          <w:rFonts w:ascii="LM Roman 10" w:hAnsi="LM Roman 10"/>
          <w:sz w:val="22"/>
          <w:szCs w:val="20"/>
        </w:rPr>
      </w:pPr>
      <w:bookmarkStart w:id="176" w:name="_Toc2017223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38</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Cyberattacks Which Use Netflix Brand</w:t>
      </w:r>
      <w:bookmarkEnd w:id="176"/>
    </w:p>
    <w:p w14:paraId="63CF0BA6" w14:textId="77777777" w:rsidR="00F24D56" w:rsidRPr="00F24D56" w:rsidRDefault="00F24D56" w:rsidP="00F24D56"/>
    <w:p w14:paraId="05075621" w14:textId="77777777" w:rsidR="00D71D3E" w:rsidRPr="004827E0" w:rsidRDefault="00D71D3E" w:rsidP="005F395B">
      <w:pPr>
        <w:keepNext/>
        <w:rPr>
          <w:rFonts w:ascii="LM Roman 10" w:hAnsi="LM Roman 10"/>
          <w:sz w:val="28"/>
          <w:szCs w:val="22"/>
        </w:rPr>
      </w:pPr>
      <w:r w:rsidRPr="004827E0">
        <w:rPr>
          <w:rFonts w:ascii="LM Roman 10" w:hAnsi="LM Roman 10"/>
          <w:noProof/>
          <w:sz w:val="28"/>
          <w:szCs w:val="22"/>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31790" cy="1434465"/>
                    </a:xfrm>
                    <a:prstGeom prst="rect">
                      <a:avLst/>
                    </a:prstGeom>
                  </pic:spPr>
                </pic:pic>
              </a:graphicData>
            </a:graphic>
          </wp:inline>
        </w:drawing>
      </w:r>
    </w:p>
    <w:p w14:paraId="4A58AF0F" w14:textId="235E08F2" w:rsidR="003D1620" w:rsidRDefault="00D71D3E" w:rsidP="00F24D56">
      <w:pPr>
        <w:pStyle w:val="ResimYazs"/>
        <w:spacing w:after="240"/>
        <w:jc w:val="center"/>
        <w:rPr>
          <w:rFonts w:ascii="LM Roman 10" w:hAnsi="LM Roman 10"/>
          <w:sz w:val="22"/>
          <w:szCs w:val="20"/>
        </w:rPr>
      </w:pPr>
      <w:bookmarkStart w:id="177" w:name="_Toc2017223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39</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Cyberattacks Targeting Job Seekers</w:t>
      </w:r>
      <w:bookmarkEnd w:id="177"/>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rPr>
          <w:rFonts w:ascii="LM Roman 10" w:hAnsi="LM Roman 10"/>
          <w:sz w:val="28"/>
          <w:szCs w:val="22"/>
        </w:rPr>
      </w:pPr>
      <w:r w:rsidRPr="004827E0">
        <w:rPr>
          <w:rFonts w:ascii="LM Roman 10" w:hAnsi="LM Roman 10"/>
          <w:noProof/>
          <w:sz w:val="28"/>
          <w:szCs w:val="22"/>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31790" cy="1724660"/>
                    </a:xfrm>
                    <a:prstGeom prst="rect">
                      <a:avLst/>
                    </a:prstGeom>
                  </pic:spPr>
                </pic:pic>
              </a:graphicData>
            </a:graphic>
          </wp:inline>
        </w:drawing>
      </w:r>
    </w:p>
    <w:p w14:paraId="19DD1329" w14:textId="5E33ED03" w:rsidR="00D71D3E" w:rsidRPr="009506D9" w:rsidRDefault="000B5F5B" w:rsidP="00F24D56">
      <w:pPr>
        <w:pStyle w:val="ResimYazs"/>
        <w:spacing w:after="240"/>
        <w:jc w:val="center"/>
        <w:rPr>
          <w:rFonts w:ascii="LM Roman 10" w:hAnsi="LM Roman 10"/>
          <w:sz w:val="22"/>
          <w:szCs w:val="20"/>
        </w:rPr>
      </w:pPr>
      <w:bookmarkStart w:id="178" w:name="_Toc2017223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40</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Phishing Attacks Targeting Social Media Users</w:t>
      </w:r>
      <w:bookmarkEnd w:id="178"/>
    </w:p>
    <w:p w14:paraId="08002B4D" w14:textId="7300ADE2" w:rsidR="009506D9" w:rsidRDefault="009506D9" w:rsidP="009506D9">
      <w:pPr>
        <w:rPr>
          <w:rFonts w:ascii="LM Roman 10" w:hAnsi="LM Roman 10"/>
          <w:sz w:val="22"/>
          <w:szCs w:val="18"/>
        </w:rPr>
      </w:pPr>
      <w:r>
        <w:rPr>
          <w:rFonts w:ascii="LM Roman 10" w:hAnsi="LM Roman 10"/>
          <w:sz w:val="22"/>
          <w:szCs w:val="18"/>
        </w:rPr>
        <w:t>N</w:t>
      </w:r>
      <w:r w:rsidRPr="009506D9">
        <w:rPr>
          <w:rFonts w:ascii="LM Roman 10" w:hAnsi="LM Roman 10"/>
          <w:sz w:val="22"/>
          <w:szCs w:val="18"/>
        </w:rPr>
        <w:t>ew kind of phishing attack</w:t>
      </w:r>
      <w:r>
        <w:rPr>
          <w:rFonts w:ascii="LM Roman 10" w:hAnsi="LM Roman 10"/>
          <w:sz w:val="22"/>
          <w:szCs w:val="18"/>
        </w:rPr>
        <w:t>s</w:t>
      </w:r>
      <w:r w:rsidRPr="009506D9">
        <w:rPr>
          <w:rFonts w:ascii="LM Roman 10" w:hAnsi="LM Roman 10"/>
          <w:sz w:val="22"/>
          <w:szCs w:val="18"/>
        </w:rPr>
        <w:t xml:space="preserve"> </w:t>
      </w:r>
      <w:r w:rsidR="00A92250">
        <w:rPr>
          <w:rFonts w:ascii="LM Roman 10" w:hAnsi="LM Roman 10"/>
          <w:sz w:val="22"/>
          <w:szCs w:val="18"/>
        </w:rPr>
        <w:t>is</w:t>
      </w:r>
      <w:r w:rsidRPr="009506D9">
        <w:rPr>
          <w:rFonts w:ascii="LM Roman 10" w:hAnsi="LM Roman 10"/>
          <w:sz w:val="22"/>
          <w:szCs w:val="18"/>
        </w:rPr>
        <w:t xml:space="preserve"> detected by our software as can be seen in Figure </w:t>
      </w:r>
      <w:r w:rsidR="00A95507">
        <w:rPr>
          <w:rFonts w:ascii="LM Roman 10" w:hAnsi="LM Roman 10"/>
          <w:sz w:val="22"/>
          <w:szCs w:val="18"/>
        </w:rPr>
        <w:t>37</w:t>
      </w:r>
      <w:r>
        <w:rPr>
          <w:rFonts w:ascii="LM Roman 10" w:hAnsi="LM Roman 10"/>
          <w:sz w:val="22"/>
          <w:szCs w:val="18"/>
        </w:rPr>
        <w:t xml:space="preserve">, Figure </w:t>
      </w:r>
      <w:r w:rsidR="00A95507">
        <w:rPr>
          <w:rFonts w:ascii="LM Roman 10" w:hAnsi="LM Roman 10"/>
          <w:sz w:val="22"/>
          <w:szCs w:val="18"/>
        </w:rPr>
        <w:t>38</w:t>
      </w:r>
      <w:r>
        <w:rPr>
          <w:rFonts w:ascii="LM Roman 10" w:hAnsi="LM Roman 10"/>
          <w:sz w:val="22"/>
          <w:szCs w:val="18"/>
        </w:rPr>
        <w:t>, Figure 3</w:t>
      </w:r>
      <w:r w:rsidR="00A95507">
        <w:rPr>
          <w:rFonts w:ascii="LM Roman 10" w:hAnsi="LM Roman 10"/>
          <w:sz w:val="22"/>
          <w:szCs w:val="18"/>
        </w:rPr>
        <w:t>9</w:t>
      </w:r>
      <w:r>
        <w:rPr>
          <w:rFonts w:ascii="LM Roman 10" w:hAnsi="LM Roman 10"/>
          <w:sz w:val="22"/>
          <w:szCs w:val="18"/>
        </w:rPr>
        <w:t xml:space="preserve"> and Figure </w:t>
      </w:r>
      <w:r w:rsidR="00A95507">
        <w:rPr>
          <w:rFonts w:ascii="LM Roman 10" w:hAnsi="LM Roman 10"/>
          <w:sz w:val="22"/>
          <w:szCs w:val="18"/>
        </w:rPr>
        <w:t>40</w:t>
      </w:r>
      <w:r>
        <w:rPr>
          <w:rFonts w:ascii="LM Roman 10" w:hAnsi="LM Roman 10"/>
          <w:sz w:val="22"/>
          <w:szCs w:val="18"/>
        </w:rPr>
        <w:t>.</w:t>
      </w:r>
    </w:p>
    <w:p w14:paraId="3BA36FAE" w14:textId="77777777" w:rsidR="009506D9" w:rsidRPr="004827E0" w:rsidRDefault="009506D9" w:rsidP="005F395B">
      <w:pPr>
        <w:rPr>
          <w:rFonts w:ascii="LM Roman 10" w:hAnsi="LM Roman 10"/>
        </w:rPr>
      </w:pPr>
    </w:p>
    <w:p w14:paraId="1A3DFBE9" w14:textId="77777777" w:rsidR="000B5F5B" w:rsidRPr="004827E0" w:rsidRDefault="000B5F5B" w:rsidP="005F395B">
      <w:pPr>
        <w:keepNext/>
        <w:rPr>
          <w:rFonts w:ascii="LM Roman 10" w:hAnsi="LM Roman 10"/>
          <w:sz w:val="28"/>
          <w:szCs w:val="22"/>
        </w:rPr>
      </w:pPr>
      <w:r w:rsidRPr="004827E0">
        <w:rPr>
          <w:rFonts w:ascii="LM Roman 10" w:hAnsi="LM Roman 10"/>
          <w:noProof/>
          <w:sz w:val="28"/>
          <w:szCs w:val="22"/>
        </w:rPr>
        <w:lastRenderedPageBreak/>
        <w:drawing>
          <wp:inline distT="0" distB="0" distL="0" distR="0" wp14:anchorId="47199345" wp14:editId="5C834F87">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31790" cy="2107565"/>
                    </a:xfrm>
                    <a:prstGeom prst="rect">
                      <a:avLst/>
                    </a:prstGeom>
                  </pic:spPr>
                </pic:pic>
              </a:graphicData>
            </a:graphic>
          </wp:inline>
        </w:drawing>
      </w:r>
    </w:p>
    <w:p w14:paraId="64B5D9AE" w14:textId="017ACFEB" w:rsidR="00732834" w:rsidRPr="004827E0" w:rsidRDefault="000B5F5B" w:rsidP="00F24D56">
      <w:pPr>
        <w:pStyle w:val="ResimYazs"/>
        <w:spacing w:after="240"/>
        <w:jc w:val="center"/>
        <w:rPr>
          <w:rFonts w:ascii="LM Roman 10" w:hAnsi="LM Roman 10"/>
          <w:sz w:val="22"/>
          <w:szCs w:val="20"/>
        </w:rPr>
      </w:pPr>
      <w:bookmarkStart w:id="179" w:name="_Toc2017223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41</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Zombie Cookies</w:t>
      </w:r>
      <w:bookmarkEnd w:id="179"/>
    </w:p>
    <w:p w14:paraId="178502AA" w14:textId="77A7A13C" w:rsidR="003D1620" w:rsidRPr="000B61CB" w:rsidRDefault="000B61CB" w:rsidP="005F395B">
      <w:pPr>
        <w:rPr>
          <w:rFonts w:ascii="LM Roman 10" w:hAnsi="LM Roman 10"/>
          <w:sz w:val="22"/>
          <w:szCs w:val="18"/>
        </w:rPr>
      </w:pPr>
      <w:r w:rsidRPr="000B61CB">
        <w:rPr>
          <w:rFonts w:ascii="LM Roman 10" w:hAnsi="LM Roman 10"/>
          <w:sz w:val="22"/>
          <w:szCs w:val="18"/>
        </w:rPr>
        <w:t>Zombie cookies is a new kind of thread detected by our software.</w:t>
      </w:r>
      <w:r>
        <w:rPr>
          <w:rFonts w:ascii="LM Roman 10" w:hAnsi="LM Roman 10"/>
          <w:sz w:val="22"/>
          <w:szCs w:val="18"/>
        </w:rPr>
        <w:t xml:space="preserve"> Related news detected by our software as can be seen in Figure </w:t>
      </w:r>
      <w:r w:rsidR="00D1736C">
        <w:rPr>
          <w:rFonts w:ascii="LM Roman 10" w:hAnsi="LM Roman 10"/>
          <w:sz w:val="22"/>
          <w:szCs w:val="18"/>
        </w:rPr>
        <w:t>41</w:t>
      </w:r>
      <w:r>
        <w:rPr>
          <w:rFonts w:ascii="LM Roman 10" w:hAnsi="LM Roman 10"/>
          <w:sz w:val="22"/>
          <w:szCs w:val="18"/>
        </w:rPr>
        <w:t>.</w:t>
      </w:r>
    </w:p>
    <w:p w14:paraId="3E35E20B" w14:textId="77777777" w:rsidR="000B61CB" w:rsidRPr="004827E0" w:rsidRDefault="000B61CB" w:rsidP="005F395B">
      <w:pPr>
        <w:rPr>
          <w:rFonts w:ascii="LM Roman 10" w:hAnsi="LM Roman 10"/>
        </w:rPr>
      </w:pPr>
    </w:p>
    <w:p w14:paraId="46F270D2" w14:textId="77777777" w:rsidR="000B5F5B" w:rsidRPr="004827E0" w:rsidRDefault="000B5F5B" w:rsidP="005F395B">
      <w:pPr>
        <w:keepNext/>
        <w:rPr>
          <w:rFonts w:ascii="LM Roman 10" w:hAnsi="LM Roman 10"/>
          <w:sz w:val="28"/>
          <w:szCs w:val="22"/>
        </w:rPr>
      </w:pPr>
      <w:r w:rsidRPr="004827E0">
        <w:rPr>
          <w:rFonts w:ascii="LM Roman 10" w:hAnsi="LM Roman 10"/>
          <w:noProof/>
          <w:sz w:val="28"/>
          <w:szCs w:val="22"/>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31790" cy="526415"/>
                    </a:xfrm>
                    <a:prstGeom prst="rect">
                      <a:avLst/>
                    </a:prstGeom>
                  </pic:spPr>
                </pic:pic>
              </a:graphicData>
            </a:graphic>
          </wp:inline>
        </w:drawing>
      </w:r>
    </w:p>
    <w:p w14:paraId="6863DED1" w14:textId="33948BE3" w:rsidR="000B61CB" w:rsidRPr="00F24D56" w:rsidRDefault="000B5F5B" w:rsidP="00F24D56">
      <w:pPr>
        <w:pStyle w:val="ResimYazs"/>
        <w:spacing w:after="240"/>
        <w:jc w:val="center"/>
        <w:rPr>
          <w:rFonts w:ascii="LM Roman 10" w:hAnsi="LM Roman 10"/>
          <w:sz w:val="22"/>
          <w:szCs w:val="20"/>
        </w:rPr>
      </w:pPr>
      <w:bookmarkStart w:id="180" w:name="_Toc2017223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42</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Millions of Email Addresses Infiltrated the Internet</w:t>
      </w:r>
      <w:bookmarkEnd w:id="180"/>
    </w:p>
    <w:p w14:paraId="34A65A25" w14:textId="371FAE0B" w:rsidR="000B61CB" w:rsidRDefault="000B61CB" w:rsidP="005F395B">
      <w:pPr>
        <w:rPr>
          <w:rFonts w:ascii="LM Roman 10" w:hAnsi="LM Roman 10"/>
          <w:sz w:val="22"/>
          <w:szCs w:val="18"/>
        </w:rPr>
      </w:pPr>
      <w:r w:rsidRPr="000B61CB">
        <w:rPr>
          <w:rFonts w:ascii="LM Roman 10" w:hAnsi="LM Roman 10"/>
          <w:sz w:val="22"/>
          <w:szCs w:val="18"/>
        </w:rPr>
        <w:t xml:space="preserve">Important information can be stolen and shared by the attackers </w:t>
      </w:r>
      <w:r w:rsidR="00A92250">
        <w:rPr>
          <w:rFonts w:ascii="LM Roman 10" w:hAnsi="LM Roman 10"/>
          <w:sz w:val="22"/>
          <w:szCs w:val="18"/>
        </w:rPr>
        <w:t>o</w:t>
      </w:r>
      <w:r w:rsidRPr="000B61CB">
        <w:rPr>
          <w:rFonts w:ascii="LM Roman 10" w:hAnsi="LM Roman 10"/>
          <w:sz w:val="22"/>
          <w:szCs w:val="18"/>
        </w:rPr>
        <w:t xml:space="preserve">n the internet as you can see in Figure </w:t>
      </w:r>
      <w:r w:rsidR="003130BD">
        <w:rPr>
          <w:rFonts w:ascii="LM Roman 10" w:hAnsi="LM Roman 10"/>
          <w:sz w:val="22"/>
          <w:szCs w:val="18"/>
        </w:rPr>
        <w:t>42</w:t>
      </w:r>
      <w:r w:rsidRPr="000B61CB">
        <w:rPr>
          <w:rFonts w:ascii="LM Roman 10" w:hAnsi="LM Roman 10"/>
          <w:sz w:val="22"/>
          <w:szCs w:val="18"/>
        </w:rPr>
        <w:t>.</w:t>
      </w:r>
    </w:p>
    <w:p w14:paraId="5564A068" w14:textId="77777777" w:rsidR="00F24D56" w:rsidRPr="000B61CB" w:rsidRDefault="00F24D56" w:rsidP="005F395B">
      <w:pPr>
        <w:rPr>
          <w:rFonts w:ascii="LM Roman 10" w:hAnsi="LM Roman 10"/>
          <w:sz w:val="22"/>
          <w:szCs w:val="18"/>
        </w:rPr>
      </w:pPr>
    </w:p>
    <w:p w14:paraId="06AF58B2" w14:textId="77777777" w:rsidR="00113F3A" w:rsidRPr="004827E0" w:rsidRDefault="00113F3A" w:rsidP="005F395B">
      <w:pPr>
        <w:keepNext/>
        <w:rPr>
          <w:rFonts w:ascii="LM Roman 10" w:hAnsi="LM Roman 10"/>
          <w:sz w:val="28"/>
          <w:szCs w:val="22"/>
        </w:rPr>
      </w:pPr>
      <w:r w:rsidRPr="004827E0">
        <w:rPr>
          <w:rFonts w:ascii="LM Roman 10" w:hAnsi="LM Roman 10"/>
          <w:noProof/>
          <w:sz w:val="28"/>
          <w:szCs w:val="22"/>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31790" cy="571500"/>
                    </a:xfrm>
                    <a:prstGeom prst="rect">
                      <a:avLst/>
                    </a:prstGeom>
                  </pic:spPr>
                </pic:pic>
              </a:graphicData>
            </a:graphic>
          </wp:inline>
        </w:drawing>
      </w:r>
    </w:p>
    <w:p w14:paraId="0A153A69" w14:textId="405116A6" w:rsidR="00A56643" w:rsidRDefault="00113F3A" w:rsidP="00F24D56">
      <w:pPr>
        <w:pStyle w:val="ResimYazs"/>
        <w:spacing w:after="240"/>
        <w:jc w:val="center"/>
        <w:rPr>
          <w:rFonts w:ascii="LM Roman 10" w:hAnsi="LM Roman 10"/>
          <w:sz w:val="22"/>
          <w:szCs w:val="20"/>
        </w:rPr>
      </w:pPr>
      <w:bookmarkStart w:id="181" w:name="_Toc2017223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43</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The USA and China Cyberwar Started Tweet</w:t>
      </w:r>
      <w:bookmarkEnd w:id="181"/>
    </w:p>
    <w:p w14:paraId="2429C69C" w14:textId="4F2072B9" w:rsidR="004827E0" w:rsidRDefault="000B61CB" w:rsidP="000B61CB">
      <w:pPr>
        <w:rPr>
          <w:rFonts w:ascii="LM Roman 10" w:hAnsi="LM Roman 10"/>
          <w:sz w:val="22"/>
          <w:szCs w:val="18"/>
        </w:rPr>
      </w:pPr>
      <w:r w:rsidRPr="000B61CB">
        <w:rPr>
          <w:rFonts w:ascii="LM Roman 10" w:hAnsi="LM Roman 10"/>
          <w:sz w:val="22"/>
          <w:szCs w:val="18"/>
        </w:rPr>
        <w:t xml:space="preserve">Cyberwars also can be detected by our software solution. Figure </w:t>
      </w:r>
      <w:r w:rsidR="00040845">
        <w:rPr>
          <w:rFonts w:ascii="LM Roman 10" w:hAnsi="LM Roman 10"/>
          <w:sz w:val="22"/>
          <w:szCs w:val="18"/>
        </w:rPr>
        <w:t>43</w:t>
      </w:r>
      <w:r w:rsidRPr="000B61CB">
        <w:rPr>
          <w:rFonts w:ascii="LM Roman 10" w:hAnsi="LM Roman 10"/>
          <w:sz w:val="22"/>
          <w:szCs w:val="18"/>
        </w:rPr>
        <w:t xml:space="preserve"> is exemplifying that.</w:t>
      </w:r>
    </w:p>
    <w:p w14:paraId="79B3AFBE" w14:textId="77777777" w:rsidR="000B61CB" w:rsidRPr="004827E0" w:rsidRDefault="000B61CB" w:rsidP="000B61CB">
      <w:pPr>
        <w:rPr>
          <w:rFonts w:ascii="LM Roman 10" w:hAnsi="LM Roman 10"/>
          <w:sz w:val="22"/>
          <w:szCs w:val="18"/>
        </w:rPr>
      </w:pPr>
    </w:p>
    <w:p w14:paraId="3169F20E" w14:textId="77777777" w:rsidR="00113F3A" w:rsidRPr="004827E0" w:rsidRDefault="00113F3A" w:rsidP="005F395B">
      <w:pPr>
        <w:keepNext/>
        <w:rPr>
          <w:rFonts w:ascii="LM Roman 10" w:hAnsi="LM Roman 10"/>
          <w:sz w:val="28"/>
          <w:szCs w:val="22"/>
        </w:rPr>
      </w:pPr>
      <w:r w:rsidRPr="004827E0">
        <w:rPr>
          <w:rFonts w:ascii="LM Roman 10" w:hAnsi="LM Roman 10"/>
          <w:noProof/>
          <w:sz w:val="28"/>
          <w:szCs w:val="22"/>
        </w:rPr>
        <w:lastRenderedPageBreak/>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31790" cy="732155"/>
                    </a:xfrm>
                    <a:prstGeom prst="rect">
                      <a:avLst/>
                    </a:prstGeom>
                  </pic:spPr>
                </pic:pic>
              </a:graphicData>
            </a:graphic>
          </wp:inline>
        </w:drawing>
      </w:r>
    </w:p>
    <w:p w14:paraId="1E3200D9" w14:textId="1DD57D93" w:rsidR="000B61CB" w:rsidRPr="00F24D56" w:rsidRDefault="00113F3A" w:rsidP="00F24D56">
      <w:pPr>
        <w:pStyle w:val="ResimYazs"/>
        <w:spacing w:after="240"/>
        <w:jc w:val="center"/>
        <w:rPr>
          <w:rFonts w:ascii="LM Roman 10" w:hAnsi="LM Roman 10"/>
          <w:sz w:val="22"/>
          <w:szCs w:val="20"/>
        </w:rPr>
      </w:pPr>
      <w:bookmarkStart w:id="182" w:name="_Toc2017223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44</w:t>
      </w:r>
      <w:r w:rsidRPr="004827E0">
        <w:rPr>
          <w:rFonts w:ascii="LM Roman 10" w:hAnsi="LM Roman 10"/>
          <w:sz w:val="22"/>
          <w:szCs w:val="20"/>
        </w:rPr>
        <w:fldChar w:fldCharType="end"/>
      </w:r>
      <w:r w:rsidR="00F24D56">
        <w:rPr>
          <w:rFonts w:ascii="LM Roman 10" w:hAnsi="LM Roman 10"/>
          <w:sz w:val="22"/>
          <w:szCs w:val="20"/>
        </w:rPr>
        <w:t>:</w:t>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82"/>
    </w:p>
    <w:p w14:paraId="044CE17A" w14:textId="6AC19A5B" w:rsidR="000B61CB" w:rsidRPr="00C4040C" w:rsidRDefault="000B61CB" w:rsidP="00C4040C">
      <w:pPr>
        <w:rPr>
          <w:rFonts w:ascii="LM Roman 10" w:hAnsi="LM Roman 10" w:cstheme="minorHAnsi"/>
          <w:sz w:val="22"/>
          <w:szCs w:val="18"/>
        </w:rPr>
      </w:pPr>
      <w:r w:rsidRPr="00C4040C">
        <w:rPr>
          <w:rFonts w:ascii="LM Roman 10" w:hAnsi="LM Roman 10" w:cstheme="minorHAnsi"/>
          <w:sz w:val="22"/>
          <w:szCs w:val="18"/>
        </w:rPr>
        <w:t xml:space="preserve">Politicians can be </w:t>
      </w:r>
      <w:r w:rsidR="00A92250" w:rsidRPr="00C4040C">
        <w:rPr>
          <w:rFonts w:ascii="LM Roman 10" w:hAnsi="LM Roman 10" w:cstheme="minorHAnsi"/>
          <w:sz w:val="22"/>
          <w:szCs w:val="18"/>
        </w:rPr>
        <w:t xml:space="preserve">the </w:t>
      </w:r>
      <w:r w:rsidRPr="00C4040C">
        <w:rPr>
          <w:rFonts w:ascii="LM Roman 10" w:hAnsi="LM Roman 10" w:cstheme="minorHAnsi"/>
          <w:sz w:val="22"/>
          <w:szCs w:val="18"/>
        </w:rPr>
        <w:t xml:space="preserve">target of cyber-attacks as you can see in Figure </w:t>
      </w:r>
      <w:r w:rsidR="00C4040C">
        <w:rPr>
          <w:rFonts w:ascii="LM Roman 10" w:hAnsi="LM Roman 10" w:cstheme="minorHAnsi"/>
          <w:sz w:val="22"/>
          <w:szCs w:val="18"/>
        </w:rPr>
        <w:t>44</w:t>
      </w:r>
      <w:r w:rsidRPr="00C4040C">
        <w:rPr>
          <w:rFonts w:ascii="LM Roman 10" w:hAnsi="LM Roman 10" w:cstheme="minorHAnsi"/>
          <w:sz w:val="22"/>
          <w:szCs w:val="18"/>
        </w:rPr>
        <w:t>. Our software can successfully detect related news of such events.</w:t>
      </w:r>
    </w:p>
    <w:p w14:paraId="5E10CBF3" w14:textId="61AC2817" w:rsidR="00AD111A" w:rsidRPr="00F24D56" w:rsidRDefault="00732834" w:rsidP="005F395B">
      <w:pPr>
        <w:pStyle w:val="Balk2"/>
      </w:pPr>
      <w:bookmarkStart w:id="183" w:name="_Toc20171924"/>
      <w:r w:rsidRPr="004827E0">
        <w:t>Unsuccessful Cybersecurity Event Detection Samples</w:t>
      </w:r>
      <w:bookmarkEnd w:id="183"/>
    </w:p>
    <w:p w14:paraId="4E225EF1" w14:textId="248AE20F" w:rsidR="003D1620" w:rsidRPr="00F24D56" w:rsidRDefault="00AD111A" w:rsidP="005F395B">
      <w:pPr>
        <w:rPr>
          <w:rFonts w:ascii="LM Roman 10" w:hAnsi="LM Roman 10"/>
          <w:sz w:val="22"/>
          <w:szCs w:val="18"/>
        </w:rPr>
      </w:pPr>
      <w:r w:rsidRPr="004827E0">
        <w:rPr>
          <w:rFonts w:ascii="LM Roman 10" w:hAnsi="LM Roman 10"/>
          <w:sz w:val="22"/>
          <w:szCs w:val="18"/>
        </w:rPr>
        <w:t>Sometimes our software solution can detect false</w:t>
      </w:r>
      <w:r w:rsidR="00152AA1">
        <w:rPr>
          <w:rFonts w:ascii="LM Roman 10" w:hAnsi="LM Roman 10"/>
          <w:sz w:val="22"/>
          <w:szCs w:val="18"/>
        </w:rPr>
        <w:t>-</w:t>
      </w:r>
      <w:r w:rsidRPr="004827E0">
        <w:rPr>
          <w:rFonts w:ascii="LM Roman 10" w:hAnsi="LM Roman 10"/>
          <w:sz w:val="22"/>
          <w:szCs w:val="18"/>
        </w:rPr>
        <w:t>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10634F12" w14:textId="1BCE5668" w:rsidR="00A56643" w:rsidRPr="00F24D56" w:rsidRDefault="00A56643" w:rsidP="005F395B">
      <w:pPr>
        <w:pStyle w:val="Balk3"/>
      </w:pPr>
      <w:bookmarkStart w:id="184" w:name="_Toc20171925"/>
      <w:r w:rsidRPr="004827E0">
        <w:t>Sample False Positive Cybersecurity Event Detection</w:t>
      </w:r>
      <w:bookmarkEnd w:id="184"/>
    </w:p>
    <w:p w14:paraId="4E70BB69" w14:textId="3238525B" w:rsidR="00AD111A" w:rsidRPr="004827E0" w:rsidRDefault="00AD111A" w:rsidP="005D06A6">
      <w:pPr>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hacklendi”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not a real cybersecurity event. Analyzing such tweets to realize that it is not a real security event is hard for an automated system.</w:t>
      </w:r>
    </w:p>
    <w:p w14:paraId="0CE8ACEA" w14:textId="77777777" w:rsidR="00AD111A" w:rsidRPr="004827E0" w:rsidRDefault="00AD111A" w:rsidP="005F395B">
      <w:pPr>
        <w:rPr>
          <w:rFonts w:ascii="LM Roman 10" w:hAnsi="LM Roman 10"/>
        </w:rPr>
      </w:pPr>
    </w:p>
    <w:p w14:paraId="62F105A2" w14:textId="77777777" w:rsidR="00423167" w:rsidRPr="004827E0" w:rsidRDefault="00423167" w:rsidP="005F395B">
      <w:pPr>
        <w:keepNext/>
        <w:rPr>
          <w:rFonts w:ascii="LM Roman 10" w:hAnsi="LM Roman 10"/>
          <w:sz w:val="28"/>
          <w:szCs w:val="22"/>
        </w:rPr>
      </w:pPr>
      <w:r w:rsidRPr="004827E0">
        <w:rPr>
          <w:rFonts w:ascii="LM Roman 10" w:hAnsi="LM Roman 10"/>
          <w:noProof/>
          <w:sz w:val="28"/>
          <w:szCs w:val="22"/>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BEBA8EAE-BF5A-486C-A8C5-ECC9F3942E4B}">
                          <a14:imgProps xmlns:a14="http://schemas.microsoft.com/office/drawing/2010/main">
                            <a14:imgLayer r:embed="rId89">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18689BC1" w14:textId="6EEE44FC" w:rsidR="00470EA9" w:rsidRPr="0084694F" w:rsidRDefault="00423167" w:rsidP="0084694F">
      <w:pPr>
        <w:pStyle w:val="ResimYazs"/>
        <w:jc w:val="center"/>
        <w:rPr>
          <w:rFonts w:ascii="LM Roman 10" w:hAnsi="LM Roman 10"/>
          <w:sz w:val="22"/>
          <w:szCs w:val="20"/>
        </w:rPr>
      </w:pPr>
      <w:bookmarkStart w:id="185" w:name="_Toc2017223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45</w:t>
      </w:r>
      <w:r w:rsidRPr="004827E0">
        <w:rPr>
          <w:rFonts w:ascii="LM Roman 10" w:hAnsi="LM Roman 10"/>
          <w:sz w:val="22"/>
          <w:szCs w:val="20"/>
        </w:rPr>
        <w:fldChar w:fldCharType="end"/>
      </w:r>
      <w:r w:rsidR="008356AA">
        <w:rPr>
          <w:rFonts w:ascii="LM Roman 10" w:hAnsi="LM Roman 10"/>
          <w:sz w:val="22"/>
          <w:szCs w:val="20"/>
        </w:rPr>
        <w:t>:</w:t>
      </w:r>
      <w:r w:rsidRPr="004827E0">
        <w:rPr>
          <w:rFonts w:ascii="LM Roman 10" w:hAnsi="LM Roman 10"/>
          <w:sz w:val="22"/>
          <w:szCs w:val="20"/>
        </w:rPr>
        <w:t xml:space="preserve"> Sample False Positive Cybersecurity Event Detection</w:t>
      </w:r>
      <w:bookmarkEnd w:id="185"/>
    </w:p>
    <w:p w14:paraId="7552BD05" w14:textId="4972BEC9" w:rsidR="00BA679C" w:rsidRPr="0084694F" w:rsidRDefault="00A56643" w:rsidP="005F395B">
      <w:pPr>
        <w:pStyle w:val="Balk3"/>
      </w:pPr>
      <w:bookmarkStart w:id="186" w:name="_Toc20171926"/>
      <w:r w:rsidRPr="004827E0">
        <w:t xml:space="preserve">Sample not </w:t>
      </w:r>
      <w:r w:rsidR="00423167" w:rsidRPr="004827E0">
        <w:t>U</w:t>
      </w:r>
      <w:r w:rsidRPr="004827E0">
        <w:t xml:space="preserve">seful </w:t>
      </w:r>
      <w:r w:rsidR="00423167" w:rsidRPr="004827E0">
        <w:t>C</w:t>
      </w:r>
      <w:r w:rsidRPr="004827E0">
        <w:t>ybersecurity Event Detection</w:t>
      </w:r>
      <w:bookmarkEnd w:id="186"/>
    </w:p>
    <w:p w14:paraId="24B27598" w14:textId="50772675" w:rsidR="007D6E74" w:rsidRPr="005B67AA" w:rsidRDefault="007D6E74" w:rsidP="005D06A6">
      <w:pPr>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rPr>
          <w:rFonts w:ascii="LM Roman 10" w:hAnsi="LM Roman 10"/>
        </w:rPr>
      </w:pPr>
    </w:p>
    <w:p w14:paraId="20A01CC6" w14:textId="049D6182" w:rsidR="00BA679C" w:rsidRPr="005B67AA" w:rsidRDefault="00BA679C" w:rsidP="005F395B">
      <w:pPr>
        <w:rPr>
          <w:rFonts w:ascii="LM Roman 10" w:hAnsi="LM Roman 10"/>
          <w:sz w:val="28"/>
          <w:szCs w:val="22"/>
        </w:rPr>
      </w:pPr>
      <w:r w:rsidRPr="005B67AA">
        <w:rPr>
          <w:rFonts w:ascii="LM Roman 10" w:hAnsi="LM Roman 10"/>
          <w:noProof/>
          <w:sz w:val="28"/>
          <w:szCs w:val="22"/>
        </w:rPr>
        <w:lastRenderedPageBreak/>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BEBA8EAE-BF5A-486C-A8C5-ECC9F3942E4B}">
                          <a14:imgProps xmlns:a14="http://schemas.microsoft.com/office/drawing/2010/main">
                            <a14:imgLayer r:embed="rId91">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6709273A" w14:textId="12630765" w:rsidR="00942E3C" w:rsidRPr="0084694F" w:rsidRDefault="00423167" w:rsidP="0084694F">
      <w:pPr>
        <w:pStyle w:val="ResimYazs"/>
        <w:spacing w:after="240"/>
        <w:jc w:val="center"/>
        <w:rPr>
          <w:rFonts w:ascii="LM Roman 10" w:hAnsi="LM Roman 10"/>
          <w:sz w:val="22"/>
          <w:szCs w:val="20"/>
        </w:rPr>
      </w:pPr>
      <w:bookmarkStart w:id="187" w:name="_Toc20172238"/>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183851">
        <w:rPr>
          <w:rFonts w:ascii="LM Roman 10" w:hAnsi="LM Roman 10"/>
          <w:noProof/>
          <w:sz w:val="22"/>
          <w:szCs w:val="20"/>
        </w:rPr>
        <w:t>46</w:t>
      </w:r>
      <w:r w:rsidRPr="005B67AA">
        <w:rPr>
          <w:rFonts w:ascii="LM Roman 10" w:hAnsi="LM Roman 10"/>
          <w:sz w:val="22"/>
          <w:szCs w:val="20"/>
        </w:rPr>
        <w:fldChar w:fldCharType="end"/>
      </w:r>
      <w:r w:rsidR="0084694F">
        <w:rPr>
          <w:rFonts w:ascii="LM Roman 10" w:hAnsi="LM Roman 10"/>
          <w:sz w:val="22"/>
          <w:szCs w:val="20"/>
        </w:rPr>
        <w:t>:</w:t>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87"/>
    </w:p>
    <w:p w14:paraId="27F7E02A" w14:textId="525F7544" w:rsidR="005B67AA" w:rsidRPr="00E07B36" w:rsidRDefault="008B5F26" w:rsidP="005D06A6">
      <w:pPr>
        <w:rPr>
          <w:rFonts w:ascii="LM Roman 10" w:hAnsi="LM Roman 10"/>
          <w:sz w:val="22"/>
          <w:szCs w:val="18"/>
        </w:rPr>
      </w:pPr>
      <w:r w:rsidRPr="005B67AA">
        <w:rPr>
          <w:rFonts w:ascii="LM Roman 10" w:hAnsi="LM Roman 10"/>
          <w:sz w:val="22"/>
          <w:szCs w:val="18"/>
        </w:rPr>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436F2189" w14:textId="3A490404" w:rsidR="00735A16" w:rsidRPr="0084694F" w:rsidRDefault="005E3323" w:rsidP="005D06A6">
      <w:pPr>
        <w:pStyle w:val="Balk2"/>
      </w:pPr>
      <w:bookmarkStart w:id="188" w:name="_Toc20171927"/>
      <w:r w:rsidRPr="004827E0">
        <w:t>Evaluation of the Results</w:t>
      </w:r>
      <w:bookmarkEnd w:id="188"/>
    </w:p>
    <w:p w14:paraId="011BE86C" w14:textId="1E2BDC5B" w:rsidR="00735A16" w:rsidRPr="00AE3FAF" w:rsidRDefault="00735A16" w:rsidP="005F395B">
      <w:pPr>
        <w:rPr>
          <w:rFonts w:ascii="LM Roman 10" w:hAnsi="LM Roman 10"/>
          <w:sz w:val="22"/>
          <w:szCs w:val="22"/>
        </w:rPr>
      </w:pPr>
      <w:r>
        <w:rPr>
          <w:rFonts w:ascii="LM Roman 10" w:hAnsi="LM Roman 10"/>
          <w:sz w:val="22"/>
          <w:szCs w:val="18"/>
        </w:rPr>
        <w:t>When we run our software with too much the cybersecurity</w:t>
      </w:r>
      <w:r w:rsidR="00484FB8">
        <w:rPr>
          <w:rFonts w:ascii="LM Roman 10" w:hAnsi="LM Roman 10"/>
          <w:sz w:val="22"/>
          <w:szCs w:val="18"/>
        </w:rPr>
        <w:t>-</w:t>
      </w:r>
      <w:r>
        <w:rPr>
          <w:rFonts w:ascii="LM Roman 10" w:hAnsi="LM Roman 10"/>
          <w:sz w:val="22"/>
          <w:szCs w:val="18"/>
        </w:rPr>
        <w:t xml:space="preserve">related seed keywords vector, </w:t>
      </w:r>
      <w:bookmarkStart w:id="189" w:name="_Hlk18962334"/>
      <w:r>
        <w:rPr>
          <w:rFonts w:ascii="LM Roman 10" w:hAnsi="LM Roman 10"/>
          <w:sz w:val="22"/>
          <w:szCs w:val="18"/>
        </w:rPr>
        <w:t xml:space="preserve">our software system </w:t>
      </w:r>
      <w:bookmarkEnd w:id="189"/>
      <w:r>
        <w:rPr>
          <w:rFonts w:ascii="LM Roman 10" w:hAnsi="LM Roman 10"/>
          <w:sz w:val="22"/>
          <w:szCs w:val="18"/>
        </w:rPr>
        <w:t>might receive more tweets than it can handle. Moreover, the false</w:t>
      </w:r>
      <w:r w:rsidR="00484FB8">
        <w:rPr>
          <w:rFonts w:ascii="LM Roman 10" w:hAnsi="LM Roman 10"/>
          <w:sz w:val="22"/>
          <w:szCs w:val="18"/>
        </w:rPr>
        <w:t>-</w:t>
      </w:r>
      <w:r>
        <w:rPr>
          <w:rFonts w:ascii="LM Roman 10" w:hAnsi="LM Roman 10"/>
          <w:sz w:val="22"/>
          <w:szCs w:val="18"/>
        </w:rPr>
        <w:t xml:space="preserve">positive cybersecurity event detection </w:t>
      </w:r>
      <w:r w:rsidR="00484FB8">
        <w:rPr>
          <w:rFonts w:ascii="LM Roman 10" w:hAnsi="LM Roman 10"/>
          <w:sz w:val="22"/>
          <w:szCs w:val="18"/>
        </w:rPr>
        <w:t>may</w:t>
      </w:r>
      <w:r>
        <w:rPr>
          <w:rFonts w:ascii="LM Roman 10" w:hAnsi="LM Roman 10"/>
          <w:sz w:val="22"/>
          <w:szCs w:val="18"/>
        </w:rPr>
        <w:t xml:space="preserve"> significantly increase. It decrease</w:t>
      </w:r>
      <w:r w:rsidR="00484FB8">
        <w:rPr>
          <w:rFonts w:ascii="LM Roman 10" w:hAnsi="LM Roman 10"/>
          <w:sz w:val="22"/>
          <w:szCs w:val="18"/>
        </w:rPr>
        <w:t>s</w:t>
      </w:r>
      <w:r>
        <w:rPr>
          <w:rFonts w:ascii="LM Roman 10" w:hAnsi="LM Roman 10"/>
          <w:sz w:val="22"/>
          <w:szCs w:val="18"/>
        </w:rPr>
        <w:t xml:space="preserve"> the </w:t>
      </w:r>
      <w:bookmarkStart w:id="190" w:name="_Hlk18963460"/>
      <w:r w:rsidRPr="00AE3FAF">
        <w:rPr>
          <w:rFonts w:ascii="LM Roman 10" w:hAnsi="LM Roman 10"/>
          <w:sz w:val="22"/>
          <w:szCs w:val="22"/>
        </w:rPr>
        <w:t xml:space="preserve">certainty </w:t>
      </w:r>
      <w:bookmarkEnd w:id="190"/>
      <w:r w:rsidRPr="00AE3FAF">
        <w:rPr>
          <w:rFonts w:ascii="LM Roman 10" w:hAnsi="LM Roman 10"/>
          <w:sz w:val="22"/>
          <w:szCs w:val="22"/>
        </w:rPr>
        <w:t>of our software solution. On the other hand, if we run our software with too few cybersecurity</w:t>
      </w:r>
      <w:r w:rsidR="00484FB8">
        <w:rPr>
          <w:rFonts w:ascii="LM Roman 10" w:hAnsi="LM Roman 10"/>
          <w:sz w:val="22"/>
          <w:szCs w:val="22"/>
        </w:rPr>
        <w:t>-</w:t>
      </w:r>
      <w:r w:rsidRPr="00AE3FAF">
        <w:rPr>
          <w:rFonts w:ascii="LM Roman 10" w:hAnsi="LM Roman 10"/>
          <w:sz w:val="22"/>
          <w:szCs w:val="22"/>
        </w:rPr>
        <w:t xml:space="preserve">related seed keywords, our software system might not detect some cybersecurity events as fast as we expect from our software. </w:t>
      </w:r>
      <w:r w:rsidR="00A54AC2">
        <w:rPr>
          <w:rFonts w:ascii="LM Roman 10" w:hAnsi="LM Roman 10"/>
          <w:sz w:val="22"/>
          <w:szCs w:val="22"/>
        </w:rPr>
        <w:t>It decrease</w:t>
      </w:r>
      <w:r w:rsidR="00484FB8">
        <w:rPr>
          <w:rFonts w:ascii="LM Roman 10" w:hAnsi="LM Roman 10"/>
          <w:sz w:val="22"/>
          <w:szCs w:val="22"/>
        </w:rPr>
        <w:t>s</w:t>
      </w:r>
      <w:r w:rsidR="00A54AC2">
        <w:rPr>
          <w:rFonts w:ascii="LM Roman 10" w:hAnsi="LM Roman 10"/>
          <w:sz w:val="22"/>
          <w:szCs w:val="22"/>
        </w:rPr>
        <w:t xml:space="preserve"> the sensitivity. </w:t>
      </w:r>
      <w:r w:rsidRPr="00AE3FAF">
        <w:rPr>
          <w:rFonts w:ascii="LM Roman 10" w:hAnsi="LM Roman 10"/>
          <w:sz w:val="22"/>
          <w:szCs w:val="22"/>
        </w:rPr>
        <w:t xml:space="preserve">We expect that we can detect an attack </w:t>
      </w:r>
      <w:r w:rsidR="00484FB8">
        <w:rPr>
          <w:rFonts w:ascii="LM Roman 10" w:hAnsi="LM Roman 10"/>
          <w:sz w:val="22"/>
          <w:szCs w:val="22"/>
        </w:rPr>
        <w:t>on</w:t>
      </w:r>
      <w:r w:rsidRPr="00AE3FAF">
        <w:rPr>
          <w:rFonts w:ascii="LM Roman 10" w:hAnsi="LM Roman 10"/>
          <w:sz w:val="22"/>
          <w:szCs w:val="22"/>
        </w:rPr>
        <w:t xml:space="preserve"> the day of the attack.</w:t>
      </w:r>
      <w:r w:rsidR="00AE3FAF">
        <w:rPr>
          <w:rFonts w:ascii="LM Roman 10" w:hAnsi="LM Roman 10"/>
          <w:sz w:val="22"/>
          <w:szCs w:val="22"/>
        </w:rPr>
        <w:t xml:space="preserve"> </w:t>
      </w:r>
    </w:p>
    <w:p w14:paraId="489A1876" w14:textId="13B14CCD" w:rsidR="00A54AC2" w:rsidRDefault="006C5BE9" w:rsidP="005F395B">
      <w:pPr>
        <w:rPr>
          <w:rFonts w:ascii="LM Roman 10" w:hAnsi="LM Roman 10"/>
          <w:sz w:val="22"/>
          <w:szCs w:val="22"/>
        </w:rPr>
      </w:pPr>
      <w:r w:rsidRPr="00AE3FAF">
        <w:rPr>
          <w:rFonts w:ascii="LM Roman 10" w:hAnsi="LM Roman 10"/>
          <w:sz w:val="22"/>
          <w:szCs w:val="22"/>
        </w:rPr>
        <w:t xml:space="preserve">Although we can verify with other sources that the detected events are indeed occurring, or occurred, being sure that we have missed any events is very difficult. During our tests, we realized that we could miss small events. However, </w:t>
      </w:r>
      <w:r w:rsidR="000E10EA">
        <w:rPr>
          <w:rFonts w:ascii="LM Roman 10" w:hAnsi="LM Roman 10"/>
          <w:sz w:val="22"/>
          <w:szCs w:val="22"/>
        </w:rPr>
        <w:t xml:space="preserve">our solution </w:t>
      </w:r>
      <w:r w:rsidRPr="00AE3FAF">
        <w:rPr>
          <w:rFonts w:ascii="LM Roman 10" w:hAnsi="LM Roman 10"/>
          <w:sz w:val="22"/>
          <w:szCs w:val="22"/>
        </w:rPr>
        <w:t>d</w:t>
      </w:r>
      <w:r w:rsidR="000E10EA">
        <w:rPr>
          <w:rFonts w:ascii="LM Roman 10" w:hAnsi="LM Roman 10"/>
          <w:sz w:val="22"/>
          <w:szCs w:val="22"/>
        </w:rPr>
        <w:t>o</w:t>
      </w:r>
      <w:r w:rsidR="00484FB8">
        <w:rPr>
          <w:rFonts w:ascii="LM Roman 10" w:hAnsi="LM Roman 10"/>
          <w:sz w:val="22"/>
          <w:szCs w:val="22"/>
        </w:rPr>
        <w:t>es</w:t>
      </w:r>
      <w:r w:rsidRPr="00AE3FAF">
        <w:rPr>
          <w:rFonts w:ascii="LM Roman 10" w:hAnsi="LM Roman 10"/>
          <w:sz w:val="22"/>
          <w:szCs w:val="22"/>
        </w:rPr>
        <w:t xml:space="preserve"> not miss any serious attack as far as we know.</w:t>
      </w:r>
    </w:p>
    <w:p w14:paraId="0EEA665A" w14:textId="13DC21BA" w:rsidR="000E10EA" w:rsidRPr="00AE3FAF" w:rsidRDefault="000E10EA" w:rsidP="005F395B">
      <w:pPr>
        <w:rPr>
          <w:rFonts w:ascii="LM Roman 10" w:hAnsi="LM Roman 10"/>
          <w:sz w:val="22"/>
          <w:szCs w:val="22"/>
        </w:rPr>
      </w:pPr>
      <w:r w:rsidRPr="000E10EA">
        <w:rPr>
          <w:rFonts w:ascii="LM Roman 10" w:hAnsi="LM Roman 10"/>
          <w:sz w:val="22"/>
          <w:szCs w:val="22"/>
        </w:rPr>
        <w:t xml:space="preserve">Sometimes our solution detects an already detected event as if it is a new cybersecurity event. Because our software uses one day as </w:t>
      </w:r>
      <w:r w:rsidR="007D217F">
        <w:rPr>
          <w:rFonts w:ascii="LM Roman 10" w:hAnsi="LM Roman 10"/>
          <w:sz w:val="22"/>
          <w:szCs w:val="22"/>
        </w:rPr>
        <w:t xml:space="preserve">a </w:t>
      </w:r>
      <w:r w:rsidR="007D217F" w:rsidRPr="000E10EA">
        <w:rPr>
          <w:rFonts w:ascii="LM Roman 10" w:hAnsi="LM Roman 10"/>
          <w:sz w:val="22"/>
          <w:szCs w:val="22"/>
        </w:rPr>
        <w:t>period</w:t>
      </w:r>
      <w:r w:rsidRPr="000E10EA">
        <w:rPr>
          <w:rFonts w:ascii="LM Roman 10" w:hAnsi="LM Roman 10"/>
          <w:sz w:val="22"/>
          <w:szCs w:val="22"/>
        </w:rPr>
        <w:t xml:space="preserve"> for its frequency calculation.  For each day, all calculations start from zero again.</w:t>
      </w:r>
    </w:p>
    <w:p w14:paraId="6E903DB2" w14:textId="79A357A3" w:rsidR="005B67AA" w:rsidRPr="00AE3FAF" w:rsidRDefault="006C5BE9" w:rsidP="006C5BE9">
      <w:pPr>
        <w:rPr>
          <w:rFonts w:ascii="LM Roman 10" w:hAnsi="LM Roman 10"/>
          <w:sz w:val="22"/>
          <w:szCs w:val="22"/>
        </w:rPr>
      </w:pPr>
      <w:r w:rsidRPr="00AE3FAF">
        <w:rPr>
          <w:rFonts w:ascii="LM Roman 10" w:hAnsi="LM Roman 10"/>
          <w:sz w:val="22"/>
          <w:szCs w:val="22"/>
        </w:rPr>
        <w:t xml:space="preserve">For a limited time, we run our software for testing purposes. We cannot calculate something like detected Tweet per minute or detected news per minute because it is highly related with selected named entity vector or the selected </w:t>
      </w:r>
      <w:r w:rsidR="007D217F" w:rsidRPr="00AE3FAF">
        <w:rPr>
          <w:rFonts w:ascii="LM Roman 10" w:hAnsi="LM Roman 10"/>
          <w:sz w:val="22"/>
          <w:szCs w:val="22"/>
        </w:rPr>
        <w:t>period</w:t>
      </w:r>
      <w:r w:rsidRPr="00AE3FAF">
        <w:rPr>
          <w:rFonts w:ascii="LM Roman 10" w:hAnsi="LM Roman 10"/>
          <w:sz w:val="22"/>
          <w:szCs w:val="22"/>
        </w:rPr>
        <w:t xml:space="preserve"> for the detection. </w:t>
      </w:r>
      <w:r w:rsidR="00735A16" w:rsidRPr="00AE3FAF">
        <w:rPr>
          <w:rFonts w:ascii="LM Roman 10" w:hAnsi="LM Roman 10"/>
          <w:sz w:val="22"/>
          <w:szCs w:val="22"/>
        </w:rPr>
        <w:t>At a sample</w:t>
      </w:r>
      <w:r w:rsidR="00923109" w:rsidRPr="00AE3FAF">
        <w:rPr>
          <w:rFonts w:ascii="LM Roman 10" w:hAnsi="LM Roman 10"/>
          <w:sz w:val="22"/>
          <w:szCs w:val="22"/>
        </w:rPr>
        <w:t xml:space="preserve"> test run of our software</w:t>
      </w:r>
      <w:r w:rsidR="00735A16" w:rsidRPr="00AE3FAF">
        <w:rPr>
          <w:rFonts w:ascii="LM Roman 10" w:hAnsi="LM Roman 10"/>
          <w:sz w:val="22"/>
          <w:szCs w:val="22"/>
        </w:rPr>
        <w:t xml:space="preserve"> solution</w:t>
      </w:r>
      <w:r w:rsidR="00923109" w:rsidRPr="00AE3FAF">
        <w:rPr>
          <w:rFonts w:ascii="LM Roman 10" w:hAnsi="LM Roman 10"/>
          <w:sz w:val="22"/>
          <w:szCs w:val="22"/>
        </w:rPr>
        <w:t xml:space="preserve">, our database of the software includes 437 entries. </w:t>
      </w:r>
      <w:r w:rsidR="00583038" w:rsidRPr="00AE3FAF">
        <w:rPr>
          <w:rFonts w:ascii="LM Roman 10" w:hAnsi="LM Roman 10"/>
          <w:sz w:val="22"/>
          <w:szCs w:val="22"/>
        </w:rPr>
        <w:t>One hundred eighty-six</w:t>
      </w:r>
      <w:r w:rsidR="00923109" w:rsidRPr="00AE3FAF">
        <w:rPr>
          <w:rFonts w:ascii="LM Roman 10" w:hAnsi="LM Roman 10"/>
          <w:sz w:val="22"/>
          <w:szCs w:val="22"/>
        </w:rPr>
        <w:t xml:space="preserve"> of them is Twitter Tweets</w:t>
      </w:r>
      <w:r w:rsidR="00583038" w:rsidRPr="00AE3FAF">
        <w:rPr>
          <w:rFonts w:ascii="LM Roman 10" w:hAnsi="LM Roman 10"/>
          <w:sz w:val="22"/>
          <w:szCs w:val="22"/>
        </w:rPr>
        <w:t>,</w:t>
      </w:r>
      <w:r w:rsidR="00923109" w:rsidRPr="00AE3FAF">
        <w:rPr>
          <w:rFonts w:ascii="LM Roman 10" w:hAnsi="LM Roman 10"/>
          <w:sz w:val="22"/>
          <w:szCs w:val="22"/>
        </w:rPr>
        <w:t xml:space="preserve"> and 251 of them is from </w:t>
      </w:r>
      <w:r w:rsidR="00923109" w:rsidRPr="00AE3FAF">
        <w:rPr>
          <w:rFonts w:ascii="LM Roman 10" w:hAnsi="LM Roman 10"/>
          <w:sz w:val="22"/>
          <w:szCs w:val="22"/>
        </w:rPr>
        <w:lastRenderedPageBreak/>
        <w:t>Hürriyet Newspaper. After analyzing the entries in our database</w:t>
      </w:r>
      <w:r w:rsidR="00583038" w:rsidRPr="00AE3FAF">
        <w:rPr>
          <w:rFonts w:ascii="LM Roman 10" w:hAnsi="LM Roman 10"/>
          <w:sz w:val="22"/>
          <w:szCs w:val="22"/>
        </w:rPr>
        <w:t>,</w:t>
      </w:r>
      <w:r w:rsidR="00923109" w:rsidRPr="00AE3FAF">
        <w:rPr>
          <w:rFonts w:ascii="LM Roman 10" w:hAnsi="LM Roman 10"/>
          <w:sz w:val="22"/>
          <w:szCs w:val="22"/>
        </w:rPr>
        <w:t xml:space="preserve"> </w:t>
      </w:r>
      <w:r w:rsidR="00751395" w:rsidRPr="00AE3FAF">
        <w:rPr>
          <w:rFonts w:ascii="LM Roman 10" w:hAnsi="LM Roman 10"/>
          <w:sz w:val="22"/>
          <w:szCs w:val="22"/>
        </w:rPr>
        <w:t xml:space="preserve">our software solution can detect 29 cybersecurity events. </w:t>
      </w:r>
      <w:r w:rsidR="00583038" w:rsidRPr="00AE3FAF">
        <w:rPr>
          <w:rFonts w:ascii="LM Roman 10" w:hAnsi="LM Roman 10"/>
          <w:sz w:val="22"/>
          <w:szCs w:val="22"/>
        </w:rPr>
        <w:t>Twenty-two</w:t>
      </w:r>
      <w:r w:rsidR="00751395" w:rsidRPr="00AE3FAF">
        <w:rPr>
          <w:rFonts w:ascii="LM Roman 10" w:hAnsi="LM Roman 10"/>
          <w:sz w:val="22"/>
          <w:szCs w:val="22"/>
        </w:rPr>
        <w:t xml:space="preserve"> of them are positive detection</w:t>
      </w:r>
      <w:r w:rsidR="00583038" w:rsidRPr="00AE3FAF">
        <w:rPr>
          <w:rFonts w:ascii="LM Roman 10" w:hAnsi="LM Roman 10"/>
          <w:sz w:val="22"/>
          <w:szCs w:val="22"/>
        </w:rPr>
        <w:t>,</w:t>
      </w:r>
      <w:r w:rsidR="00751395" w:rsidRPr="00AE3FAF">
        <w:rPr>
          <w:rFonts w:ascii="LM Roman 10" w:hAnsi="LM Roman 10"/>
          <w:sz w:val="22"/>
          <w:szCs w:val="22"/>
        </w:rPr>
        <w:t xml:space="preserve"> and 7 of them are false positive detection. Our software solution’s</w:t>
      </w:r>
      <w:r w:rsidR="00923109" w:rsidRPr="00AE3FAF">
        <w:rPr>
          <w:rFonts w:ascii="LM Roman 10" w:hAnsi="LM Roman 10"/>
          <w:sz w:val="22"/>
          <w:szCs w:val="22"/>
        </w:rPr>
        <w:t xml:space="preserve"> </w:t>
      </w:r>
      <w:r w:rsidR="00751395" w:rsidRPr="00AE3FAF">
        <w:rPr>
          <w:rFonts w:ascii="LM Roman 10" w:hAnsi="LM Roman 10"/>
          <w:sz w:val="22"/>
          <w:szCs w:val="22"/>
        </w:rPr>
        <w:t>success rate is approximately %76.</w:t>
      </w:r>
      <w:r w:rsidR="000201F5" w:rsidRPr="000E10EA">
        <w:rPr>
          <w:rFonts w:ascii="LM Roman 10" w:hAnsi="LM Roman 10"/>
          <w:sz w:val="22"/>
          <w:szCs w:val="22"/>
          <w:vertAlign w:val="superscript"/>
        </w:rPr>
        <w:footnoteReference w:id="15"/>
      </w:r>
      <w:r w:rsidR="000E10EA">
        <w:rPr>
          <w:rFonts w:ascii="LM Roman 10" w:hAnsi="LM Roman 10"/>
          <w:sz w:val="22"/>
          <w:szCs w:val="22"/>
        </w:rPr>
        <w:t xml:space="preserve"> </w:t>
      </w:r>
      <w:r w:rsidR="00751395" w:rsidRPr="00AE3FAF">
        <w:rPr>
          <w:rFonts w:ascii="LM Roman 10" w:hAnsi="LM Roman 10"/>
          <w:sz w:val="22"/>
          <w:szCs w:val="22"/>
        </w:rPr>
        <w:t xml:space="preserve">These statistics show that this methodology works in </w:t>
      </w:r>
      <w:r w:rsidR="00583038" w:rsidRPr="00AE3FAF">
        <w:rPr>
          <w:rFonts w:ascii="LM Roman 10" w:hAnsi="LM Roman 10"/>
          <w:sz w:val="22"/>
          <w:szCs w:val="22"/>
        </w:rPr>
        <w:t xml:space="preserve">the </w:t>
      </w:r>
      <w:r w:rsidR="00751395" w:rsidRPr="00AE3FAF">
        <w:rPr>
          <w:rFonts w:ascii="LM Roman 10" w:hAnsi="LM Roman 10"/>
          <w:sz w:val="22"/>
          <w:szCs w:val="22"/>
        </w:rPr>
        <w:t>detection of cybersecurity events from Turkish texts with an acceptable success rate</w:t>
      </w:r>
      <w:r w:rsidR="00AE3FAF">
        <w:rPr>
          <w:rFonts w:ascii="LM Roman 10" w:hAnsi="LM Roman 10"/>
          <w:sz w:val="22"/>
          <w:szCs w:val="22"/>
        </w:rPr>
        <w:t xml:space="preserve"> in term of </w:t>
      </w:r>
      <w:r w:rsidR="00AE3FAF" w:rsidRPr="00AE3FAF">
        <w:rPr>
          <w:rFonts w:ascii="LM Roman 10" w:hAnsi="LM Roman 10"/>
          <w:sz w:val="22"/>
          <w:szCs w:val="22"/>
        </w:rPr>
        <w:t>certainty</w:t>
      </w:r>
      <w:r w:rsidR="00A54AC2">
        <w:rPr>
          <w:rFonts w:ascii="LM Roman 10" w:hAnsi="LM Roman 10"/>
          <w:sz w:val="22"/>
          <w:szCs w:val="22"/>
        </w:rPr>
        <w:t xml:space="preserve"> and sensitivity.</w:t>
      </w:r>
      <w:r w:rsidR="00AE3FAF" w:rsidRPr="00AE3FAF">
        <w:rPr>
          <w:rFonts w:ascii="LM Roman 10" w:hAnsi="LM Roman 10"/>
          <w:sz w:val="22"/>
          <w:szCs w:val="22"/>
        </w:rPr>
        <w:t xml:space="preserve"> </w:t>
      </w:r>
      <w:r w:rsidR="00781ECC" w:rsidRPr="00AE3FAF">
        <w:rPr>
          <w:rFonts w:ascii="LM Roman 10" w:hAnsi="LM Roman 10"/>
          <w:sz w:val="22"/>
          <w:szCs w:val="22"/>
        </w:rPr>
        <w:t xml:space="preserve">Cybersecurity analysts can use our software with preparing </w:t>
      </w:r>
      <w:r w:rsidR="00A54AC2">
        <w:rPr>
          <w:rFonts w:ascii="LM Roman 10" w:hAnsi="LM Roman 10"/>
          <w:sz w:val="22"/>
          <w:szCs w:val="22"/>
        </w:rPr>
        <w:t>our cybersecurity</w:t>
      </w:r>
      <w:r w:rsidR="00484FB8">
        <w:rPr>
          <w:rFonts w:ascii="LM Roman 10" w:hAnsi="LM Roman 10"/>
          <w:sz w:val="22"/>
          <w:szCs w:val="22"/>
        </w:rPr>
        <w:t>-</w:t>
      </w:r>
      <w:r w:rsidR="00A54AC2">
        <w:rPr>
          <w:rFonts w:ascii="LM Roman 10" w:hAnsi="LM Roman 10"/>
          <w:sz w:val="22"/>
          <w:szCs w:val="22"/>
        </w:rPr>
        <w:t xml:space="preserve">related </w:t>
      </w:r>
      <w:r w:rsidR="00781ECC" w:rsidRPr="00AE3FAF">
        <w:rPr>
          <w:rFonts w:ascii="LM Roman 10" w:hAnsi="LM Roman 10"/>
          <w:sz w:val="22"/>
          <w:szCs w:val="22"/>
        </w:rPr>
        <w:t>keyword vector</w:t>
      </w:r>
      <w:r w:rsidR="00A54AC2">
        <w:rPr>
          <w:rFonts w:ascii="LM Roman 10" w:hAnsi="LM Roman 10"/>
          <w:sz w:val="22"/>
          <w:szCs w:val="22"/>
        </w:rPr>
        <w:t xml:space="preserve"> and </w:t>
      </w:r>
      <w:r w:rsidR="00781ECC" w:rsidRPr="00AE3FAF">
        <w:rPr>
          <w:rFonts w:ascii="LM Roman 10" w:hAnsi="LM Roman 10"/>
          <w:sz w:val="22"/>
          <w:szCs w:val="22"/>
        </w:rPr>
        <w:t>named entity vector and selecting a suitable timeframe.</w:t>
      </w:r>
      <w:r w:rsidR="00A54AC2">
        <w:rPr>
          <w:rFonts w:ascii="LM Roman 10" w:hAnsi="LM Roman 10"/>
          <w:sz w:val="22"/>
          <w:szCs w:val="22"/>
        </w:rPr>
        <w:t xml:space="preserve"> Moreover, they can modify the keyword vector or named entity vector as they wish.</w:t>
      </w:r>
      <w:r w:rsidR="00781ECC" w:rsidRPr="00AE3FAF">
        <w:rPr>
          <w:rFonts w:ascii="LM Roman 10" w:hAnsi="LM Roman 10"/>
          <w:sz w:val="22"/>
          <w:szCs w:val="22"/>
        </w:rPr>
        <w:t xml:space="preserve"> If we add new data sources in the future, our software can work with bigger datasets and this leads</w:t>
      </w:r>
      <w:r w:rsidR="00583038" w:rsidRPr="00AE3FAF">
        <w:rPr>
          <w:rFonts w:ascii="LM Roman 10" w:hAnsi="LM Roman 10"/>
          <w:sz w:val="22"/>
          <w:szCs w:val="22"/>
        </w:rPr>
        <w:t xml:space="preserve"> to</w:t>
      </w:r>
      <w:r w:rsidR="00781ECC" w:rsidRPr="00AE3FAF">
        <w:rPr>
          <w:rFonts w:ascii="LM Roman 10" w:hAnsi="LM Roman 10"/>
          <w:sz w:val="22"/>
          <w:szCs w:val="22"/>
        </w:rPr>
        <w:t xml:space="preserve"> more accurate detection and it may increase the success rate percent of our software solution</w:t>
      </w:r>
      <w:r w:rsidR="00A54AC2">
        <w:rPr>
          <w:rFonts w:ascii="LM Roman 10" w:hAnsi="LM Roman 10"/>
          <w:sz w:val="22"/>
          <w:szCs w:val="22"/>
        </w:rPr>
        <w:t xml:space="preserve"> in terms of certainty and sensitivity. </w:t>
      </w:r>
      <w:r w:rsidR="00781ECC" w:rsidRPr="00AE3FAF">
        <w:rPr>
          <w:rFonts w:ascii="LM Roman 10" w:hAnsi="LM Roman 10"/>
          <w:sz w:val="22"/>
          <w:szCs w:val="22"/>
        </w:rPr>
        <w:t xml:space="preserve"> </w:t>
      </w:r>
    </w:p>
    <w:p w14:paraId="2A0F86EA" w14:textId="30B79B2C" w:rsidR="005B67AA" w:rsidRPr="00E07B36" w:rsidRDefault="005B67AA" w:rsidP="005F395B">
      <w:pPr>
        <w:jc w:val="center"/>
        <w:rPr>
          <w:rFonts w:ascii="LM Roman 10" w:hAnsi="LM Roman 10"/>
          <w:b/>
          <w:noProof/>
          <w:sz w:val="28"/>
          <w:szCs w:val="22"/>
        </w:rPr>
      </w:pPr>
    </w:p>
    <w:p w14:paraId="0EC8AA80" w14:textId="434196DD" w:rsidR="005B67AA" w:rsidRPr="00E07B36" w:rsidRDefault="005B67AA" w:rsidP="005F395B">
      <w:pPr>
        <w:jc w:val="center"/>
        <w:rPr>
          <w:rFonts w:ascii="LM Roman 10" w:hAnsi="LM Roman 10"/>
          <w:b/>
          <w:noProof/>
          <w:sz w:val="28"/>
          <w:szCs w:val="22"/>
        </w:rPr>
      </w:pPr>
    </w:p>
    <w:p w14:paraId="46457620" w14:textId="42F3085D" w:rsidR="005B67AA" w:rsidRDefault="005B67AA" w:rsidP="005F395B">
      <w:pPr>
        <w:jc w:val="center"/>
        <w:rPr>
          <w:rFonts w:ascii="LM Roman 10" w:hAnsi="LM Roman 10"/>
          <w:b/>
          <w:noProof/>
          <w:sz w:val="28"/>
          <w:szCs w:val="22"/>
        </w:rPr>
      </w:pPr>
    </w:p>
    <w:p w14:paraId="52F4F1C3" w14:textId="77777777" w:rsidR="005D06A6" w:rsidRDefault="005D06A6" w:rsidP="00386577">
      <w:pPr>
        <w:rPr>
          <w:rFonts w:ascii="LM Roman 10" w:hAnsi="LM Roman 10"/>
          <w:b/>
          <w:noProof/>
          <w:sz w:val="28"/>
          <w:szCs w:val="22"/>
        </w:rPr>
      </w:pPr>
    </w:p>
    <w:p w14:paraId="2588B302" w14:textId="27D3B66C" w:rsidR="005D06A6" w:rsidRDefault="005D06A6" w:rsidP="005F395B">
      <w:pPr>
        <w:jc w:val="center"/>
        <w:rPr>
          <w:rFonts w:ascii="LM Roman 10" w:hAnsi="LM Roman 10"/>
          <w:b/>
          <w:noProof/>
          <w:sz w:val="28"/>
          <w:szCs w:val="22"/>
        </w:rPr>
      </w:pPr>
    </w:p>
    <w:p w14:paraId="000A091B" w14:textId="1C0C094F" w:rsidR="00386577" w:rsidRDefault="00386577" w:rsidP="005F395B">
      <w:pPr>
        <w:jc w:val="center"/>
        <w:rPr>
          <w:rFonts w:ascii="LM Roman 10" w:hAnsi="LM Roman 10"/>
          <w:b/>
          <w:noProof/>
          <w:sz w:val="28"/>
          <w:szCs w:val="22"/>
        </w:rPr>
      </w:pPr>
    </w:p>
    <w:p w14:paraId="14CDCD88" w14:textId="7F069A75" w:rsidR="00386577" w:rsidRDefault="00386577" w:rsidP="005F395B">
      <w:pPr>
        <w:jc w:val="center"/>
        <w:rPr>
          <w:rFonts w:ascii="LM Roman 10" w:hAnsi="LM Roman 10"/>
          <w:b/>
          <w:noProof/>
          <w:sz w:val="28"/>
          <w:szCs w:val="22"/>
        </w:rPr>
      </w:pPr>
    </w:p>
    <w:p w14:paraId="3B607C0E" w14:textId="7F84012B" w:rsidR="0084694F" w:rsidRDefault="0084694F" w:rsidP="005F395B">
      <w:pPr>
        <w:jc w:val="center"/>
        <w:rPr>
          <w:rFonts w:ascii="LM Roman 10" w:hAnsi="LM Roman 10"/>
          <w:b/>
          <w:noProof/>
          <w:sz w:val="28"/>
          <w:szCs w:val="22"/>
        </w:rPr>
      </w:pPr>
    </w:p>
    <w:p w14:paraId="062DD7E5" w14:textId="27C016AD" w:rsidR="0084694F" w:rsidRDefault="0084694F" w:rsidP="005F395B">
      <w:pPr>
        <w:jc w:val="center"/>
        <w:rPr>
          <w:rFonts w:ascii="LM Roman 10" w:hAnsi="LM Roman 10"/>
          <w:b/>
          <w:noProof/>
          <w:sz w:val="28"/>
          <w:szCs w:val="22"/>
        </w:rPr>
      </w:pPr>
    </w:p>
    <w:p w14:paraId="0F32C451" w14:textId="29A20642" w:rsidR="0084694F" w:rsidRDefault="0084694F" w:rsidP="005F395B">
      <w:pPr>
        <w:jc w:val="center"/>
        <w:rPr>
          <w:rFonts w:ascii="LM Roman 10" w:hAnsi="LM Roman 10"/>
          <w:b/>
          <w:noProof/>
          <w:sz w:val="28"/>
          <w:szCs w:val="22"/>
        </w:rPr>
      </w:pPr>
    </w:p>
    <w:p w14:paraId="47D6D99C" w14:textId="0BEEB3E3" w:rsidR="0084694F" w:rsidRDefault="0084694F" w:rsidP="0084694F">
      <w:pPr>
        <w:spacing w:after="0"/>
        <w:jc w:val="center"/>
        <w:rPr>
          <w:rFonts w:ascii="LM Roman 10" w:hAnsi="LM Roman 10"/>
          <w:b/>
          <w:noProof/>
          <w:sz w:val="28"/>
          <w:szCs w:val="22"/>
        </w:rPr>
      </w:pPr>
    </w:p>
    <w:p w14:paraId="5F77CA67" w14:textId="77777777" w:rsidR="0084694F" w:rsidRPr="00E07B36" w:rsidRDefault="0084694F" w:rsidP="0084694F">
      <w:pPr>
        <w:spacing w:after="0"/>
        <w:jc w:val="center"/>
        <w:rPr>
          <w:rFonts w:ascii="LM Roman 10" w:hAnsi="LM Roman 10"/>
          <w:b/>
          <w:noProof/>
          <w:sz w:val="28"/>
          <w:szCs w:val="22"/>
        </w:rPr>
      </w:pPr>
    </w:p>
    <w:p w14:paraId="5A5DA1DE" w14:textId="0DCEE36A"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A364D">
        <w:rPr>
          <w:rFonts w:ascii="LM Roman 10" w:hAnsi="LM Roman 10"/>
          <w:b/>
          <w:noProof/>
          <w:sz w:val="28"/>
          <w:szCs w:val="22"/>
        </w:rPr>
        <w:t>6</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91" w:name="_Toc20171928"/>
      <w:r w:rsidRPr="004827E0">
        <w:t>CONCLUSION AND FUTURE WORK</w:t>
      </w:r>
      <w:bookmarkEnd w:id="191"/>
    </w:p>
    <w:p w14:paraId="082EDEAD" w14:textId="32F8C01C" w:rsidR="00271F6C" w:rsidRPr="0084694F" w:rsidRDefault="00D720CB" w:rsidP="005F395B">
      <w:pPr>
        <w:pStyle w:val="Balk2"/>
      </w:pPr>
      <w:bookmarkStart w:id="192" w:name="_Toc20171929"/>
      <w:r w:rsidRPr="004827E0">
        <w:t>Conclusion</w:t>
      </w:r>
      <w:bookmarkEnd w:id="192"/>
    </w:p>
    <w:p w14:paraId="011453F9" w14:textId="18670207" w:rsidR="005D06A6" w:rsidRDefault="007D720E" w:rsidP="005D06A6">
      <w:pPr>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539F3282" w14:textId="77777777" w:rsidR="0084694F" w:rsidRDefault="00411DE7" w:rsidP="0084694F">
      <w:pPr>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software techniques. Then we analyze the results of our software system. Even if our software system detects few false</w:t>
      </w:r>
      <w:r w:rsidR="00152AA1">
        <w:rPr>
          <w:rFonts w:ascii="LM Roman 10" w:hAnsi="LM Roman 10"/>
          <w:sz w:val="22"/>
          <w:szCs w:val="18"/>
        </w:rPr>
        <w:t>-</w:t>
      </w:r>
      <w:r w:rsidR="001E7250" w:rsidRPr="005B67AA">
        <w:rPr>
          <w:rFonts w:ascii="LM Roman 10" w:hAnsi="LM Roman 10"/>
          <w:sz w:val="22"/>
          <w:szCs w:val="18"/>
        </w:rPr>
        <w:t>positive cybersecurity events, it was often able to detect a useful cybersecurity event.</w:t>
      </w:r>
      <w:r w:rsidR="007E3CA1" w:rsidRPr="005B67AA">
        <w:rPr>
          <w:rFonts w:ascii="LM Roman 10" w:hAnsi="LM Roman 10"/>
          <w:sz w:val="22"/>
          <w:szCs w:val="18"/>
        </w:rPr>
        <w:t xml:space="preserve"> For example, our software system can detect cybersecurity events such as WhatsApp Spyware, MuddyWater Attack, the Remote Patient Tracking System Applications vulnerability, Pirate Matryoshka Virus, Zombie Cookies threat</w:t>
      </w:r>
      <w:r w:rsidR="007521D3" w:rsidRPr="005B67AA">
        <w:rPr>
          <w:rFonts w:ascii="LM Roman 10" w:hAnsi="LM Roman 10"/>
          <w:sz w:val="22"/>
          <w:szCs w:val="18"/>
        </w:rPr>
        <w:t>.</w:t>
      </w:r>
    </w:p>
    <w:p w14:paraId="46703A85" w14:textId="2B400F7F" w:rsidR="005B67AA" w:rsidRPr="005B67AA" w:rsidRDefault="007521D3" w:rsidP="0084694F">
      <w:pPr>
        <w:rPr>
          <w:rFonts w:ascii="LM Roman 10" w:hAnsi="LM Roman 10"/>
          <w:sz w:val="22"/>
          <w:szCs w:val="18"/>
        </w:rPr>
      </w:pPr>
      <w:r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6127F6">
      <w:pPr>
        <w:pStyle w:val="Balk2"/>
      </w:pPr>
      <w:bookmarkStart w:id="193" w:name="_Toc20171930"/>
      <w:r w:rsidRPr="004827E0">
        <w:lastRenderedPageBreak/>
        <w:t>Future Work</w:t>
      </w:r>
      <w:bookmarkEnd w:id="193"/>
    </w:p>
    <w:p w14:paraId="5C4B29C0" w14:textId="77777777" w:rsidR="00B83E6D" w:rsidRPr="004827E0" w:rsidRDefault="00B83E6D" w:rsidP="005F395B">
      <w:pPr>
        <w:rPr>
          <w:rFonts w:ascii="LM Roman 10" w:hAnsi="LM Roman 10"/>
          <w:noProof/>
        </w:rPr>
      </w:pPr>
    </w:p>
    <w:p w14:paraId="4CD5D15C" w14:textId="1D6187FC" w:rsidR="00445219" w:rsidRPr="005B67AA" w:rsidRDefault="00993F6C" w:rsidP="005F395B">
      <w:pPr>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1C585CEC" w14:textId="41AA9175" w:rsidR="002A4137" w:rsidRDefault="005207A3" w:rsidP="005D06A6">
      <w:pPr>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7717F794" w14:textId="479B1736" w:rsidR="00445219" w:rsidRPr="005B67AA" w:rsidRDefault="002A4137" w:rsidP="0084694F">
      <w:pPr>
        <w:rPr>
          <w:rFonts w:ascii="LM Roman 10" w:hAnsi="LM Roman 10"/>
          <w:sz w:val="22"/>
          <w:szCs w:val="18"/>
        </w:rPr>
      </w:pPr>
      <w:r>
        <w:rPr>
          <w:rFonts w:ascii="LM Roman 10" w:hAnsi="LM Roman 10"/>
          <w:sz w:val="22"/>
          <w:szCs w:val="18"/>
        </w:rPr>
        <w:t xml:space="preserve">We do not handle the named entity recognition ambiguities yet. We are planning to handle them in the future. </w:t>
      </w:r>
    </w:p>
    <w:p w14:paraId="16D8EF2D" w14:textId="36AD65F4" w:rsidR="00387E10" w:rsidRPr="004A302A" w:rsidRDefault="005207A3" w:rsidP="004A302A">
      <w:pPr>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18F17F14" w14:textId="7B75E361" w:rsidR="00386577" w:rsidRDefault="00386577" w:rsidP="004A302A">
      <w:pPr>
        <w:jc w:val="center"/>
        <w:rPr>
          <w:rFonts w:ascii="LM Roman 10" w:hAnsi="LM Roman 10"/>
          <w:noProof/>
          <w:sz w:val="28"/>
          <w:szCs w:val="22"/>
        </w:rPr>
      </w:pPr>
    </w:p>
    <w:p w14:paraId="74A0F9D8" w14:textId="23D64710" w:rsidR="004A302A" w:rsidRDefault="004A302A" w:rsidP="004A302A">
      <w:pPr>
        <w:jc w:val="center"/>
        <w:rPr>
          <w:rFonts w:ascii="LM Roman 10" w:hAnsi="LM Roman 10"/>
          <w:noProof/>
          <w:sz w:val="28"/>
          <w:szCs w:val="22"/>
        </w:rPr>
      </w:pPr>
    </w:p>
    <w:p w14:paraId="6E70FF7C" w14:textId="00062D9D" w:rsidR="0084694F" w:rsidRDefault="0084694F" w:rsidP="004A302A">
      <w:pPr>
        <w:jc w:val="center"/>
        <w:rPr>
          <w:rFonts w:ascii="LM Roman 10" w:hAnsi="LM Roman 10"/>
          <w:noProof/>
          <w:sz w:val="28"/>
          <w:szCs w:val="22"/>
        </w:rPr>
      </w:pPr>
    </w:p>
    <w:p w14:paraId="0810935D" w14:textId="77777777" w:rsidR="0084694F" w:rsidRDefault="0084694F" w:rsidP="004A302A">
      <w:pPr>
        <w:jc w:val="center"/>
        <w:rPr>
          <w:rFonts w:ascii="LM Roman 10" w:hAnsi="LM Roman 10"/>
          <w:noProof/>
          <w:sz w:val="28"/>
          <w:szCs w:val="22"/>
        </w:rPr>
      </w:pPr>
    </w:p>
    <w:p w14:paraId="27DBD393" w14:textId="7EF21A85" w:rsidR="004A302A" w:rsidRDefault="004A302A" w:rsidP="004A302A">
      <w:pPr>
        <w:jc w:val="center"/>
        <w:rPr>
          <w:rFonts w:ascii="LM Roman 10" w:hAnsi="LM Roman 10"/>
          <w:noProof/>
          <w:sz w:val="28"/>
          <w:szCs w:val="22"/>
        </w:rPr>
      </w:pPr>
    </w:p>
    <w:p w14:paraId="28F04F9B" w14:textId="262AB551" w:rsidR="0084694F" w:rsidRDefault="0084694F" w:rsidP="004A302A">
      <w:pPr>
        <w:jc w:val="center"/>
        <w:rPr>
          <w:rFonts w:ascii="LM Roman 10" w:hAnsi="LM Roman 10"/>
          <w:noProof/>
          <w:sz w:val="28"/>
          <w:szCs w:val="22"/>
        </w:rPr>
      </w:pPr>
    </w:p>
    <w:p w14:paraId="4F7AAD41" w14:textId="5D98F4E6" w:rsidR="0084694F" w:rsidRDefault="0084694F" w:rsidP="0084694F">
      <w:pPr>
        <w:spacing w:after="0"/>
        <w:jc w:val="center"/>
        <w:rPr>
          <w:rFonts w:ascii="LM Roman 10" w:hAnsi="LM Roman 10"/>
          <w:noProof/>
          <w:sz w:val="28"/>
          <w:szCs w:val="22"/>
        </w:rPr>
      </w:pPr>
    </w:p>
    <w:p w14:paraId="4FF80773" w14:textId="77777777" w:rsidR="0084694F" w:rsidRPr="00CE4624" w:rsidRDefault="0084694F" w:rsidP="0084694F">
      <w:pPr>
        <w:spacing w:after="0"/>
        <w:jc w:val="center"/>
        <w:rPr>
          <w:rFonts w:ascii="LM Roman 10" w:hAnsi="LM Roman 10"/>
          <w:noProof/>
          <w:sz w:val="28"/>
          <w:szCs w:val="22"/>
        </w:rPr>
      </w:pPr>
    </w:p>
    <w:p w14:paraId="543B1EC4" w14:textId="7AA0D153" w:rsidR="00312A42" w:rsidRPr="004827E0" w:rsidRDefault="0079202F" w:rsidP="005975E1">
      <w:pPr>
        <w:pStyle w:val="Balk1"/>
        <w:numPr>
          <w:ilvl w:val="0"/>
          <w:numId w:val="0"/>
        </w:numPr>
      </w:pPr>
      <w:bookmarkStart w:id="194" w:name="_Toc20171931"/>
      <w:r w:rsidRPr="004827E0">
        <w:t>REFERENCES</w:t>
      </w:r>
      <w:bookmarkEnd w:id="194"/>
    </w:p>
    <w:p w14:paraId="7BCB81DC" w14:textId="5ECFFB04" w:rsidR="00F53C56" w:rsidRPr="00F53C56" w:rsidRDefault="00282F20" w:rsidP="007F6C47">
      <w:pPr>
        <w:widowControl w:val="0"/>
        <w:autoSpaceDE w:val="0"/>
        <w:autoSpaceDN w:val="0"/>
        <w:adjustRightInd w:val="0"/>
        <w:ind w:left="480" w:hanging="480"/>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F53C56" w:rsidRPr="00F53C56">
        <w:rPr>
          <w:rFonts w:ascii="LM Roman 10" w:hAnsi="LM Roman 10"/>
          <w:noProof/>
          <w:szCs w:val="24"/>
        </w:rPr>
        <w:t xml:space="preserve">Aslan, Ç. B., Sağlam, R. B., &amp; Li, S. (2018). </w:t>
      </w:r>
      <w:r w:rsidR="00F53C56" w:rsidRPr="00F53C56">
        <w:rPr>
          <w:rFonts w:ascii="LM Roman 10" w:hAnsi="LM Roman 10"/>
          <w:i/>
          <w:iCs/>
          <w:noProof/>
          <w:szCs w:val="24"/>
        </w:rPr>
        <w:t>Automatic Detection of Cyber Security Related Accounts on Online Social Networks</w:t>
      </w:r>
      <w:r w:rsidR="00F53C56" w:rsidRPr="00F53C56">
        <w:rPr>
          <w:rFonts w:ascii="LM Roman 10" w:hAnsi="LM Roman 10"/>
          <w:noProof/>
          <w:szCs w:val="24"/>
        </w:rPr>
        <w:t>. 236–240. https://doi.org/10.1145/3217804.3217919</w:t>
      </w:r>
    </w:p>
    <w:p w14:paraId="4941C14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ASUS Software Updates Used for Supply Chain Attacks | Symantec Blogs. (2019). Retrieved June 28, 2019, from https://www.symantec.com/blogs/threat-intelligence/asus-supply-chain-attack</w:t>
      </w:r>
    </w:p>
    <w:p w14:paraId="7AA040B7"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Borrett, M. (2017). </w:t>
      </w:r>
      <w:r w:rsidRPr="00F53C56">
        <w:rPr>
          <w:rFonts w:ascii="LM Roman 10" w:hAnsi="LM Roman 10"/>
          <w:i/>
          <w:iCs/>
          <w:noProof/>
          <w:szCs w:val="24"/>
        </w:rPr>
        <w:t>Security in the Cognitive Era BRINGING THE POWER OF COGNITIVE SECURITY TO THE SECURITY ANALYST Motivations for Change</w:t>
      </w:r>
      <w:r w:rsidRPr="00F53C56">
        <w:rPr>
          <w:rFonts w:ascii="LM Roman 10" w:hAnsi="LM Roman 10"/>
          <w:noProof/>
          <w:szCs w:val="24"/>
        </w:rPr>
        <w:t>. Retrieved from http://www.crestcon.co.uk/wp-content/uploads/2017/04/MartinBorrett.pdf</w:t>
      </w:r>
    </w:p>
    <w:p w14:paraId="70DFA5B6"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4EE5336C"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49F29D43"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Differences between a security event vs incident vs non-compliance. (n.d.). Retrieved June 2, 2019, from https://advisera.com/27001academy/blog/2018/12/03/iso-27001-information-security-event-vs-incident-vs-non-compliance/</w:t>
      </w:r>
    </w:p>
    <w:p w14:paraId="7B87E3CF"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Eryiğit, G. (2015). </w:t>
      </w:r>
      <w:r w:rsidRPr="00F53C56">
        <w:rPr>
          <w:rFonts w:ascii="LM Roman 10" w:hAnsi="LM Roman 10"/>
          <w:i/>
          <w:iCs/>
          <w:noProof/>
          <w:szCs w:val="24"/>
        </w:rPr>
        <w:t>ITU Turkish NLP Web Service</w:t>
      </w:r>
      <w:r w:rsidRPr="00F53C56">
        <w:rPr>
          <w:rFonts w:ascii="LM Roman 10" w:hAnsi="LM Roman 10"/>
          <w:noProof/>
          <w:szCs w:val="24"/>
        </w:rPr>
        <w:t>. 1–4. https://doi.org/10.3115/v1/e14-2001</w:t>
      </w:r>
    </w:p>
    <w:p w14:paraId="273B7F8D"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Eryiǧit, G., &amp; Torunoǧlu-Selamet, D. (2017a). Social media text normalization for Turkish. </w:t>
      </w:r>
      <w:r w:rsidRPr="00F53C56">
        <w:rPr>
          <w:rFonts w:ascii="LM Roman 10" w:hAnsi="LM Roman 10"/>
          <w:i/>
          <w:iCs/>
          <w:noProof/>
          <w:szCs w:val="24"/>
        </w:rPr>
        <w:t>Natural Language Engineering</w:t>
      </w:r>
      <w:r w:rsidRPr="00F53C56">
        <w:rPr>
          <w:rFonts w:ascii="LM Roman 10" w:hAnsi="LM Roman 10"/>
          <w:noProof/>
          <w:szCs w:val="24"/>
        </w:rPr>
        <w:t xml:space="preserve">, </w:t>
      </w:r>
      <w:r w:rsidRPr="00F53C56">
        <w:rPr>
          <w:rFonts w:ascii="LM Roman 10" w:hAnsi="LM Roman 10"/>
          <w:i/>
          <w:iCs/>
          <w:noProof/>
          <w:szCs w:val="24"/>
        </w:rPr>
        <w:t>23</w:t>
      </w:r>
      <w:r w:rsidRPr="00F53C56">
        <w:rPr>
          <w:rFonts w:ascii="LM Roman 10" w:hAnsi="LM Roman 10"/>
          <w:noProof/>
          <w:szCs w:val="24"/>
        </w:rPr>
        <w:t xml:space="preserve">(6), 835–875. </w:t>
      </w:r>
      <w:r w:rsidRPr="00F53C56">
        <w:rPr>
          <w:rFonts w:ascii="LM Roman 10" w:hAnsi="LM Roman 10"/>
          <w:noProof/>
          <w:szCs w:val="24"/>
        </w:rPr>
        <w:lastRenderedPageBreak/>
        <w:t>https://doi.org/10.1017/S1351324917000134</w:t>
      </w:r>
    </w:p>
    <w:p w14:paraId="309907BC"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Eryiǧit, G., &amp; Torunoǧlu-Selamet, D. (2017b). Social media text normalization for Turkish. </w:t>
      </w:r>
      <w:r w:rsidRPr="00F53C56">
        <w:rPr>
          <w:rFonts w:ascii="LM Roman 10" w:hAnsi="LM Roman 10"/>
          <w:i/>
          <w:iCs/>
          <w:noProof/>
          <w:szCs w:val="24"/>
        </w:rPr>
        <w:t>Natural Language Engineering</w:t>
      </w:r>
      <w:r w:rsidRPr="00F53C56">
        <w:rPr>
          <w:rFonts w:ascii="LM Roman 10" w:hAnsi="LM Roman 10"/>
          <w:noProof/>
          <w:szCs w:val="24"/>
        </w:rPr>
        <w:t xml:space="preserve">, </w:t>
      </w:r>
      <w:r w:rsidRPr="00F53C56">
        <w:rPr>
          <w:rFonts w:ascii="LM Roman 10" w:hAnsi="LM Roman 10"/>
          <w:i/>
          <w:iCs/>
          <w:noProof/>
          <w:szCs w:val="24"/>
        </w:rPr>
        <w:t>23</w:t>
      </w:r>
      <w:r w:rsidRPr="00F53C56">
        <w:rPr>
          <w:rFonts w:ascii="LM Roman 10" w:hAnsi="LM Roman 10"/>
          <w:noProof/>
          <w:szCs w:val="24"/>
        </w:rPr>
        <w:t>(6), 835–875. https://doi.org/10.1017/S1351324917000134</w:t>
      </w:r>
    </w:p>
    <w:p w14:paraId="79CA840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Global Digital Report 2019 | Free Download | We Are Social UK. (n.d.). Retrieved April 26, 2019, from https://wearesocial.com/uk/digital-2019</w:t>
      </w:r>
    </w:p>
    <w:p w14:paraId="6937B404"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Huberman, B. A., Romero, D. M., &amp; Wu, F. (2008). Social Networks that Matter: Twitter Under the Microscope. </w:t>
      </w:r>
      <w:r w:rsidRPr="00F53C56">
        <w:rPr>
          <w:rFonts w:ascii="LM Roman 10" w:hAnsi="LM Roman 10"/>
          <w:i/>
          <w:iCs/>
          <w:noProof/>
          <w:szCs w:val="24"/>
        </w:rPr>
        <w:t>SSRN Electronic Journal</w:t>
      </w:r>
      <w:r w:rsidRPr="00F53C56">
        <w:rPr>
          <w:rFonts w:ascii="LM Roman 10" w:hAnsi="LM Roman 10"/>
          <w:noProof/>
          <w:szCs w:val="24"/>
        </w:rPr>
        <w:t>. https://doi.org/10.2139/ssrn.1313405</w:t>
      </w:r>
    </w:p>
    <w:p w14:paraId="1901F591"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Hurriyet Developers API v1.0 Docs — Hürriyet Public API. (n.d.). Retrieved April 11, 2019, from https://developers.hurriyet.com.tr/docs/versions/1.0</w:t>
      </w:r>
    </w:p>
    <w:p w14:paraId="7B3675AB"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i/>
          <w:iCs/>
          <w:noProof/>
          <w:szCs w:val="24"/>
        </w:rPr>
        <w:t>International Journals of Management, IT et Engineering IJMIE.</w:t>
      </w:r>
      <w:r w:rsidRPr="00F53C56">
        <w:rPr>
          <w:rFonts w:ascii="LM Roman 10" w:hAnsi="LM Roman 10"/>
          <w:noProof/>
          <w:szCs w:val="24"/>
        </w:rPr>
        <w:t xml:space="preserve"> (n.d.). Retrieved from https://www.academia.edu/35925695/TEACHBOT_TEACHING_ROBOT_USING_ARTIFICIAL_INTELLIGENCE_AND_NATURAL_LANGUAGE_PROCESSING</w:t>
      </w:r>
    </w:p>
    <w:p w14:paraId="734D1196"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ITU Turkish Natural Language Processing Web Interface. (n.d.). Retrieved April 18, 2019, from http://tools.nlp.itu.edu.tr/index.jsp</w:t>
      </w:r>
    </w:p>
    <w:p w14:paraId="6EA89A0E"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Javed, A., Burnap, P., &amp; Rana, O. (2019). Prediction of drive-by download attacks on Twitter. </w:t>
      </w:r>
      <w:r w:rsidRPr="00F53C56">
        <w:rPr>
          <w:rFonts w:ascii="LM Roman 10" w:hAnsi="LM Roman 10"/>
          <w:i/>
          <w:iCs/>
          <w:noProof/>
          <w:szCs w:val="24"/>
        </w:rPr>
        <w:t>Information Processing and Management</w:t>
      </w:r>
      <w:r w:rsidRPr="00F53C56">
        <w:rPr>
          <w:rFonts w:ascii="LM Roman 10" w:hAnsi="LM Roman 10"/>
          <w:noProof/>
          <w:szCs w:val="24"/>
        </w:rPr>
        <w:t xml:space="preserve">, </w:t>
      </w:r>
      <w:r w:rsidRPr="00F53C56">
        <w:rPr>
          <w:rFonts w:ascii="LM Roman 10" w:hAnsi="LM Roman 10"/>
          <w:i/>
          <w:iCs/>
          <w:noProof/>
          <w:szCs w:val="24"/>
        </w:rPr>
        <w:t>56</w:t>
      </w:r>
      <w:r w:rsidRPr="00F53C56">
        <w:rPr>
          <w:rFonts w:ascii="LM Roman 10" w:hAnsi="LM Roman 10"/>
          <w:noProof/>
          <w:szCs w:val="24"/>
        </w:rPr>
        <w:t>(3), 1133–1145. https://doi.org/10.1016/j.ipm.2018.02.003</w:t>
      </w:r>
    </w:p>
    <w:p w14:paraId="552B00F2"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Khandpur, R. P., Ji, T., Jan, S., Wang, G., Lu, C.-T., &amp; Ramakrishnan, N. (2017). </w:t>
      </w:r>
      <w:r w:rsidRPr="00F53C56">
        <w:rPr>
          <w:rFonts w:ascii="LM Roman 10" w:hAnsi="LM Roman 10"/>
          <w:i/>
          <w:iCs/>
          <w:noProof/>
          <w:szCs w:val="24"/>
        </w:rPr>
        <w:t>Crowdsourcing Cybersecurity: Cyber Attack Detection using Social Media</w:t>
      </w:r>
      <w:r w:rsidRPr="00F53C56">
        <w:rPr>
          <w:rFonts w:ascii="LM Roman 10" w:hAnsi="LM Roman 10"/>
          <w:noProof/>
          <w:szCs w:val="24"/>
        </w:rPr>
        <w:t>. https://doi.org/10.1145/3132847.3132866</w:t>
      </w:r>
    </w:p>
    <w:p w14:paraId="6DD03979"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Kwak, H., Lee, C., Park, H., &amp; Moon, S. (n.d.). </w:t>
      </w:r>
      <w:r w:rsidRPr="00F53C56">
        <w:rPr>
          <w:rFonts w:ascii="LM Roman 10" w:hAnsi="LM Roman 10"/>
          <w:i/>
          <w:iCs/>
          <w:noProof/>
          <w:szCs w:val="24"/>
        </w:rPr>
        <w:t>What is Twitter, a Social Network or a News Media?</w:t>
      </w:r>
      <w:r w:rsidRPr="00F53C56">
        <w:rPr>
          <w:rFonts w:ascii="LM Roman 10" w:hAnsi="LM Roman 10"/>
          <w:noProof/>
          <w:szCs w:val="24"/>
        </w:rPr>
        <w:t xml:space="preserve"> Retrieved from http://bit.ly</w:t>
      </w:r>
    </w:p>
    <w:p w14:paraId="6839D6EF"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Langley, A. (2013). Enhancing digital certificate security. Retrieved April 15, 2019, from https://security.googleblog.com/2013/01/enhancing-digital-certificate-security.html</w:t>
      </w:r>
    </w:p>
    <w:p w14:paraId="0DF771F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lastRenderedPageBreak/>
        <w:t>Overview of Artificial Intelligence &amp;amp; Role of NLP in Big Data - XenonStack Blog. (n.d.). Retrieved April 18, 2019, from https://www.xenonstack.com/blog/ai-nlp-big-deep-learning/</w:t>
      </w:r>
    </w:p>
    <w:p w14:paraId="68DB8364"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Pardot. (2012). The ABCs of A/B Testing | Salesforce Pardot. Retrieved September 8, 2019, from https://www.pardot.com/blog/abcs-ab-testing/</w:t>
      </w:r>
    </w:p>
    <w:p w14:paraId="484C86CB"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Petersen, J. (2017). Sonar. </w:t>
      </w:r>
      <w:r w:rsidRPr="00F53C56">
        <w:rPr>
          <w:rFonts w:ascii="LM Roman 10" w:hAnsi="LM Roman 10"/>
          <w:i/>
          <w:iCs/>
          <w:noProof/>
          <w:szCs w:val="24"/>
        </w:rPr>
        <w:t>Handbook of Surveillance Technologies, Third Edition</w:t>
      </w:r>
      <w:r w:rsidRPr="00F53C56">
        <w:rPr>
          <w:rFonts w:ascii="LM Roman 10" w:hAnsi="LM Roman 10"/>
          <w:noProof/>
          <w:szCs w:val="24"/>
        </w:rPr>
        <w:t>, (August), 223–291. https://doi.org/10.1201/b11594-7</w:t>
      </w:r>
    </w:p>
    <w:p w14:paraId="3ADBF010"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Python. (2017). What is Python? Executive Summary | Python.org. </w:t>
      </w:r>
      <w:r w:rsidRPr="00F53C56">
        <w:rPr>
          <w:rFonts w:ascii="LM Roman 10" w:hAnsi="LM Roman 10"/>
          <w:i/>
          <w:iCs/>
          <w:noProof/>
          <w:szCs w:val="24"/>
        </w:rPr>
        <w:t>Python Software Foundation</w:t>
      </w:r>
      <w:r w:rsidRPr="00F53C56">
        <w:rPr>
          <w:rFonts w:ascii="LM Roman 10" w:hAnsi="LM Roman 10"/>
          <w:noProof/>
          <w:szCs w:val="24"/>
        </w:rPr>
        <w:t>. Retrieved from https://www.python.org/doc/essays/blurb/</w:t>
      </w:r>
    </w:p>
    <w:p w14:paraId="2295793F"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Rajaraman, A.; Ullman, J. D. (2011). ch1 | Database Index | Machine Learning. Retrieved September 7, 2019, from Mining of Massive Datasets website: https://www.scribd.com/document/251633025/ch1</w:t>
      </w:r>
    </w:p>
    <w:p w14:paraId="5B591AC9"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Richardson, L. (2015). Beautiful Soup Documentation — Beautiful Soup 4.4.0 documentation. Retrieved May 15, 2019, from crummy.com website: https://www.crummy.com/software/BeautifulSoup/bs4/doc/</w:t>
      </w:r>
    </w:p>
    <w:p w14:paraId="04657401"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Sqlite.org. (2013). About SQLite. Retrieved April 19, 2019, from https://www.sqlite.org/about.html</w:t>
      </w:r>
    </w:p>
    <w:p w14:paraId="431FFBD1"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Stephanie Prato. (2013). What is Text Mining? - Information Space. Retrieved April 18, 2019, from https://ischool.syr.edu/infospace/2013/04/23/what-is-text-mining/</w:t>
      </w:r>
    </w:p>
    <w:p w14:paraId="3D0C564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Text Mining in Data Mining - Concepts, Process &amp; Applications - DataFlair. (n.d.). Retrieved April 29, 2019, from https://data-flair.training/blogs/text-mining/</w:t>
      </w:r>
    </w:p>
    <w:p w14:paraId="1D566AA3"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Text mining vs data mining: discover the differences -. (n.d.). Retrieved April 18, 2019, from https://www.expertsystem.com/text-mining-vs-data-mining-differences/</w:t>
      </w:r>
    </w:p>
    <w:p w14:paraId="1745B354"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Tiraj | MedyaTava - Yazmadıysa Doğru Değildir. (n.d.). Retrieved April 11, 2019, from http://www.medyatava.com/tiraj/2018-01-08</w:t>
      </w:r>
    </w:p>
    <w:p w14:paraId="67FD5543"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lastRenderedPageBreak/>
        <w:t>Tweepy. (n.d.). Retrieved May 15, 2019, from https://www.tweepy.org/</w:t>
      </w:r>
    </w:p>
    <w:p w14:paraId="7CBCCA92"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Twitter. (2019). Twitter: Number of active users 2010-2017. Retrieved April 15, 2019, from statista.com website: https://www.statista.com/statistics/282087/number-of-monthly-active-twitter-users/</w:t>
      </w:r>
    </w:p>
    <w:p w14:paraId="71B43E12"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Understanding normalization - Natural Language Processing with Java. (n.d.). Retrieved April 29, 2019, from https://subscription.packtpub.com/book/application_development/9781784391799/2/ch02lvl1sec20/understanding-normalization</w:t>
      </w:r>
    </w:p>
    <w:p w14:paraId="2ABE1C4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Voyant Tools Help. (n.d.). </w:t>
      </w:r>
      <w:r w:rsidRPr="00F53C56">
        <w:rPr>
          <w:rFonts w:ascii="LM Roman 10" w:hAnsi="LM Roman 10"/>
          <w:i/>
          <w:iCs/>
          <w:noProof/>
          <w:szCs w:val="24"/>
        </w:rPr>
        <w:t>Voyant-Tools.Org</w:t>
      </w:r>
      <w:r w:rsidRPr="00F53C56">
        <w:rPr>
          <w:rFonts w:ascii="LM Roman 10" w:hAnsi="LM Roman 10"/>
          <w:noProof/>
          <w:szCs w:val="24"/>
        </w:rPr>
        <w:t>. Retrieved from https://voyant-tools.org/docs/#!/guide/cirrus</w:t>
      </w:r>
    </w:p>
    <w:p w14:paraId="5A4F53EA"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What does an information security analyst do? ‐ CareerExplorer. (n.d.). Retrieved April 18, 2019, from https://www.careerexplorer.com/careers/information-security-analyst/</w:t>
      </w:r>
    </w:p>
    <w:p w14:paraId="30531179"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What is a Security Analyst? Responsibilities, Qualifications, and More | Digital Guardian. (n.d.). Retrieved April 29, 2019, from https://digitalguardian.com/blog/what-security-analyst-responsibilities-qualifications-and-more</w:t>
      </w:r>
    </w:p>
    <w:p w14:paraId="7DD22426"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What is Named-entity recognition (NER)? - WordLift. (n.d.). Retrieved April 30, 2019, from https://wordlift.io/blog/en/entity/named-entity-recognition/</w:t>
      </w:r>
    </w:p>
    <w:p w14:paraId="01C1B3CE"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Yanlış sertifika Google’dan döndü - Teknoloji Haberleri. (n.d.). Retrieved April 16, 2019, from http://www.hurriyet.com.tr/teknoloji/yanlis-sertifika-googledan-dondu-22290509</w:t>
      </w:r>
    </w:p>
    <w:p w14:paraId="7F1B8BD2" w14:textId="77777777" w:rsidR="00F53C56" w:rsidRPr="00F53C56" w:rsidRDefault="00F53C56" w:rsidP="007F6C47">
      <w:pPr>
        <w:widowControl w:val="0"/>
        <w:autoSpaceDE w:val="0"/>
        <w:autoSpaceDN w:val="0"/>
        <w:adjustRightInd w:val="0"/>
        <w:ind w:left="480" w:hanging="480"/>
        <w:rPr>
          <w:rFonts w:ascii="LM Roman 10" w:hAnsi="LM Roman 10"/>
          <w:noProof/>
        </w:rPr>
      </w:pPr>
      <w:r w:rsidRPr="00F53C56">
        <w:rPr>
          <w:rFonts w:ascii="LM Roman 10" w:hAnsi="LM Roman 10"/>
          <w:noProof/>
          <w:szCs w:val="24"/>
        </w:rPr>
        <w:t xml:space="preserve">Zimek, A., &amp; Schubert, E. (2017). </w:t>
      </w:r>
      <w:r w:rsidRPr="00F53C56">
        <w:rPr>
          <w:rFonts w:ascii="LM Roman 10" w:hAnsi="LM Roman 10"/>
          <w:i/>
          <w:iCs/>
          <w:noProof/>
          <w:szCs w:val="24"/>
        </w:rPr>
        <w:t>Outlier Detection BT - Encyclopedia of Database Systems</w:t>
      </w:r>
      <w:r w:rsidRPr="00F53C56">
        <w:rPr>
          <w:rFonts w:ascii="LM Roman 10" w:hAnsi="LM Roman 10"/>
          <w:noProof/>
          <w:szCs w:val="24"/>
        </w:rPr>
        <w:t xml:space="preserve"> (L. Liu &amp; M. T. Özsu, Eds.). https://doi.org/10.1007/978-1-4899-7993-3_80719-1</w:t>
      </w:r>
    </w:p>
    <w:p w14:paraId="2D00B58C" w14:textId="358B7E4F" w:rsidR="009B0525" w:rsidRPr="004827E0" w:rsidRDefault="00282F20" w:rsidP="007F6C47">
      <w:pPr>
        <w:rPr>
          <w:rFonts w:ascii="LM Roman 10" w:hAnsi="LM Roman 10"/>
          <w:noProof/>
        </w:rPr>
      </w:pPr>
      <w:r w:rsidRPr="004827E0">
        <w:rPr>
          <w:rFonts w:ascii="LM Roman 10" w:hAnsi="LM Roman 10"/>
          <w:noProof/>
        </w:rPr>
        <w:fldChar w:fldCharType="end"/>
      </w:r>
    </w:p>
    <w:p w14:paraId="5F584AD0" w14:textId="36D26F97" w:rsidR="003C4E4C" w:rsidRPr="0084694F" w:rsidRDefault="0023205A" w:rsidP="0084694F">
      <w:pPr>
        <w:spacing w:after="0"/>
        <w:rPr>
          <w:rFonts w:ascii="LM Roman 10" w:hAnsi="LM Roman 10"/>
          <w:noProof/>
          <w:sz w:val="19"/>
          <w:szCs w:val="19"/>
        </w:rPr>
      </w:pPr>
      <w:r w:rsidRPr="004827E0">
        <w:rPr>
          <w:rFonts w:ascii="LM Roman 10" w:hAnsi="LM Roman 10"/>
          <w:noProof/>
          <w:sz w:val="19"/>
          <w:szCs w:val="19"/>
        </w:rPr>
        <w:br w:type="page"/>
      </w:r>
    </w:p>
    <w:p w14:paraId="454D5AC3" w14:textId="6D16663B" w:rsidR="003C4E4C" w:rsidRPr="003C4E4C" w:rsidRDefault="003C4E4C" w:rsidP="00152D67">
      <w:pPr>
        <w:spacing w:after="0"/>
        <w:jc w:val="center"/>
        <w:rPr>
          <w:rFonts w:ascii="LM Roman 10" w:hAnsi="LM Roman 10"/>
          <w:noProof/>
          <w:sz w:val="28"/>
          <w:szCs w:val="28"/>
        </w:rPr>
      </w:pPr>
    </w:p>
    <w:p w14:paraId="0F5CD8D4" w14:textId="77777777" w:rsidR="003C4E4C" w:rsidRPr="003C4E4C" w:rsidRDefault="003C4E4C" w:rsidP="00152D67">
      <w:pPr>
        <w:spacing w:after="0"/>
        <w:jc w:val="center"/>
        <w:rPr>
          <w:rFonts w:ascii="LM Roman 10" w:hAnsi="LM Roman 10"/>
          <w:noProof/>
          <w:sz w:val="28"/>
          <w:szCs w:val="28"/>
        </w:rPr>
      </w:pPr>
    </w:p>
    <w:p w14:paraId="610D665E" w14:textId="0D1512C8" w:rsidR="00B00C43" w:rsidRPr="004827E0" w:rsidRDefault="00B00C43" w:rsidP="005975E1">
      <w:pPr>
        <w:pStyle w:val="Balk1"/>
        <w:numPr>
          <w:ilvl w:val="0"/>
          <w:numId w:val="0"/>
        </w:numPr>
        <w:ind w:left="216"/>
      </w:pPr>
      <w:bookmarkStart w:id="195" w:name="_Toc20171932"/>
      <w:r w:rsidRPr="004827E0">
        <w:t>APPENDICES</w:t>
      </w:r>
      <w:bookmarkEnd w:id="195"/>
    </w:p>
    <w:p w14:paraId="06F8CBA6" w14:textId="77777777" w:rsidR="00951682" w:rsidRPr="005B67AA" w:rsidRDefault="00951682" w:rsidP="00951682">
      <w:pPr>
        <w:pStyle w:val="Balk1"/>
        <w:numPr>
          <w:ilvl w:val="0"/>
          <w:numId w:val="0"/>
        </w:numPr>
        <w:ind w:left="216"/>
      </w:pPr>
      <w:bookmarkStart w:id="196" w:name="_Toc20171933"/>
      <w:r w:rsidRPr="004827E0">
        <w:t>APPENDIX A</w:t>
      </w:r>
      <w:bookmarkEnd w:id="196"/>
    </w:p>
    <w:p w14:paraId="50A3CD10" w14:textId="6BC47D42" w:rsidR="00B00C43" w:rsidRPr="003C4E4C" w:rsidRDefault="00A60263" w:rsidP="003C4E4C">
      <w:pPr>
        <w:jc w:val="center"/>
        <w:rPr>
          <w:rFonts w:ascii="LM Roman 10" w:hAnsi="LM Roman 10"/>
          <w:b/>
          <w:noProof/>
        </w:rPr>
      </w:pPr>
      <w:r w:rsidRPr="00A60263">
        <w:rPr>
          <w:rFonts w:ascii="LM Roman 10" w:hAnsi="LM Roman 10"/>
          <w:b/>
          <w:noProof/>
        </w:rPr>
        <w:t>IMPLEMENTATION DETAILS OF THE CODE FILES</w:t>
      </w:r>
    </w:p>
    <w:p w14:paraId="77D1B0A3" w14:textId="77777777" w:rsidR="009F3629" w:rsidRPr="009F3629" w:rsidRDefault="009F3629" w:rsidP="009F3629"/>
    <w:p w14:paraId="42724717"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197" w:name="_Toc20171934"/>
      <w:r w:rsidRPr="009F3629">
        <w:rPr>
          <w:rFonts w:ascii="LM Roman 10" w:hAnsi="LM Roman 10" w:cs="Courier New"/>
          <w:b/>
          <w:iCs/>
        </w:rPr>
        <w:t>manager.py File</w:t>
      </w:r>
      <w:bookmarkEnd w:id="197"/>
    </w:p>
    <w:p w14:paraId="351E15B2" w14:textId="77777777" w:rsidR="009F3629" w:rsidRPr="009F3629" w:rsidRDefault="009F3629" w:rsidP="009F3629">
      <w:pPr>
        <w:rPr>
          <w:rFonts w:ascii="LM Roman 10" w:hAnsi="LM Roman 10"/>
        </w:rPr>
      </w:pPr>
      <w:r w:rsidRPr="009F3629">
        <w:br/>
      </w:r>
      <w:r w:rsidRPr="009F3629">
        <w:rPr>
          <w:rFonts w:ascii="LM Roman 10" w:hAnsi="LM Roman 10"/>
          <w:sz w:val="22"/>
          <w:szCs w:val="18"/>
        </w:rPr>
        <w:t>It is the code file which starts the whole software system. It is written with python. “multiprocessing” library is imported for multi-process usage. This manager defines four processes like below and starts them.</w:t>
      </w:r>
    </w:p>
    <w:p w14:paraId="5E332D6C" w14:textId="77777777" w:rsidR="009F3629" w:rsidRPr="009F3629" w:rsidRDefault="009F3629" w:rsidP="009F3629"/>
    <w:p w14:paraId="6C626751" w14:textId="77777777" w:rsidR="009F3629" w:rsidRPr="009F3629" w:rsidRDefault="009F3629" w:rsidP="009F3629">
      <w:pPr>
        <w:numPr>
          <w:ilvl w:val="0"/>
          <w:numId w:val="11"/>
        </w:numPr>
        <w:spacing w:after="160" w:line="259" w:lineRule="auto"/>
        <w:rPr>
          <w:rFonts w:ascii="Courier New" w:hAnsi="Courier New" w:cs="Courier New"/>
          <w:sz w:val="22"/>
          <w:szCs w:val="18"/>
        </w:rPr>
      </w:pPr>
      <w:r w:rsidRPr="009F3629">
        <w:rPr>
          <w:rFonts w:ascii="Courier New" w:hAnsi="Courier New" w:cs="Courier New"/>
          <w:sz w:val="22"/>
          <w:szCs w:val="18"/>
        </w:rPr>
        <w:t xml:space="preserve">    p1 = Process(target=startTwitterStreamToDb)</w:t>
      </w:r>
    </w:p>
    <w:p w14:paraId="16227B86" w14:textId="77777777" w:rsidR="009F3629" w:rsidRPr="009F3629" w:rsidRDefault="009F3629" w:rsidP="009F3629">
      <w:pPr>
        <w:numPr>
          <w:ilvl w:val="0"/>
          <w:numId w:val="11"/>
        </w:numPr>
        <w:spacing w:after="160" w:line="259" w:lineRule="auto"/>
        <w:rPr>
          <w:rFonts w:ascii="Courier New" w:hAnsi="Courier New" w:cs="Courier New"/>
          <w:sz w:val="22"/>
          <w:szCs w:val="18"/>
        </w:rPr>
      </w:pPr>
      <w:r w:rsidRPr="009F3629">
        <w:rPr>
          <w:rFonts w:ascii="Courier New" w:hAnsi="Courier New" w:cs="Courier New"/>
          <w:sz w:val="22"/>
          <w:szCs w:val="18"/>
        </w:rPr>
        <w:t xml:space="preserve">    p2 = Process(target=startHurriyetApiToDb)    </w:t>
      </w:r>
    </w:p>
    <w:p w14:paraId="43E98923" w14:textId="77777777" w:rsidR="009F3629" w:rsidRPr="009F3629" w:rsidRDefault="009F3629" w:rsidP="009F3629">
      <w:pPr>
        <w:numPr>
          <w:ilvl w:val="0"/>
          <w:numId w:val="11"/>
        </w:numPr>
        <w:spacing w:after="160" w:line="259" w:lineRule="auto"/>
        <w:rPr>
          <w:rFonts w:ascii="Courier New" w:hAnsi="Courier New" w:cs="Courier New"/>
          <w:sz w:val="22"/>
          <w:szCs w:val="18"/>
        </w:rPr>
      </w:pPr>
      <w:r w:rsidRPr="009F3629">
        <w:rPr>
          <w:rFonts w:ascii="Courier New" w:hAnsi="Courier New" w:cs="Courier New"/>
          <w:sz w:val="22"/>
          <w:szCs w:val="18"/>
        </w:rPr>
        <w:t xml:space="preserve">    p3 = Process(target=startItuNlpApi)  </w:t>
      </w:r>
    </w:p>
    <w:p w14:paraId="713EEC2A" w14:textId="77777777" w:rsidR="009F3629" w:rsidRPr="009F3629" w:rsidRDefault="009F3629" w:rsidP="009F3629">
      <w:pPr>
        <w:numPr>
          <w:ilvl w:val="0"/>
          <w:numId w:val="11"/>
        </w:numPr>
        <w:spacing w:after="160" w:line="259" w:lineRule="auto"/>
        <w:rPr>
          <w:rFonts w:ascii="Courier New" w:hAnsi="Courier New" w:cs="Courier New"/>
          <w:sz w:val="22"/>
          <w:szCs w:val="18"/>
        </w:rPr>
      </w:pPr>
      <w:r w:rsidRPr="009F3629">
        <w:rPr>
          <w:rFonts w:ascii="Courier New" w:hAnsi="Courier New" w:cs="Courier New"/>
          <w:sz w:val="22"/>
          <w:szCs w:val="18"/>
        </w:rPr>
        <w:t xml:space="preserve">    p4 = Process(target=securityEventsWebPortalStart)    </w:t>
      </w:r>
    </w:p>
    <w:p w14:paraId="15F6E90B" w14:textId="77777777" w:rsidR="009F3629" w:rsidRPr="009F3629" w:rsidRDefault="009F3629" w:rsidP="009F3629">
      <w:pPr>
        <w:rPr>
          <w:rFonts w:ascii="LM Roman 10" w:hAnsi="LM Roman 10"/>
          <w:sz w:val="22"/>
          <w:szCs w:val="18"/>
        </w:rPr>
      </w:pPr>
    </w:p>
    <w:p w14:paraId="3C57001F" w14:textId="77777777" w:rsidR="009F3629" w:rsidRPr="009F3629" w:rsidRDefault="009F3629" w:rsidP="009F3629">
      <w:pPr>
        <w:rPr>
          <w:rFonts w:ascii="LM Roman 10" w:hAnsi="LM Roman 10"/>
          <w:sz w:val="22"/>
          <w:szCs w:val="18"/>
        </w:rPr>
      </w:pPr>
      <w:r w:rsidRPr="009F3629">
        <w:rPr>
          <w:rFonts w:ascii="LM Roman 10" w:hAnsi="LM Roman 10"/>
          <w:sz w:val="22"/>
          <w:szCs w:val="18"/>
        </w:rPr>
        <w:t>The processes always work in parallel.</w:t>
      </w:r>
    </w:p>
    <w:p w14:paraId="70AC76C8" w14:textId="72981FBD" w:rsidR="009F3629" w:rsidRPr="009F3629" w:rsidRDefault="009F3629" w:rsidP="009F3629"/>
    <w:p w14:paraId="2355C879"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198" w:name="_Toc20171935"/>
      <w:r w:rsidRPr="009F3629">
        <w:rPr>
          <w:rFonts w:ascii="LM Roman 10" w:hAnsi="LM Roman 10" w:cs="Courier New"/>
          <w:b/>
          <w:iCs/>
        </w:rPr>
        <w:t>config.py File</w:t>
      </w:r>
      <w:bookmarkEnd w:id="198"/>
    </w:p>
    <w:p w14:paraId="2CF8A080" w14:textId="77777777" w:rsidR="009F3629" w:rsidRPr="009F3629" w:rsidRDefault="009F3629" w:rsidP="009F3629">
      <w:pPr>
        <w:rPr>
          <w:rFonts w:ascii="LM Roman 10" w:hAnsi="LM Roman 10"/>
          <w:sz w:val="22"/>
          <w:szCs w:val="18"/>
        </w:rPr>
      </w:pPr>
    </w:p>
    <w:p w14:paraId="59322078" w14:textId="6C06416A" w:rsidR="009F3629" w:rsidRDefault="009F3629" w:rsidP="009F3629">
      <w:pPr>
        <w:rPr>
          <w:rFonts w:ascii="LM Roman 10" w:hAnsi="LM Roman 10"/>
          <w:sz w:val="22"/>
          <w:szCs w:val="18"/>
        </w:rPr>
      </w:pPr>
      <w:r w:rsidRPr="009F3629">
        <w:rPr>
          <w:rFonts w:ascii="LM Roman 10" w:hAnsi="LM Roman 10"/>
          <w:sz w:val="22"/>
          <w:szCs w:val="18"/>
        </w:rPr>
        <w:t xml:space="preserve">It is the configuration file of the system. Static constants and configuration items are stored in there. </w:t>
      </w:r>
    </w:p>
    <w:p w14:paraId="470863D6" w14:textId="27EAEAFA" w:rsidR="003C4E4C" w:rsidRDefault="003C4E4C" w:rsidP="009F3629">
      <w:pPr>
        <w:rPr>
          <w:rFonts w:ascii="LM Roman 10" w:hAnsi="LM Roman 10"/>
          <w:sz w:val="22"/>
          <w:szCs w:val="18"/>
        </w:rPr>
      </w:pPr>
    </w:p>
    <w:p w14:paraId="731490DB" w14:textId="77777777" w:rsidR="009F3629" w:rsidRPr="009F3629" w:rsidRDefault="009F3629" w:rsidP="005326F5">
      <w:pPr>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3D141802"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70605A9"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lastRenderedPageBreak/>
              <w:t>Twitter API Related Constants Stored in the Config File</w:t>
            </w:r>
          </w:p>
        </w:tc>
      </w:tr>
      <w:tr w:rsidR="009F3629" w:rsidRPr="009F3629" w14:paraId="169EA03F"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46E9E90E"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 xml:space="preserve">CONSUMER_KEY </w:t>
            </w:r>
          </w:p>
        </w:tc>
      </w:tr>
      <w:tr w:rsidR="009F3629" w:rsidRPr="009F3629" w14:paraId="79DEB8D1"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5E76426A"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 xml:space="preserve">CONSUMER_SECRET </w:t>
            </w:r>
          </w:p>
        </w:tc>
      </w:tr>
      <w:tr w:rsidR="009F3629" w:rsidRPr="009F3629" w14:paraId="72CC143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06521BC"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ACCESS_TOKEN</w:t>
            </w:r>
          </w:p>
        </w:tc>
      </w:tr>
      <w:tr w:rsidR="009F3629" w:rsidRPr="009F3629" w14:paraId="532A095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1A3089FA"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ACCESS_TOKEN ACESS_SECRET</w:t>
            </w:r>
          </w:p>
        </w:tc>
      </w:tr>
    </w:tbl>
    <w:p w14:paraId="16FD0428" w14:textId="77777777" w:rsidR="009F3629" w:rsidRPr="009F3629" w:rsidRDefault="009F3629" w:rsidP="009F3629">
      <w:pPr>
        <w:spacing w:line="360" w:lineRule="auto"/>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100A6ACA"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39541D0"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ITU NLP API Related Constants Stored in the Config File</w:t>
            </w:r>
          </w:p>
        </w:tc>
      </w:tr>
      <w:tr w:rsidR="009F3629" w:rsidRPr="009F3629" w14:paraId="3A44956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AAF8314"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 xml:space="preserve">CONSUMER_NAME </w:t>
            </w:r>
          </w:p>
        </w:tc>
      </w:tr>
      <w:tr w:rsidR="009F3629" w:rsidRPr="009F3629" w14:paraId="30E29C1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74245520"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 xml:space="preserve">CONSUMER_PASSWORD </w:t>
            </w:r>
          </w:p>
        </w:tc>
      </w:tr>
      <w:tr w:rsidR="009F3629" w:rsidRPr="009F3629" w14:paraId="183C85B6"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08C0F88"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ITU_NLP_API_TOKEN</w:t>
            </w:r>
          </w:p>
        </w:tc>
      </w:tr>
      <w:tr w:rsidR="009F3629" w:rsidRPr="009F3629" w14:paraId="5B5123FD"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64E25E86"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PIPELINE_ENCODING</w:t>
            </w:r>
          </w:p>
        </w:tc>
      </w:tr>
      <w:tr w:rsidR="009F3629" w:rsidRPr="009F3629" w14:paraId="40A9D4C9"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2DE993F"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DEFAULT_TOOL</w:t>
            </w:r>
          </w:p>
        </w:tc>
      </w:tr>
    </w:tbl>
    <w:p w14:paraId="2F113354" w14:textId="77777777" w:rsidR="00FA0C6A" w:rsidRPr="009F3629" w:rsidRDefault="00FA0C6A" w:rsidP="009F3629">
      <w:pPr>
        <w:rPr>
          <w:rFonts w:ascii="LM Roman 10" w:hAnsi="LM Roman 10"/>
          <w:sz w:val="22"/>
          <w:szCs w:val="18"/>
        </w:rPr>
      </w:pPr>
    </w:p>
    <w:p w14:paraId="43FD6ADC" w14:textId="1F1B6267" w:rsidR="009F3629" w:rsidRPr="009F3629" w:rsidRDefault="009F3629" w:rsidP="009F3629">
      <w:pPr>
        <w:rPr>
          <w:rFonts w:ascii="LM Roman 10" w:hAnsi="LM Roman 10"/>
          <w:sz w:val="22"/>
          <w:szCs w:val="18"/>
        </w:rPr>
      </w:pPr>
      <w:r w:rsidRPr="009F3629">
        <w:rPr>
          <w:rFonts w:ascii="LM Roman 10" w:hAnsi="LM Roman 10"/>
          <w:sz w:val="22"/>
          <w:szCs w:val="18"/>
        </w:rPr>
        <w:t>The list which will be used for named entity recognition step in Appendix A. It is also stored in “</w:t>
      </w:r>
      <w:r w:rsidRPr="009F3629">
        <w:rPr>
          <w:rFonts w:ascii="LM Roman 10" w:hAnsi="LM Roman 10" w:cs="Courier New"/>
          <w:sz w:val="22"/>
          <w:szCs w:val="22"/>
        </w:rPr>
        <w:t>config.py</w:t>
      </w:r>
      <w:r w:rsidRPr="009F3629">
        <w:rPr>
          <w:rFonts w:ascii="LM Roman 10" w:hAnsi="LM Roman 10"/>
          <w:sz w:val="22"/>
          <w:szCs w:val="18"/>
        </w:rPr>
        <w:t>”.</w:t>
      </w:r>
    </w:p>
    <w:p w14:paraId="26BCA4D5" w14:textId="56BBC692" w:rsidR="003C4E4C" w:rsidRPr="009F3629" w:rsidRDefault="009F3629" w:rsidP="009F3629">
      <w:pPr>
        <w:rPr>
          <w:rFonts w:ascii="LM Roman 10" w:hAnsi="LM Roman 10"/>
          <w:sz w:val="22"/>
          <w:szCs w:val="18"/>
        </w:rPr>
      </w:pPr>
      <w:r w:rsidRPr="009F3629">
        <w:rPr>
          <w:rFonts w:ascii="LM Roman 10" w:hAnsi="LM Roman 10"/>
          <w:sz w:val="22"/>
          <w:szCs w:val="18"/>
        </w:rPr>
        <w:t>The software has a logger mechanism. Because the logger related codes are also configurable, the logger codes are stored in “config.py” file too.</w:t>
      </w:r>
    </w:p>
    <w:p w14:paraId="565739CA" w14:textId="77777777" w:rsidR="009F3629" w:rsidRPr="009F3629" w:rsidRDefault="009F3629" w:rsidP="009F3629"/>
    <w:p w14:paraId="6B50CF20"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199" w:name="_Toc20171936"/>
      <w:r w:rsidRPr="009F3629">
        <w:rPr>
          <w:rFonts w:ascii="LM Roman 10" w:hAnsi="LM Roman 10" w:cs="Courier New"/>
          <w:b/>
          <w:iCs/>
        </w:rPr>
        <w:t>hurriyetApiToDb.py File</w:t>
      </w:r>
      <w:bookmarkEnd w:id="199"/>
    </w:p>
    <w:p w14:paraId="1626E92D" w14:textId="77777777" w:rsidR="009F3629" w:rsidRPr="009F3629" w:rsidRDefault="009F3629" w:rsidP="009F3629"/>
    <w:p w14:paraId="6DCC2236" w14:textId="79DDEF6A" w:rsidR="009F3629" w:rsidRPr="009F3629" w:rsidRDefault="009F3629" w:rsidP="009F3629">
      <w:pPr>
        <w:rPr>
          <w:rFonts w:ascii="LM Roman 10" w:hAnsi="LM Roman 10"/>
          <w:sz w:val="22"/>
          <w:szCs w:val="18"/>
        </w:rPr>
      </w:pPr>
      <w:r w:rsidRPr="009F3629">
        <w:rPr>
          <w:rFonts w:ascii="LM Roman 10" w:hAnsi="LM Roman 10"/>
          <w:sz w:val="22"/>
          <w:szCs w:val="18"/>
        </w:rPr>
        <w:t>One of the processes fetches the news from Hurriyet Newspaper API and store them in the database. It uses an open</w:t>
      </w:r>
      <w:r w:rsidR="00CF28CB">
        <w:rPr>
          <w:rFonts w:ascii="LM Roman 10" w:hAnsi="LM Roman 10"/>
          <w:sz w:val="22"/>
          <w:szCs w:val="18"/>
        </w:rPr>
        <w:t>-</w:t>
      </w:r>
      <w:r w:rsidRPr="009F3629">
        <w:rPr>
          <w:rFonts w:ascii="LM Roman 10" w:hAnsi="LM Roman 10"/>
          <w:sz w:val="22"/>
          <w:szCs w:val="18"/>
        </w:rPr>
        <w:t xml:space="preserve">source Hurriyet API wrapper coded for python language. It imports the following python libraries to use. </w:t>
      </w:r>
    </w:p>
    <w:p w14:paraId="4B495AAB" w14:textId="77777777" w:rsidR="009F3629" w:rsidRPr="009F3629" w:rsidRDefault="009F3629" w:rsidP="009F3629">
      <w:pPr>
        <w:numPr>
          <w:ilvl w:val="0"/>
          <w:numId w:val="12"/>
        </w:numPr>
        <w:spacing w:after="160" w:line="259" w:lineRule="auto"/>
        <w:rPr>
          <w:rFonts w:ascii="LM Roman 10" w:hAnsi="LM Roman 10"/>
          <w:sz w:val="22"/>
          <w:szCs w:val="18"/>
        </w:rPr>
      </w:pPr>
      <w:r w:rsidRPr="009F3629">
        <w:rPr>
          <w:rFonts w:ascii="LM Roman 10" w:hAnsi="LM Roman 10"/>
          <w:sz w:val="22"/>
          <w:szCs w:val="18"/>
        </w:rPr>
        <w:t>requests</w:t>
      </w:r>
    </w:p>
    <w:p w14:paraId="58281F12" w14:textId="77777777" w:rsidR="009F3629" w:rsidRPr="009F3629" w:rsidRDefault="009F3629" w:rsidP="009F3629">
      <w:pPr>
        <w:numPr>
          <w:ilvl w:val="0"/>
          <w:numId w:val="12"/>
        </w:numPr>
        <w:spacing w:after="160" w:line="259" w:lineRule="auto"/>
        <w:rPr>
          <w:rFonts w:ascii="LM Roman 10" w:hAnsi="LM Roman 10"/>
          <w:sz w:val="22"/>
          <w:szCs w:val="18"/>
        </w:rPr>
      </w:pPr>
      <w:r w:rsidRPr="009F3629">
        <w:rPr>
          <w:rFonts w:ascii="LM Roman 10" w:hAnsi="LM Roman 10"/>
          <w:sz w:val="22"/>
          <w:szCs w:val="18"/>
        </w:rPr>
        <w:t>json</w:t>
      </w:r>
    </w:p>
    <w:p w14:paraId="163CE449" w14:textId="77777777" w:rsidR="009F3629" w:rsidRPr="009F3629" w:rsidRDefault="009F3629" w:rsidP="009F3629">
      <w:pPr>
        <w:numPr>
          <w:ilvl w:val="0"/>
          <w:numId w:val="12"/>
        </w:numPr>
        <w:spacing w:after="160" w:line="259" w:lineRule="auto"/>
        <w:rPr>
          <w:rFonts w:ascii="LM Roman 10" w:hAnsi="LM Roman 10"/>
          <w:sz w:val="22"/>
          <w:szCs w:val="18"/>
        </w:rPr>
      </w:pPr>
      <w:r w:rsidRPr="009F3629">
        <w:rPr>
          <w:rFonts w:ascii="LM Roman 10" w:hAnsi="LM Roman 10"/>
          <w:sz w:val="22"/>
          <w:szCs w:val="18"/>
        </w:rPr>
        <w:t>time</w:t>
      </w:r>
    </w:p>
    <w:p w14:paraId="7DCA6487" w14:textId="47BA8618" w:rsidR="009F3629" w:rsidRPr="00F0737A" w:rsidRDefault="009F3629" w:rsidP="009F3629">
      <w:pPr>
        <w:numPr>
          <w:ilvl w:val="0"/>
          <w:numId w:val="12"/>
        </w:numPr>
        <w:spacing w:after="160" w:line="259" w:lineRule="auto"/>
        <w:rPr>
          <w:rFonts w:ascii="LM Roman 10" w:hAnsi="LM Roman 10"/>
          <w:sz w:val="22"/>
          <w:szCs w:val="18"/>
        </w:rPr>
      </w:pPr>
      <w:r w:rsidRPr="009F3629">
        <w:rPr>
          <w:rFonts w:ascii="LM Roman 10" w:hAnsi="LM Roman 10"/>
          <w:sz w:val="22"/>
          <w:szCs w:val="18"/>
        </w:rPr>
        <w:t xml:space="preserve">sched </w:t>
      </w:r>
    </w:p>
    <w:p w14:paraId="587F7911" w14:textId="77777777" w:rsidR="009F3629" w:rsidRPr="009F3629" w:rsidRDefault="009F3629" w:rsidP="009F3629">
      <w:pPr>
        <w:rPr>
          <w:rFonts w:ascii="LM Roman 10" w:hAnsi="LM Roman 10"/>
          <w:sz w:val="22"/>
          <w:szCs w:val="18"/>
        </w:rPr>
      </w:pPr>
      <w:r w:rsidRPr="009F3629">
        <w:rPr>
          <w:rFonts w:ascii="LM Roman 10" w:hAnsi="LM Roman 10"/>
          <w:sz w:val="22"/>
          <w:szCs w:val="18"/>
        </w:rPr>
        <w:lastRenderedPageBreak/>
        <w:t>The code does the following explaining in pseudo-code.</w:t>
      </w:r>
    </w:p>
    <w:p w14:paraId="2D545BEA" w14:textId="77777777" w:rsidR="009F3629" w:rsidRPr="009F3629" w:rsidRDefault="009F3629" w:rsidP="009F3629">
      <w:pPr>
        <w:rPr>
          <w:sz w:val="22"/>
          <w:szCs w:val="18"/>
        </w:rPr>
      </w:pPr>
    </w:p>
    <w:p w14:paraId="1856F893" w14:textId="77777777" w:rsidR="009F3629" w:rsidRPr="009F3629" w:rsidRDefault="009F3629" w:rsidP="009F3629">
      <w:pPr>
        <w:rPr>
          <w:rFonts w:ascii="Courier New" w:hAnsi="Courier New" w:cs="Courier New"/>
          <w:sz w:val="22"/>
          <w:szCs w:val="18"/>
        </w:rPr>
      </w:pPr>
      <w:r w:rsidRPr="009F3629">
        <w:rPr>
          <w:rFonts w:ascii="Courier New" w:hAnsi="Courier New" w:cs="Courier New"/>
          <w:sz w:val="22"/>
          <w:szCs w:val="18"/>
        </w:rPr>
        <w:t xml:space="preserve">    for each keyword in cybersecurity keyword list:</w:t>
      </w:r>
    </w:p>
    <w:p w14:paraId="5B8AEDB3" w14:textId="77777777" w:rsidR="009F3629" w:rsidRPr="009F3629" w:rsidRDefault="009F3629" w:rsidP="009F3629">
      <w:pPr>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data = api.search(keyword)</w:t>
      </w:r>
    </w:p>
    <w:p w14:paraId="7BCDE51C" w14:textId="77777777" w:rsidR="009F3629" w:rsidRPr="009F3629" w:rsidRDefault="009F3629" w:rsidP="009F3629">
      <w:pPr>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writeDatabase(data)</w:t>
      </w:r>
    </w:p>
    <w:p w14:paraId="0CCE4AAA" w14:textId="77777777" w:rsidR="009F3629" w:rsidRPr="009F3629" w:rsidRDefault="009F3629" w:rsidP="009F3629"/>
    <w:p w14:paraId="61130D5C"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0" w:name="_Toc20171937"/>
      <w:r w:rsidRPr="009F3629">
        <w:rPr>
          <w:rFonts w:ascii="LM Roman 10" w:hAnsi="LM Roman 10" w:cs="Courier New"/>
          <w:b/>
          <w:iCs/>
        </w:rPr>
        <w:t>ituNlpPipeline.py File</w:t>
      </w:r>
      <w:bookmarkEnd w:id="200"/>
    </w:p>
    <w:p w14:paraId="32F465B4" w14:textId="77777777" w:rsidR="009F3629" w:rsidRPr="009F3629" w:rsidRDefault="009F3629" w:rsidP="009F3629">
      <w:pPr>
        <w:rPr>
          <w:sz w:val="22"/>
          <w:szCs w:val="18"/>
        </w:rPr>
      </w:pPr>
    </w:p>
    <w:p w14:paraId="64EE77B7" w14:textId="28D0FAF2" w:rsidR="009F3629" w:rsidRPr="009F3629" w:rsidRDefault="009F3629" w:rsidP="009F3629">
      <w:pPr>
        <w:rPr>
          <w:rFonts w:ascii="LM Roman 10" w:hAnsi="LM Roman 10"/>
          <w:sz w:val="22"/>
          <w:szCs w:val="18"/>
        </w:rPr>
      </w:pPr>
      <w:r w:rsidRPr="009F3629">
        <w:rPr>
          <w:rFonts w:ascii="LM Roman 10" w:hAnsi="LM Roman 10"/>
          <w:sz w:val="22"/>
          <w:szCs w:val="18"/>
        </w:rPr>
        <w:t xml:space="preserve">It has the process code regularly checks the database for finding new entries. If it can find, the process sends the raw data to normalize it with using the ITU NLP API. After that, it updates the related field of the database with the respond texts of the API request. </w:t>
      </w:r>
    </w:p>
    <w:p w14:paraId="2B7392B4" w14:textId="77777777" w:rsidR="009F3629" w:rsidRPr="009F3629" w:rsidRDefault="009F3629" w:rsidP="009F3629">
      <w:pPr>
        <w:rPr>
          <w:rFonts w:ascii="LM Roman 10" w:hAnsi="LM Roman 10"/>
          <w:sz w:val="22"/>
          <w:szCs w:val="18"/>
        </w:rPr>
      </w:pPr>
      <w:r w:rsidRPr="009F3629">
        <w:rPr>
          <w:rFonts w:ascii="LM Roman 10" w:hAnsi="LM Roman 10"/>
          <w:sz w:val="22"/>
          <w:szCs w:val="18"/>
        </w:rPr>
        <w:t>High-level pseudo-code of that process is as the following.</w:t>
      </w:r>
    </w:p>
    <w:p w14:paraId="0BCFDA76"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Create a database connection</w:t>
      </w:r>
    </w:p>
    <w:p w14:paraId="3FFC96E4"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Select the rows of the database which has Status column = ‘0’</w:t>
      </w:r>
    </w:p>
    <w:p w14:paraId="5835813E"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Send the selected rows one by one to ITU NLP API to normalize their texts.</w:t>
      </w:r>
    </w:p>
    <w:p w14:paraId="17AC0E41"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Wait 10 seconds between each request</w:t>
      </w:r>
    </w:p>
    <w:p w14:paraId="3EAB8837"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Update the database with the responded text of ITU NLP API request and set their Status column with ‘1’</w:t>
      </w:r>
    </w:p>
    <w:p w14:paraId="55956D16"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Wait one minute before next control of the database for new entries.</w:t>
      </w:r>
    </w:p>
    <w:p w14:paraId="6086CD4A" w14:textId="77777777" w:rsidR="009F3629" w:rsidRPr="009F3629" w:rsidRDefault="009F3629" w:rsidP="005326F5">
      <w:pPr>
        <w:rPr>
          <w:rFonts w:ascii="LM Roman 10" w:hAnsi="LM Roman 10"/>
          <w:sz w:val="22"/>
          <w:szCs w:val="18"/>
        </w:rPr>
      </w:pPr>
    </w:p>
    <w:p w14:paraId="2E7E8A18" w14:textId="77777777" w:rsidR="009F3629" w:rsidRPr="009F3629" w:rsidRDefault="009F3629" w:rsidP="009F3629">
      <w:pPr>
        <w:rPr>
          <w:rFonts w:ascii="LM Roman 10" w:hAnsi="LM Roman 10"/>
          <w:sz w:val="22"/>
          <w:szCs w:val="18"/>
        </w:rPr>
      </w:pPr>
      <w:r w:rsidRPr="009F3629">
        <w:rPr>
          <w:rFonts w:ascii="LM Roman 10" w:hAnsi="LM Roman 10"/>
          <w:sz w:val="22"/>
          <w:szCs w:val="18"/>
        </w:rPr>
        <w:t xml:space="preserve">It imports the following python libraries to use. </w:t>
      </w:r>
    </w:p>
    <w:p w14:paraId="47847803" w14:textId="77777777" w:rsidR="009F3629" w:rsidRPr="009F3629" w:rsidRDefault="009F3629" w:rsidP="009F3629">
      <w:pPr>
        <w:numPr>
          <w:ilvl w:val="0"/>
          <w:numId w:val="14"/>
        </w:numPr>
        <w:spacing w:after="160" w:line="259" w:lineRule="auto"/>
        <w:rPr>
          <w:rFonts w:ascii="LM Roman 10" w:hAnsi="LM Roman 10"/>
          <w:sz w:val="22"/>
          <w:szCs w:val="18"/>
        </w:rPr>
      </w:pPr>
      <w:r w:rsidRPr="009F3629">
        <w:rPr>
          <w:rFonts w:ascii="LM Roman 10" w:hAnsi="LM Roman 10"/>
          <w:sz w:val="22"/>
          <w:szCs w:val="18"/>
        </w:rPr>
        <w:t>time</w:t>
      </w:r>
    </w:p>
    <w:p w14:paraId="3FFCD4E5" w14:textId="77777777" w:rsidR="009F3629" w:rsidRPr="009F3629" w:rsidRDefault="009F3629" w:rsidP="009F3629">
      <w:pPr>
        <w:numPr>
          <w:ilvl w:val="0"/>
          <w:numId w:val="14"/>
        </w:numPr>
        <w:spacing w:after="160" w:line="259" w:lineRule="auto"/>
        <w:rPr>
          <w:rFonts w:ascii="LM Roman 10" w:hAnsi="LM Roman 10"/>
          <w:sz w:val="22"/>
          <w:szCs w:val="18"/>
        </w:rPr>
      </w:pPr>
      <w:r w:rsidRPr="009F3629">
        <w:rPr>
          <w:rFonts w:ascii="LM Roman 10" w:hAnsi="LM Roman 10"/>
          <w:sz w:val="22"/>
          <w:szCs w:val="18"/>
        </w:rPr>
        <w:t>re</w:t>
      </w:r>
    </w:p>
    <w:p w14:paraId="61802BCF" w14:textId="77777777" w:rsidR="009F3629" w:rsidRPr="009F3629" w:rsidRDefault="009F3629" w:rsidP="009F3629">
      <w:pPr>
        <w:numPr>
          <w:ilvl w:val="0"/>
          <w:numId w:val="14"/>
        </w:numPr>
        <w:spacing w:after="160" w:line="259" w:lineRule="auto"/>
        <w:rPr>
          <w:rFonts w:ascii="LM Roman 10" w:hAnsi="LM Roman 10"/>
          <w:sz w:val="22"/>
          <w:szCs w:val="18"/>
        </w:rPr>
      </w:pPr>
      <w:r w:rsidRPr="009F3629">
        <w:rPr>
          <w:rFonts w:ascii="LM Roman 10" w:hAnsi="LM Roman 10"/>
          <w:sz w:val="22"/>
          <w:szCs w:val="18"/>
        </w:rPr>
        <w:t>urllib</w:t>
      </w:r>
    </w:p>
    <w:p w14:paraId="0D1D7D24" w14:textId="140541DD" w:rsidR="009F3629" w:rsidRDefault="009F3629" w:rsidP="009F3629">
      <w:pPr>
        <w:rPr>
          <w:sz w:val="22"/>
          <w:szCs w:val="18"/>
        </w:rPr>
      </w:pPr>
    </w:p>
    <w:p w14:paraId="28BC6612" w14:textId="77777777" w:rsidR="005326F5" w:rsidRPr="009F3629" w:rsidRDefault="005326F5" w:rsidP="009F3629">
      <w:pPr>
        <w:rPr>
          <w:sz w:val="22"/>
          <w:szCs w:val="18"/>
        </w:rPr>
      </w:pPr>
    </w:p>
    <w:p w14:paraId="3F5698DB"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1" w:name="_Hlk8860976"/>
      <w:bookmarkStart w:id="202" w:name="_Toc20171938"/>
      <w:r w:rsidRPr="009F3629">
        <w:rPr>
          <w:rFonts w:ascii="LM Roman 10" w:hAnsi="LM Roman 10" w:cs="Courier New"/>
          <w:b/>
          <w:iCs/>
        </w:rPr>
        <w:lastRenderedPageBreak/>
        <w:t>securityEventsWebPortal</w:t>
      </w:r>
      <w:bookmarkEnd w:id="201"/>
      <w:r w:rsidRPr="009F3629">
        <w:rPr>
          <w:rFonts w:ascii="LM Roman 10" w:hAnsi="LM Roman 10" w:cs="Courier New"/>
          <w:b/>
          <w:iCs/>
        </w:rPr>
        <w:t>.py File</w:t>
      </w:r>
      <w:bookmarkEnd w:id="202"/>
    </w:p>
    <w:p w14:paraId="7832EE09" w14:textId="77777777" w:rsidR="009F3629" w:rsidRPr="009F3629" w:rsidRDefault="009F3629" w:rsidP="009F3629"/>
    <w:p w14:paraId="19D42270" w14:textId="7EDDCD2B" w:rsidR="009F3629" w:rsidRPr="009F3629" w:rsidRDefault="009F3629" w:rsidP="003C4E4C">
      <w:pPr>
        <w:rPr>
          <w:rFonts w:ascii="LM Roman 10" w:hAnsi="LM Roman 10"/>
          <w:sz w:val="22"/>
          <w:szCs w:val="18"/>
        </w:rPr>
      </w:pPr>
      <w:r w:rsidRPr="009F3629">
        <w:rPr>
          <w:rFonts w:ascii="LM Roman 10" w:hAnsi="LM Roman 10"/>
          <w:sz w:val="22"/>
          <w:szCs w:val="18"/>
        </w:rPr>
        <w:t>It has the process code which regularly checks the database for finding new entries with Status ‘1’ column. Status = ‘1’ means that the row is normalized, filtered its alphanumeric characters, and omit the rest of the characters and ready for analyzing to find cybersecurity event. If it can find, the process dynamically creates or updates the user interface HTML page. Then set the processed row’s Status column with ‘2’. ‘2’ means that that row is used before, and the user interface is updated according to the processed row’s results.</w:t>
      </w:r>
    </w:p>
    <w:p w14:paraId="7A39D962" w14:textId="77777777" w:rsidR="009F3629" w:rsidRPr="009F3629" w:rsidRDefault="009F3629" w:rsidP="009F3629">
      <w:pPr>
        <w:rPr>
          <w:rFonts w:ascii="LM Roman 10" w:hAnsi="LM Roman 10"/>
          <w:sz w:val="22"/>
          <w:szCs w:val="18"/>
        </w:rPr>
      </w:pPr>
      <w:r w:rsidRPr="009F3629">
        <w:rPr>
          <w:rFonts w:ascii="LM Roman 10" w:hAnsi="LM Roman 10"/>
          <w:sz w:val="22"/>
          <w:szCs w:val="18"/>
        </w:rPr>
        <w:t xml:space="preserve">It imports the following python libraries to use. </w:t>
      </w:r>
    </w:p>
    <w:p w14:paraId="1855755F"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re</w:t>
      </w:r>
    </w:p>
    <w:p w14:paraId="21847F3A"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string</w:t>
      </w:r>
    </w:p>
    <w:p w14:paraId="73119302"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datetime</w:t>
      </w:r>
    </w:p>
    <w:p w14:paraId="0441A3C0"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BeautifulSoup</w:t>
      </w:r>
    </w:p>
    <w:p w14:paraId="65339F24"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import time</w:t>
      </w:r>
    </w:p>
    <w:p w14:paraId="086D103B" w14:textId="0F28444E" w:rsidR="009F3629" w:rsidRPr="009F3629" w:rsidRDefault="009F3629" w:rsidP="009F3629">
      <w:pPr>
        <w:ind w:firstLine="720"/>
        <w:rPr>
          <w:rFonts w:ascii="LM Roman 10" w:hAnsi="LM Roman 10"/>
          <w:sz w:val="22"/>
          <w:szCs w:val="18"/>
        </w:rPr>
      </w:pPr>
      <w:r w:rsidRPr="009F3629">
        <w:rPr>
          <w:rFonts w:ascii="LM Roman 10" w:hAnsi="LM Roman 10"/>
          <w:sz w:val="22"/>
          <w:szCs w:val="18"/>
        </w:rPr>
        <w:t xml:space="preserve">According to the crummy website “Beautiful Soup is a Python library for pulling data out of HTML and XML files. It works with your favorite parser to provide idiomatic ways of navigating, searching, and modifying the parse tree.”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9F3629">
        <w:rPr>
          <w:rFonts w:ascii="LM Roman 10" w:hAnsi="LM Roman 10"/>
          <w:sz w:val="22"/>
          <w:szCs w:val="18"/>
        </w:rPr>
        <w:fldChar w:fldCharType="separate"/>
      </w:r>
      <w:r w:rsidR="003C5A21" w:rsidRPr="003C5A21">
        <w:rPr>
          <w:rFonts w:ascii="LM Roman 10" w:hAnsi="LM Roman 10"/>
          <w:noProof/>
          <w:sz w:val="22"/>
          <w:szCs w:val="18"/>
        </w:rPr>
        <w:t>(Richardson, 2015)</w:t>
      </w:r>
      <w:r w:rsidRPr="009F3629">
        <w:rPr>
          <w:rFonts w:ascii="LM Roman 10" w:hAnsi="LM Roman 10"/>
          <w:sz w:val="22"/>
          <w:szCs w:val="18"/>
        </w:rPr>
        <w:fldChar w:fldCharType="end"/>
      </w:r>
    </w:p>
    <w:p w14:paraId="5B146D57" w14:textId="77777777" w:rsidR="009F3629" w:rsidRPr="009F3629" w:rsidRDefault="009F3629" w:rsidP="009F3629"/>
    <w:p w14:paraId="39B38E81"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3" w:name="_Toc20171939"/>
      <w:r w:rsidRPr="009F3629">
        <w:rPr>
          <w:rFonts w:ascii="LM Roman 10" w:hAnsi="LM Roman 10" w:cs="Courier New"/>
          <w:b/>
          <w:iCs/>
        </w:rPr>
        <w:t>sqliteOperations.py File</w:t>
      </w:r>
      <w:bookmarkEnd w:id="203"/>
    </w:p>
    <w:p w14:paraId="386EB3EB" w14:textId="77777777" w:rsidR="009F3629" w:rsidRPr="009F3629" w:rsidRDefault="009F3629" w:rsidP="009F3629"/>
    <w:p w14:paraId="09F91C09" w14:textId="77777777" w:rsidR="009F3629" w:rsidRPr="009F3629" w:rsidRDefault="009F3629" w:rsidP="009F3629">
      <w:pPr>
        <w:rPr>
          <w:rFonts w:ascii="LM Roman 10" w:hAnsi="LM Roman 10"/>
          <w:sz w:val="22"/>
          <w:szCs w:val="18"/>
        </w:rPr>
      </w:pPr>
      <w:r w:rsidRPr="009F3629">
        <w:rPr>
          <w:rFonts w:ascii="LM Roman 10" w:hAnsi="LM Roman 10"/>
          <w:sz w:val="22"/>
          <w:szCs w:val="18"/>
        </w:rPr>
        <w:t>We develop a library for commonly used SQLite operations in our software system. It contains the following methods.</w:t>
      </w:r>
    </w:p>
    <w:p w14:paraId="34B53AB2" w14:textId="77777777" w:rsidR="009F3629" w:rsidRPr="009F3629" w:rsidRDefault="009F3629" w:rsidP="009F3629">
      <w:pPr>
        <w:numPr>
          <w:ilvl w:val="0"/>
          <w:numId w:val="16"/>
        </w:numPr>
        <w:spacing w:after="160" w:line="259" w:lineRule="auto"/>
        <w:rPr>
          <w:rFonts w:ascii="LM Roman 10" w:hAnsi="LM Roman 10"/>
          <w:sz w:val="22"/>
          <w:szCs w:val="18"/>
        </w:rPr>
      </w:pPr>
      <w:r w:rsidRPr="009F3629">
        <w:rPr>
          <w:rFonts w:ascii="LM Roman 10" w:hAnsi="LM Roman 10"/>
          <w:sz w:val="22"/>
          <w:szCs w:val="18"/>
        </w:rPr>
        <w:t>Create SQLite Table</w:t>
      </w:r>
    </w:p>
    <w:p w14:paraId="279985B3" w14:textId="77777777" w:rsidR="009F3629" w:rsidRPr="009F3629" w:rsidRDefault="009F3629" w:rsidP="009F3629">
      <w:pPr>
        <w:numPr>
          <w:ilvl w:val="0"/>
          <w:numId w:val="16"/>
        </w:numPr>
        <w:spacing w:after="160" w:line="259" w:lineRule="auto"/>
        <w:rPr>
          <w:rFonts w:ascii="LM Roman 10" w:hAnsi="LM Roman 10"/>
          <w:sz w:val="22"/>
          <w:szCs w:val="18"/>
        </w:rPr>
      </w:pPr>
      <w:r w:rsidRPr="009F3629">
        <w:rPr>
          <w:rFonts w:ascii="LM Roman 10" w:hAnsi="LM Roman 10"/>
          <w:sz w:val="22"/>
          <w:szCs w:val="18"/>
        </w:rPr>
        <w:t>Create Connection</w:t>
      </w:r>
    </w:p>
    <w:p w14:paraId="47AADEFF" w14:textId="77777777" w:rsidR="009F3629" w:rsidRPr="009F3629" w:rsidRDefault="009F3629" w:rsidP="009F3629">
      <w:pPr>
        <w:numPr>
          <w:ilvl w:val="0"/>
          <w:numId w:val="16"/>
        </w:numPr>
        <w:spacing w:after="160" w:line="259" w:lineRule="auto"/>
        <w:rPr>
          <w:rFonts w:ascii="LM Roman 10" w:hAnsi="LM Roman 10"/>
          <w:sz w:val="22"/>
          <w:szCs w:val="18"/>
        </w:rPr>
      </w:pPr>
      <w:r w:rsidRPr="009F3629">
        <w:rPr>
          <w:rFonts w:ascii="LM Roman 10" w:hAnsi="LM Roman 10"/>
          <w:sz w:val="22"/>
          <w:szCs w:val="18"/>
        </w:rPr>
        <w:t>Select Task by Status</w:t>
      </w:r>
    </w:p>
    <w:p w14:paraId="1DD25B3A" w14:textId="70F91565" w:rsidR="009F3629" w:rsidRDefault="009F3629" w:rsidP="009F3629">
      <w:pPr>
        <w:numPr>
          <w:ilvl w:val="0"/>
          <w:numId w:val="16"/>
        </w:numPr>
        <w:spacing w:after="160" w:line="259" w:lineRule="auto"/>
        <w:rPr>
          <w:rFonts w:ascii="LM Roman 10" w:hAnsi="LM Roman 10"/>
          <w:sz w:val="22"/>
          <w:szCs w:val="18"/>
        </w:rPr>
      </w:pPr>
      <w:r w:rsidRPr="009F3629">
        <w:rPr>
          <w:rFonts w:ascii="LM Roman 10" w:hAnsi="LM Roman 10"/>
          <w:sz w:val="22"/>
          <w:szCs w:val="18"/>
        </w:rPr>
        <w:t>Update Text Column of the Row by Status</w:t>
      </w:r>
    </w:p>
    <w:p w14:paraId="1EB6B463" w14:textId="77777777" w:rsidR="005326F5" w:rsidRPr="003C4E4C" w:rsidRDefault="005326F5" w:rsidP="005326F5">
      <w:pPr>
        <w:spacing w:after="160" w:line="259" w:lineRule="auto"/>
        <w:rPr>
          <w:rFonts w:ascii="LM Roman 10" w:hAnsi="LM Roman 10"/>
          <w:sz w:val="22"/>
          <w:szCs w:val="18"/>
        </w:rPr>
      </w:pPr>
    </w:p>
    <w:p w14:paraId="2A028D66" w14:textId="77777777" w:rsidR="009F3629" w:rsidRPr="009F3629" w:rsidRDefault="009F3629" w:rsidP="009F3629">
      <w:pPr>
        <w:rPr>
          <w:rFonts w:ascii="LM Roman 10" w:hAnsi="LM Roman 10"/>
          <w:sz w:val="22"/>
          <w:szCs w:val="18"/>
        </w:rPr>
      </w:pPr>
      <w:r w:rsidRPr="009F3629">
        <w:rPr>
          <w:rFonts w:ascii="LM Roman 10" w:hAnsi="LM Roman 10"/>
          <w:sz w:val="22"/>
          <w:szCs w:val="18"/>
        </w:rPr>
        <w:lastRenderedPageBreak/>
        <w:t xml:space="preserve">It imports the following python libraries to use. </w:t>
      </w:r>
    </w:p>
    <w:p w14:paraId="3EF7526A" w14:textId="77777777" w:rsidR="009F3629" w:rsidRPr="009F3629" w:rsidRDefault="009F3629" w:rsidP="009F3629">
      <w:pPr>
        <w:numPr>
          <w:ilvl w:val="0"/>
          <w:numId w:val="17"/>
        </w:numPr>
        <w:spacing w:after="160" w:line="259" w:lineRule="auto"/>
        <w:rPr>
          <w:rFonts w:ascii="LM Roman 10" w:hAnsi="LM Roman 10"/>
          <w:sz w:val="22"/>
          <w:szCs w:val="18"/>
        </w:rPr>
      </w:pPr>
      <w:r w:rsidRPr="009F3629">
        <w:rPr>
          <w:rFonts w:ascii="LM Roman 10" w:hAnsi="LM Roman 10"/>
          <w:sz w:val="22"/>
          <w:szCs w:val="18"/>
        </w:rPr>
        <w:t>sqlite3</w:t>
      </w:r>
    </w:p>
    <w:p w14:paraId="31219239" w14:textId="77777777" w:rsidR="009F3629" w:rsidRPr="009F3629" w:rsidRDefault="009F3629" w:rsidP="009F3629">
      <w:pPr>
        <w:numPr>
          <w:ilvl w:val="0"/>
          <w:numId w:val="17"/>
        </w:numPr>
        <w:spacing w:after="160" w:line="259" w:lineRule="auto"/>
        <w:rPr>
          <w:rFonts w:ascii="LM Roman 10" w:hAnsi="LM Roman 10"/>
          <w:sz w:val="22"/>
          <w:szCs w:val="18"/>
        </w:rPr>
      </w:pPr>
      <w:r w:rsidRPr="009F3629">
        <w:rPr>
          <w:rFonts w:ascii="LM Roman 10" w:hAnsi="LM Roman 10"/>
          <w:sz w:val="22"/>
          <w:szCs w:val="18"/>
        </w:rPr>
        <w:t>json</w:t>
      </w:r>
    </w:p>
    <w:p w14:paraId="6FF37177" w14:textId="77777777" w:rsidR="009F3629" w:rsidRPr="009F3629" w:rsidRDefault="009F3629" w:rsidP="009F3629">
      <w:pPr>
        <w:numPr>
          <w:ilvl w:val="0"/>
          <w:numId w:val="17"/>
        </w:numPr>
        <w:spacing w:after="160" w:line="259" w:lineRule="auto"/>
        <w:rPr>
          <w:rFonts w:ascii="LM Roman 10" w:hAnsi="LM Roman 10"/>
          <w:sz w:val="22"/>
          <w:szCs w:val="18"/>
        </w:rPr>
      </w:pPr>
      <w:r w:rsidRPr="009F3629">
        <w:rPr>
          <w:rFonts w:ascii="LM Roman 10" w:hAnsi="LM Roman 10"/>
          <w:sz w:val="22"/>
          <w:szCs w:val="18"/>
        </w:rPr>
        <w:t>datetime</w:t>
      </w:r>
    </w:p>
    <w:p w14:paraId="77C1D69A" w14:textId="7B570BFC" w:rsidR="009F3629" w:rsidRPr="0084694F" w:rsidRDefault="009F3629" w:rsidP="009F3629">
      <w:pPr>
        <w:numPr>
          <w:ilvl w:val="0"/>
          <w:numId w:val="17"/>
        </w:numPr>
        <w:spacing w:after="160" w:line="259" w:lineRule="auto"/>
        <w:rPr>
          <w:rFonts w:ascii="LM Roman 10" w:hAnsi="LM Roman 10"/>
          <w:sz w:val="22"/>
          <w:szCs w:val="18"/>
        </w:rPr>
      </w:pPr>
      <w:r w:rsidRPr="009F3629">
        <w:rPr>
          <w:rFonts w:ascii="LM Roman 10" w:hAnsi="LM Roman 10"/>
          <w:sz w:val="22"/>
          <w:szCs w:val="18"/>
        </w:rPr>
        <w:t>BeautifulSoup</w:t>
      </w:r>
    </w:p>
    <w:p w14:paraId="1F9AEC6E" w14:textId="77777777" w:rsidR="00120359" w:rsidRPr="009F3629" w:rsidRDefault="00120359" w:rsidP="009F3629"/>
    <w:p w14:paraId="6252DC1C"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4" w:name="_Toc20171940"/>
      <w:r w:rsidRPr="009F3629">
        <w:rPr>
          <w:rFonts w:ascii="LM Roman 10" w:hAnsi="LM Roman 10" w:cs="Courier New"/>
          <w:b/>
          <w:iCs/>
        </w:rPr>
        <w:t>twitterStreamToDb.py File</w:t>
      </w:r>
      <w:bookmarkEnd w:id="204"/>
    </w:p>
    <w:p w14:paraId="1FD31C47" w14:textId="77777777" w:rsidR="009F3629" w:rsidRPr="009F3629" w:rsidRDefault="009F3629" w:rsidP="009F3629"/>
    <w:p w14:paraId="00F09E2C" w14:textId="2E020CA3" w:rsidR="009F3629" w:rsidRPr="009F3629" w:rsidRDefault="009F3629" w:rsidP="009F3629">
      <w:pPr>
        <w:rPr>
          <w:rFonts w:ascii="LM Roman 10" w:hAnsi="LM Roman 10"/>
          <w:sz w:val="22"/>
          <w:szCs w:val="18"/>
        </w:rPr>
      </w:pPr>
      <w:r w:rsidRPr="009F3629">
        <w:rPr>
          <w:rFonts w:ascii="LM Roman 10" w:hAnsi="LM Roman 10"/>
          <w:sz w:val="22"/>
          <w:szCs w:val="18"/>
        </w:rPr>
        <w:t xml:space="preserve">One of the processes listen to Twitter streams and store the streaming data in the database. The process codes are in this code file. We use the Tweepy library for this implementation. According to Tweepy website, Tweepy library is “ An easy-to-use Python library for accessing the Twitter API.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Pr="009F3629">
        <w:rPr>
          <w:rFonts w:ascii="LM Roman 10" w:hAnsi="LM Roman 10"/>
          <w:sz w:val="22"/>
          <w:szCs w:val="18"/>
        </w:rPr>
        <w:fldChar w:fldCharType="separate"/>
      </w:r>
      <w:r w:rsidRPr="009F3629">
        <w:rPr>
          <w:rFonts w:ascii="LM Roman 10" w:hAnsi="LM Roman 10"/>
          <w:noProof/>
          <w:sz w:val="22"/>
          <w:szCs w:val="18"/>
        </w:rPr>
        <w:t>("Tweepy," 2019)</w:t>
      </w:r>
      <w:r w:rsidRPr="009F3629">
        <w:rPr>
          <w:rFonts w:ascii="LM Roman 10" w:hAnsi="LM Roman 10"/>
          <w:sz w:val="22"/>
          <w:szCs w:val="18"/>
        </w:rPr>
        <w:fldChar w:fldCharType="end"/>
      </w:r>
      <w:r w:rsidRPr="009F3629">
        <w:rPr>
          <w:rFonts w:ascii="LM Roman 10" w:hAnsi="LM Roman 10"/>
          <w:sz w:val="22"/>
          <w:szCs w:val="18"/>
        </w:rPr>
        <w:t xml:space="preserve"> It imports the following Python libraries to use. </w:t>
      </w:r>
    </w:p>
    <w:p w14:paraId="29F0B150" w14:textId="77777777" w:rsidR="009F3629" w:rsidRPr="009F3629" w:rsidRDefault="009F3629" w:rsidP="009F3629">
      <w:pPr>
        <w:numPr>
          <w:ilvl w:val="0"/>
          <w:numId w:val="18"/>
        </w:numPr>
        <w:spacing w:after="160" w:line="259" w:lineRule="auto"/>
        <w:rPr>
          <w:rFonts w:ascii="LM Roman 10" w:hAnsi="LM Roman 10"/>
          <w:sz w:val="22"/>
          <w:szCs w:val="18"/>
        </w:rPr>
      </w:pPr>
      <w:r w:rsidRPr="009F3629">
        <w:rPr>
          <w:rFonts w:ascii="LM Roman 10" w:hAnsi="LM Roman 10"/>
          <w:sz w:val="22"/>
          <w:szCs w:val="18"/>
        </w:rPr>
        <w:t xml:space="preserve">tweepy </w:t>
      </w:r>
    </w:p>
    <w:p w14:paraId="11CF0DCD" w14:textId="77777777" w:rsidR="009F3629" w:rsidRPr="009F3629" w:rsidRDefault="009F3629" w:rsidP="009F3629">
      <w:pPr>
        <w:numPr>
          <w:ilvl w:val="0"/>
          <w:numId w:val="18"/>
        </w:numPr>
        <w:spacing w:after="160" w:line="259" w:lineRule="auto"/>
        <w:rPr>
          <w:rFonts w:ascii="LM Roman 10" w:hAnsi="LM Roman 10"/>
          <w:sz w:val="22"/>
          <w:szCs w:val="18"/>
        </w:rPr>
      </w:pPr>
      <w:r w:rsidRPr="009F3629">
        <w:rPr>
          <w:rFonts w:ascii="LM Roman 10" w:hAnsi="LM Roman 10"/>
          <w:sz w:val="22"/>
          <w:szCs w:val="18"/>
        </w:rPr>
        <w:t>string</w:t>
      </w:r>
    </w:p>
    <w:p w14:paraId="4F51383E" w14:textId="77777777" w:rsidR="009F3629" w:rsidRPr="009F3629" w:rsidRDefault="009F3629" w:rsidP="009F3629">
      <w:pPr>
        <w:numPr>
          <w:ilvl w:val="0"/>
          <w:numId w:val="18"/>
        </w:numPr>
        <w:spacing w:after="160" w:line="259" w:lineRule="auto"/>
        <w:rPr>
          <w:rFonts w:ascii="LM Roman 10" w:hAnsi="LM Roman 10"/>
          <w:sz w:val="22"/>
          <w:szCs w:val="18"/>
        </w:rPr>
      </w:pPr>
      <w:r w:rsidRPr="009F3629">
        <w:rPr>
          <w:rFonts w:ascii="LM Roman 10" w:hAnsi="LM Roman 10"/>
          <w:sz w:val="22"/>
          <w:szCs w:val="18"/>
        </w:rPr>
        <w:t>sqlite3</w:t>
      </w:r>
    </w:p>
    <w:p w14:paraId="40F2797A" w14:textId="494EDD0D" w:rsidR="009F3629" w:rsidRPr="003C4E4C" w:rsidRDefault="009F3629" w:rsidP="003C4E4C">
      <w:pPr>
        <w:numPr>
          <w:ilvl w:val="0"/>
          <w:numId w:val="18"/>
        </w:numPr>
        <w:spacing w:after="160" w:line="259" w:lineRule="auto"/>
        <w:rPr>
          <w:rFonts w:ascii="LM Roman 10" w:hAnsi="LM Roman 10"/>
          <w:sz w:val="22"/>
          <w:szCs w:val="18"/>
        </w:rPr>
      </w:pPr>
      <w:r w:rsidRPr="009F3629">
        <w:rPr>
          <w:rFonts w:ascii="LM Roman 10" w:hAnsi="LM Roman 10"/>
          <w:sz w:val="22"/>
          <w:szCs w:val="18"/>
        </w:rPr>
        <w:t>time</w:t>
      </w:r>
    </w:p>
    <w:p w14:paraId="312B08C6" w14:textId="77777777" w:rsidR="009F3629" w:rsidRPr="009F3629" w:rsidRDefault="009F3629" w:rsidP="009F3629">
      <w:pPr>
        <w:rPr>
          <w:rFonts w:ascii="LM Roman 10" w:hAnsi="LM Roman 10"/>
          <w:sz w:val="22"/>
          <w:szCs w:val="18"/>
        </w:rPr>
      </w:pPr>
      <w:r w:rsidRPr="009F3629">
        <w:rPr>
          <w:rFonts w:ascii="LM Roman 10" w:hAnsi="LM Roman 10"/>
          <w:sz w:val="22"/>
          <w:szCs w:val="18"/>
        </w:rPr>
        <w:t>The code does the following explaining in pseudo-code.</w:t>
      </w:r>
    </w:p>
    <w:p w14:paraId="5AFC6A65" w14:textId="77777777" w:rsidR="009F3629" w:rsidRPr="009F3629" w:rsidRDefault="009F3629" w:rsidP="009F3629">
      <w:pPr>
        <w:numPr>
          <w:ilvl w:val="0"/>
          <w:numId w:val="20"/>
        </w:numPr>
        <w:spacing w:after="160" w:line="259" w:lineRule="auto"/>
        <w:rPr>
          <w:rFonts w:ascii="LM Roman 10" w:hAnsi="LM Roman 10"/>
          <w:sz w:val="22"/>
          <w:szCs w:val="18"/>
        </w:rPr>
      </w:pPr>
      <w:r w:rsidRPr="009F3629">
        <w:rPr>
          <w:rFonts w:ascii="LM Roman 10" w:hAnsi="LM Roman 10"/>
          <w:sz w:val="22"/>
          <w:szCs w:val="18"/>
        </w:rPr>
        <w:t>Connect the Twitter API with using Tweepy library.</w:t>
      </w:r>
    </w:p>
    <w:p w14:paraId="208A960F" w14:textId="77777777" w:rsidR="009F3629" w:rsidRPr="009F3629" w:rsidRDefault="009F3629" w:rsidP="009F3629">
      <w:pPr>
        <w:numPr>
          <w:ilvl w:val="0"/>
          <w:numId w:val="20"/>
        </w:numPr>
        <w:spacing w:after="160" w:line="259" w:lineRule="auto"/>
        <w:rPr>
          <w:rFonts w:ascii="LM Roman 10" w:hAnsi="LM Roman 10"/>
          <w:sz w:val="22"/>
          <w:szCs w:val="18"/>
        </w:rPr>
      </w:pPr>
      <w:r w:rsidRPr="009F3629">
        <w:rPr>
          <w:rFonts w:ascii="LM Roman 10" w:hAnsi="LM Roman 10"/>
          <w:sz w:val="22"/>
          <w:szCs w:val="18"/>
        </w:rPr>
        <w:t>Listen to Twitter Streams and filter Turkish Tweets, which includes the cybersecurity keywords in Tweets.</w:t>
      </w:r>
    </w:p>
    <w:p w14:paraId="17CC3F56" w14:textId="16C45F4C" w:rsidR="0084694F" w:rsidRPr="005326F5" w:rsidRDefault="009F3629" w:rsidP="009F3629">
      <w:pPr>
        <w:numPr>
          <w:ilvl w:val="0"/>
          <w:numId w:val="20"/>
        </w:numPr>
        <w:spacing w:after="160" w:line="259" w:lineRule="auto"/>
        <w:rPr>
          <w:rFonts w:ascii="LM Roman 10" w:hAnsi="LM Roman 10"/>
          <w:sz w:val="22"/>
          <w:szCs w:val="18"/>
        </w:rPr>
      </w:pPr>
      <w:r w:rsidRPr="009F3629">
        <w:rPr>
          <w:rFonts w:ascii="LM Roman 10" w:hAnsi="LM Roman 10"/>
          <w:sz w:val="22"/>
          <w:szCs w:val="18"/>
        </w:rPr>
        <w:t>Write the filtered data to the database and set their status with 0.</w:t>
      </w:r>
    </w:p>
    <w:p w14:paraId="3B6A3013" w14:textId="77777777" w:rsidR="0084694F" w:rsidRPr="009F3629" w:rsidRDefault="0084694F" w:rsidP="009F3629"/>
    <w:p w14:paraId="616E5400"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5" w:name="_Toc20171941"/>
      <w:r w:rsidRPr="009F3629">
        <w:rPr>
          <w:rFonts w:ascii="LM Roman 10" w:hAnsi="LM Roman 10" w:cs="Courier New"/>
          <w:b/>
          <w:iCs/>
        </w:rPr>
        <w:t>userInterface.html File</w:t>
      </w:r>
      <w:bookmarkEnd w:id="205"/>
    </w:p>
    <w:p w14:paraId="60995D8A" w14:textId="77777777" w:rsidR="009F3629" w:rsidRPr="009F3629" w:rsidRDefault="009F3629" w:rsidP="009F3629"/>
    <w:p w14:paraId="76A6534B" w14:textId="77777777" w:rsidR="009F3629" w:rsidRPr="009F3629" w:rsidRDefault="009F3629" w:rsidP="009F3629">
      <w:pPr>
        <w:rPr>
          <w:rFonts w:ascii="LM Roman 10" w:hAnsi="LM Roman 10"/>
          <w:sz w:val="22"/>
          <w:szCs w:val="18"/>
        </w:rPr>
      </w:pPr>
      <w:r w:rsidRPr="009F3629">
        <w:rPr>
          <w:rFonts w:ascii="LM Roman 10" w:hAnsi="LM Roman 10"/>
          <w:sz w:val="22"/>
          <w:szCs w:val="18"/>
        </w:rPr>
        <w:t>At first, it includes a template HTML file. “</w:t>
      </w:r>
      <w:r w:rsidRPr="009F3629">
        <w:rPr>
          <w:rFonts w:ascii="LM Roman 10" w:hAnsi="LM Roman 10" w:cs="Courier New"/>
          <w:sz w:val="22"/>
          <w:szCs w:val="18"/>
        </w:rPr>
        <w:t>securityEventsWebPortal.py</w:t>
      </w:r>
      <w:r w:rsidRPr="009F3629">
        <w:rPr>
          <w:rFonts w:ascii="LM Roman 10" w:hAnsi="LM Roman 10"/>
          <w:sz w:val="22"/>
          <w:szCs w:val="18"/>
        </w:rPr>
        <w:t xml:space="preserve">” python code update and modify this HTML file and populates with cybersecurity-related events. The HTML refreshes itself regularly in ten seconds periods. </w:t>
      </w:r>
    </w:p>
    <w:p w14:paraId="65D64E1E" w14:textId="5413A1C4" w:rsidR="009F3629" w:rsidRDefault="009F3629" w:rsidP="009F3629">
      <w:pPr>
        <w:spacing w:after="160" w:line="259" w:lineRule="auto"/>
        <w:rPr>
          <w:rFonts w:ascii="LM Roman 10" w:eastAsia="Calibri" w:hAnsi="LM Roman 10"/>
          <w:sz w:val="28"/>
          <w:szCs w:val="28"/>
        </w:rPr>
      </w:pPr>
    </w:p>
    <w:p w14:paraId="1031BFA3" w14:textId="32977BC5" w:rsidR="0084694F" w:rsidRDefault="0084694F" w:rsidP="009F3629">
      <w:pPr>
        <w:spacing w:after="160" w:line="259" w:lineRule="auto"/>
        <w:rPr>
          <w:rFonts w:ascii="LM Roman 10" w:eastAsia="Calibri" w:hAnsi="LM Roman 10"/>
          <w:sz w:val="28"/>
          <w:szCs w:val="28"/>
        </w:rPr>
      </w:pPr>
    </w:p>
    <w:p w14:paraId="787409E8" w14:textId="16AD0537" w:rsidR="0084694F" w:rsidRDefault="0084694F" w:rsidP="009F3629">
      <w:pPr>
        <w:spacing w:after="160" w:line="259" w:lineRule="auto"/>
        <w:rPr>
          <w:rFonts w:ascii="LM Roman 10" w:eastAsia="Calibri" w:hAnsi="LM Roman 10"/>
          <w:sz w:val="28"/>
          <w:szCs w:val="28"/>
        </w:rPr>
      </w:pPr>
    </w:p>
    <w:p w14:paraId="06ADD33E" w14:textId="558DB735" w:rsidR="0084694F" w:rsidRDefault="0084694F" w:rsidP="009F3629">
      <w:pPr>
        <w:spacing w:after="160" w:line="259" w:lineRule="auto"/>
        <w:rPr>
          <w:rFonts w:ascii="LM Roman 10" w:eastAsia="Calibri" w:hAnsi="LM Roman 10"/>
          <w:sz w:val="28"/>
          <w:szCs w:val="28"/>
        </w:rPr>
      </w:pPr>
    </w:p>
    <w:p w14:paraId="38BA433F" w14:textId="5CB29D4E" w:rsidR="0084694F" w:rsidRDefault="0084694F" w:rsidP="009F3629">
      <w:pPr>
        <w:spacing w:after="160" w:line="259" w:lineRule="auto"/>
        <w:rPr>
          <w:rFonts w:ascii="LM Roman 10" w:eastAsia="Calibri" w:hAnsi="LM Roman 10"/>
          <w:sz w:val="28"/>
          <w:szCs w:val="28"/>
        </w:rPr>
      </w:pPr>
    </w:p>
    <w:p w14:paraId="4B4995DF" w14:textId="6107725D" w:rsidR="0084694F" w:rsidRDefault="0084694F" w:rsidP="009F3629">
      <w:pPr>
        <w:spacing w:after="160" w:line="259" w:lineRule="auto"/>
        <w:rPr>
          <w:rFonts w:ascii="LM Roman 10" w:eastAsia="Calibri" w:hAnsi="LM Roman 10"/>
          <w:sz w:val="28"/>
          <w:szCs w:val="28"/>
        </w:rPr>
      </w:pPr>
    </w:p>
    <w:p w14:paraId="75BB3844" w14:textId="2A6A8AC8" w:rsidR="0084694F" w:rsidRDefault="0084694F" w:rsidP="009F3629">
      <w:pPr>
        <w:spacing w:after="160" w:line="259" w:lineRule="auto"/>
        <w:rPr>
          <w:rFonts w:ascii="LM Roman 10" w:eastAsia="Calibri" w:hAnsi="LM Roman 10"/>
          <w:sz w:val="28"/>
          <w:szCs w:val="28"/>
        </w:rPr>
      </w:pPr>
    </w:p>
    <w:p w14:paraId="545ADAB8" w14:textId="3C85AA4C" w:rsidR="0084694F" w:rsidRDefault="0084694F" w:rsidP="009F3629">
      <w:pPr>
        <w:spacing w:after="160" w:line="259" w:lineRule="auto"/>
        <w:rPr>
          <w:rFonts w:ascii="LM Roman 10" w:eastAsia="Calibri" w:hAnsi="LM Roman 10"/>
          <w:sz w:val="28"/>
          <w:szCs w:val="28"/>
        </w:rPr>
      </w:pPr>
    </w:p>
    <w:p w14:paraId="6EE2FD33" w14:textId="15187455" w:rsidR="0084694F" w:rsidRDefault="0084694F" w:rsidP="009F3629">
      <w:pPr>
        <w:spacing w:after="160" w:line="259" w:lineRule="auto"/>
        <w:rPr>
          <w:rFonts w:ascii="LM Roman 10" w:eastAsia="Calibri" w:hAnsi="LM Roman 10"/>
          <w:sz w:val="28"/>
          <w:szCs w:val="28"/>
        </w:rPr>
      </w:pPr>
    </w:p>
    <w:p w14:paraId="66339C72" w14:textId="6505AAC3" w:rsidR="0084694F" w:rsidRDefault="0084694F" w:rsidP="009F3629">
      <w:pPr>
        <w:spacing w:after="160" w:line="259" w:lineRule="auto"/>
        <w:rPr>
          <w:rFonts w:ascii="LM Roman 10" w:eastAsia="Calibri" w:hAnsi="LM Roman 10"/>
          <w:sz w:val="28"/>
          <w:szCs w:val="28"/>
        </w:rPr>
      </w:pPr>
    </w:p>
    <w:p w14:paraId="2574E384" w14:textId="10490F48" w:rsidR="0084694F" w:rsidRDefault="0084694F" w:rsidP="009F3629">
      <w:pPr>
        <w:spacing w:after="160" w:line="259" w:lineRule="auto"/>
        <w:rPr>
          <w:rFonts w:ascii="LM Roman 10" w:eastAsia="Calibri" w:hAnsi="LM Roman 10"/>
          <w:sz w:val="28"/>
          <w:szCs w:val="28"/>
        </w:rPr>
      </w:pPr>
    </w:p>
    <w:p w14:paraId="5DDBE5D7" w14:textId="580D5B25" w:rsidR="0084694F" w:rsidRDefault="0084694F" w:rsidP="009F3629">
      <w:pPr>
        <w:spacing w:after="160" w:line="259" w:lineRule="auto"/>
        <w:rPr>
          <w:rFonts w:ascii="LM Roman 10" w:eastAsia="Calibri" w:hAnsi="LM Roman 10"/>
          <w:sz w:val="28"/>
          <w:szCs w:val="28"/>
        </w:rPr>
      </w:pPr>
    </w:p>
    <w:p w14:paraId="136E85D1" w14:textId="12106192" w:rsidR="0084694F" w:rsidRDefault="0084694F" w:rsidP="009F3629">
      <w:pPr>
        <w:spacing w:after="160" w:line="259" w:lineRule="auto"/>
        <w:rPr>
          <w:rFonts w:ascii="LM Roman 10" w:eastAsia="Calibri" w:hAnsi="LM Roman 10"/>
          <w:sz w:val="28"/>
          <w:szCs w:val="28"/>
        </w:rPr>
      </w:pPr>
    </w:p>
    <w:p w14:paraId="197BCBD3" w14:textId="3D471074" w:rsidR="0084694F" w:rsidRDefault="0084694F" w:rsidP="009F3629">
      <w:pPr>
        <w:spacing w:after="160" w:line="259" w:lineRule="auto"/>
        <w:rPr>
          <w:rFonts w:ascii="LM Roman 10" w:eastAsia="Calibri" w:hAnsi="LM Roman 10"/>
          <w:sz w:val="28"/>
          <w:szCs w:val="28"/>
        </w:rPr>
      </w:pPr>
    </w:p>
    <w:p w14:paraId="6A4F11D2" w14:textId="766BA3C4" w:rsidR="0084694F" w:rsidRDefault="0084694F" w:rsidP="009F3629">
      <w:pPr>
        <w:spacing w:after="160" w:line="259" w:lineRule="auto"/>
        <w:rPr>
          <w:rFonts w:ascii="LM Roman 10" w:eastAsia="Calibri" w:hAnsi="LM Roman 10"/>
          <w:sz w:val="28"/>
          <w:szCs w:val="28"/>
        </w:rPr>
      </w:pPr>
    </w:p>
    <w:p w14:paraId="1A76876C" w14:textId="5035FF64" w:rsidR="0084694F" w:rsidRDefault="0084694F" w:rsidP="009F3629">
      <w:pPr>
        <w:spacing w:after="160" w:line="259" w:lineRule="auto"/>
        <w:rPr>
          <w:rFonts w:ascii="LM Roman 10" w:eastAsia="Calibri" w:hAnsi="LM Roman 10"/>
          <w:sz w:val="28"/>
          <w:szCs w:val="28"/>
        </w:rPr>
      </w:pPr>
    </w:p>
    <w:p w14:paraId="42939245" w14:textId="325F2CF8" w:rsidR="0084694F" w:rsidRDefault="0084694F" w:rsidP="009F3629">
      <w:pPr>
        <w:spacing w:after="160" w:line="259" w:lineRule="auto"/>
        <w:rPr>
          <w:rFonts w:ascii="LM Roman 10" w:eastAsia="Calibri" w:hAnsi="LM Roman 10"/>
          <w:sz w:val="28"/>
          <w:szCs w:val="28"/>
        </w:rPr>
      </w:pPr>
    </w:p>
    <w:p w14:paraId="084D0003" w14:textId="77777777" w:rsidR="0084694F" w:rsidRPr="003C4E4C" w:rsidRDefault="0084694F" w:rsidP="009F3629">
      <w:pPr>
        <w:spacing w:after="160" w:line="259" w:lineRule="auto"/>
        <w:rPr>
          <w:rFonts w:ascii="LM Roman 10" w:eastAsia="Calibri" w:hAnsi="LM Roman 10"/>
          <w:sz w:val="28"/>
          <w:szCs w:val="28"/>
        </w:rPr>
      </w:pPr>
    </w:p>
    <w:p w14:paraId="19496FB8" w14:textId="116C16B1" w:rsidR="0084694F" w:rsidRDefault="0084694F" w:rsidP="0084694F">
      <w:pPr>
        <w:spacing w:after="0"/>
        <w:rPr>
          <w:rFonts w:ascii="LM Roman 10" w:hAnsi="LM Roman 10"/>
          <w:noProof/>
          <w:sz w:val="28"/>
          <w:szCs w:val="22"/>
        </w:rPr>
      </w:pPr>
    </w:p>
    <w:p w14:paraId="7AAF32AE" w14:textId="2E3827C3" w:rsidR="00A0781C" w:rsidRDefault="00A0781C" w:rsidP="0084694F">
      <w:pPr>
        <w:spacing w:after="0"/>
        <w:rPr>
          <w:rFonts w:ascii="LM Roman 10" w:hAnsi="LM Roman 10"/>
          <w:noProof/>
          <w:sz w:val="28"/>
          <w:szCs w:val="22"/>
        </w:rPr>
      </w:pPr>
    </w:p>
    <w:p w14:paraId="3B5A22B5" w14:textId="5A399700" w:rsidR="00A0781C" w:rsidRDefault="00A0781C" w:rsidP="0084694F">
      <w:pPr>
        <w:spacing w:after="0"/>
        <w:rPr>
          <w:rFonts w:ascii="LM Roman 10" w:hAnsi="LM Roman 10"/>
          <w:noProof/>
          <w:sz w:val="28"/>
          <w:szCs w:val="22"/>
        </w:rPr>
      </w:pPr>
    </w:p>
    <w:p w14:paraId="225741E4" w14:textId="77777777" w:rsidR="00A0781C" w:rsidRPr="003C4E4C" w:rsidRDefault="00A0781C" w:rsidP="00A0781C">
      <w:pPr>
        <w:spacing w:after="0"/>
        <w:rPr>
          <w:rFonts w:ascii="LM Roman 10" w:hAnsi="LM Roman 10"/>
          <w:noProof/>
          <w:sz w:val="28"/>
          <w:szCs w:val="22"/>
        </w:rPr>
      </w:pPr>
    </w:p>
    <w:p w14:paraId="7D9C89B1" w14:textId="04DD2F25" w:rsidR="002C4A7D" w:rsidRPr="005B67AA" w:rsidRDefault="00EF5469" w:rsidP="005B67AA">
      <w:pPr>
        <w:pStyle w:val="Balk1"/>
        <w:numPr>
          <w:ilvl w:val="0"/>
          <w:numId w:val="0"/>
        </w:numPr>
        <w:ind w:left="216"/>
      </w:pPr>
      <w:bookmarkStart w:id="206" w:name="_Toc20171942"/>
      <w:r w:rsidRPr="004827E0">
        <w:lastRenderedPageBreak/>
        <w:t>APPENDIX</w:t>
      </w:r>
      <w:r w:rsidR="00DF56C6">
        <w:t xml:space="preserve"> B</w:t>
      </w:r>
      <w:bookmarkEnd w:id="206"/>
    </w:p>
    <w:p w14:paraId="095BADCB" w14:textId="50EA4378" w:rsidR="004642FB" w:rsidRDefault="001E5C5E" w:rsidP="0084694F">
      <w:pPr>
        <w:jc w:val="center"/>
        <w:rPr>
          <w:rFonts w:ascii="LM Roman 10" w:hAnsi="LM Roman 10"/>
          <w:b/>
          <w:noProof/>
        </w:rPr>
      </w:pPr>
      <w:r w:rsidRPr="004827E0">
        <w:rPr>
          <w:rFonts w:ascii="LM Roman 10" w:hAnsi="LM Roman 10"/>
          <w:b/>
          <w:noProof/>
        </w:rPr>
        <w:t>NAMED ENTIT</w:t>
      </w:r>
      <w:r w:rsidR="002A4137">
        <w:rPr>
          <w:rFonts w:ascii="LM Roman 10" w:hAnsi="LM Roman 10"/>
          <w:b/>
          <w:noProof/>
        </w:rPr>
        <w:t>IES</w:t>
      </w:r>
      <w:r w:rsidRPr="004827E0">
        <w:rPr>
          <w:rFonts w:ascii="LM Roman 10" w:hAnsi="LM Roman 10"/>
          <w:b/>
          <w:noProof/>
        </w:rPr>
        <w:t xml:space="preserve"> </w:t>
      </w:r>
      <w:r w:rsidR="002A4137">
        <w:rPr>
          <w:rFonts w:ascii="LM Roman 10" w:hAnsi="LM Roman 10"/>
          <w:b/>
          <w:noProof/>
        </w:rPr>
        <w:t xml:space="preserve">AND CYBERSECURITY RELATED KEYWORDS </w:t>
      </w:r>
      <w:r w:rsidR="002A4137" w:rsidRPr="004827E0">
        <w:rPr>
          <w:rFonts w:ascii="LM Roman 10" w:hAnsi="LM Roman 10"/>
          <w:b/>
          <w:noProof/>
        </w:rPr>
        <w:t>VECTOR</w:t>
      </w:r>
      <w:r w:rsidR="002A4137">
        <w:rPr>
          <w:rFonts w:ascii="LM Roman 10" w:hAnsi="LM Roman 10"/>
          <w:b/>
          <w:noProof/>
        </w:rPr>
        <w:t>S</w:t>
      </w:r>
      <w:r w:rsidRPr="004827E0">
        <w:rPr>
          <w:rFonts w:ascii="LM Roman 10" w:hAnsi="LM Roman 10"/>
          <w:b/>
          <w:noProof/>
        </w:rPr>
        <w:t xml:space="preserve"> IN TURKISH</w:t>
      </w:r>
    </w:p>
    <w:p w14:paraId="012920D9" w14:textId="5B7403D0" w:rsidR="00517737" w:rsidRDefault="00517737" w:rsidP="005C2552">
      <w:pPr>
        <w:spacing w:after="0"/>
        <w:rPr>
          <w:rFonts w:ascii="LM Roman 10" w:hAnsi="LM Roman 10"/>
          <w:noProof/>
          <w:sz w:val="22"/>
          <w:szCs w:val="18"/>
        </w:rPr>
      </w:pPr>
    </w:p>
    <w:tbl>
      <w:tblPr>
        <w:tblStyle w:val="KlavuzuTablo4-Vurgu5"/>
        <w:tblW w:w="0" w:type="auto"/>
        <w:tblLook w:val="04A0" w:firstRow="1" w:lastRow="0" w:firstColumn="1" w:lastColumn="0" w:noHBand="0" w:noVBand="1"/>
      </w:tblPr>
      <w:tblGrid>
        <w:gridCol w:w="2848"/>
        <w:gridCol w:w="2848"/>
        <w:gridCol w:w="2848"/>
      </w:tblGrid>
      <w:tr w:rsidR="00D57EA3" w14:paraId="5ECBEDCC" w14:textId="77777777" w:rsidTr="006F25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gridSpan w:val="3"/>
          </w:tcPr>
          <w:p w14:paraId="4088E527" w14:textId="4E9C44AB" w:rsidR="00D57EA3" w:rsidRPr="00D57EA3" w:rsidRDefault="00D57EA3" w:rsidP="00D57EA3">
            <w:pPr>
              <w:jc w:val="center"/>
              <w:rPr>
                <w:rFonts w:ascii="LM Roman 10" w:hAnsi="LM Roman 10"/>
                <w:noProof/>
                <w:szCs w:val="24"/>
              </w:rPr>
            </w:pPr>
            <w:r w:rsidRPr="00D57EA3">
              <w:rPr>
                <w:rFonts w:ascii="LM Roman 10" w:hAnsi="LM Roman 10"/>
                <w:noProof/>
                <w:szCs w:val="24"/>
              </w:rPr>
              <w:t>CYBERSECURITY RELATED KEYWORDS</w:t>
            </w:r>
          </w:p>
        </w:tc>
      </w:tr>
      <w:tr w:rsidR="00D57EA3" w:rsidRPr="00D57EA3" w14:paraId="341BA036"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D859B6C" w14:textId="77777777"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anonymous,</w:t>
            </w:r>
          </w:p>
        </w:tc>
        <w:tc>
          <w:tcPr>
            <w:tcW w:w="2848" w:type="dxa"/>
            <w:noWrap/>
            <w:hideMark/>
          </w:tcPr>
          <w:p w14:paraId="79A837A0" w14:textId="7693620D"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erişmekte güçlük",</w:t>
            </w:r>
          </w:p>
        </w:tc>
        <w:tc>
          <w:tcPr>
            <w:tcW w:w="2848" w:type="dxa"/>
            <w:noWrap/>
            <w:hideMark/>
          </w:tcPr>
          <w:p w14:paraId="456AFA93" w14:textId="0F259432"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ession hijacking",</w:t>
            </w:r>
          </w:p>
        </w:tc>
      </w:tr>
      <w:tr w:rsidR="00D57EA3" w:rsidRPr="00D57EA3" w14:paraId="1339E698"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2DE040C" w14:textId="24119E1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sayfa açılmıyor",</w:t>
            </w:r>
          </w:p>
        </w:tc>
        <w:tc>
          <w:tcPr>
            <w:tcW w:w="2848" w:type="dxa"/>
            <w:noWrap/>
            <w:hideMark/>
          </w:tcPr>
          <w:p w14:paraId="3A4DFE53" w14:textId="2FB3053A"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erişim sağlanamıyor",</w:t>
            </w:r>
          </w:p>
        </w:tc>
        <w:tc>
          <w:tcPr>
            <w:tcW w:w="2848" w:type="dxa"/>
            <w:noWrap/>
            <w:hideMark/>
          </w:tcPr>
          <w:p w14:paraId="5D22984F" w14:textId="01DC4B5B"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pear-phishing",</w:t>
            </w:r>
          </w:p>
        </w:tc>
      </w:tr>
      <w:tr w:rsidR="00D57EA3" w:rsidRPr="00D57EA3" w14:paraId="3914CDC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F500B2B" w14:textId="52E9EFAE"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igisayar korsanı",</w:t>
            </w:r>
          </w:p>
        </w:tc>
        <w:tc>
          <w:tcPr>
            <w:tcW w:w="2848" w:type="dxa"/>
            <w:noWrap/>
            <w:hideMark/>
          </w:tcPr>
          <w:p w14:paraId="2CC94212" w14:textId="7B4387E5"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erişim problemi",</w:t>
            </w:r>
          </w:p>
        </w:tc>
        <w:tc>
          <w:tcPr>
            <w:tcW w:w="2848" w:type="dxa"/>
            <w:noWrap/>
            <w:hideMark/>
          </w:tcPr>
          <w:p w14:paraId="3FF87106" w14:textId="68C151F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pear phishing",</w:t>
            </w:r>
          </w:p>
        </w:tc>
      </w:tr>
      <w:tr w:rsidR="00D57EA3" w:rsidRPr="00D57EA3" w14:paraId="7637FC56"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E26C931" w14:textId="739CC990"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ilgisayar korsanları",</w:t>
            </w:r>
          </w:p>
        </w:tc>
        <w:tc>
          <w:tcPr>
            <w:tcW w:w="2848" w:type="dxa"/>
            <w:noWrap/>
            <w:hideMark/>
          </w:tcPr>
          <w:p w14:paraId="610159B4" w14:textId="5B72E96B"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irewall",</w:t>
            </w:r>
          </w:p>
        </w:tc>
        <w:tc>
          <w:tcPr>
            <w:tcW w:w="2848" w:type="dxa"/>
            <w:noWrap/>
            <w:hideMark/>
          </w:tcPr>
          <w:p w14:paraId="0BDB46CE" w14:textId="6271828A"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ql injection attack",</w:t>
            </w:r>
          </w:p>
        </w:tc>
      </w:tr>
      <w:tr w:rsidR="00D57EA3" w:rsidRPr="00D57EA3" w14:paraId="6D269357"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D87596" w14:textId="60ED93F8"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rute force attack",</w:t>
            </w:r>
          </w:p>
        </w:tc>
        <w:tc>
          <w:tcPr>
            <w:tcW w:w="2848" w:type="dxa"/>
            <w:noWrap/>
            <w:hideMark/>
          </w:tcPr>
          <w:p w14:paraId="7723EF8E" w14:textId="37A9CBB7"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idye yazılımı",</w:t>
            </w:r>
          </w:p>
        </w:tc>
        <w:tc>
          <w:tcPr>
            <w:tcW w:w="2848" w:type="dxa"/>
            <w:noWrap/>
            <w:hideMark/>
          </w:tcPr>
          <w:p w14:paraId="38AA024A" w14:textId="07F8EE52"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ql injection saldırısı",</w:t>
            </w:r>
          </w:p>
        </w:tc>
      </w:tr>
      <w:tr w:rsidR="00D57EA3" w:rsidRPr="00D57EA3" w14:paraId="1FBF5743"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BEF753A" w14:textId="1552784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rute force saldırısı",</w:t>
            </w:r>
          </w:p>
        </w:tc>
        <w:tc>
          <w:tcPr>
            <w:tcW w:w="2848" w:type="dxa"/>
            <w:noWrap/>
            <w:hideMark/>
          </w:tcPr>
          <w:p w14:paraId="2C711F64" w14:textId="73DB742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orensics",</w:t>
            </w:r>
          </w:p>
        </w:tc>
        <w:tc>
          <w:tcPr>
            <w:tcW w:w="2848" w:type="dxa"/>
            <w:noWrap/>
            <w:hideMark/>
          </w:tcPr>
          <w:p w14:paraId="0ACE19C5" w14:textId="450447D3"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ızma",</w:t>
            </w:r>
          </w:p>
        </w:tc>
      </w:tr>
      <w:tr w:rsidR="00D57EA3" w:rsidRPr="00D57EA3" w14:paraId="0210ED2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0A835DC4" w14:textId="17DCCD7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asus yazılım",</w:t>
            </w:r>
          </w:p>
        </w:tc>
        <w:tc>
          <w:tcPr>
            <w:tcW w:w="2848" w:type="dxa"/>
            <w:noWrap/>
            <w:hideMark/>
          </w:tcPr>
          <w:p w14:paraId="6CB0D30F" w14:textId="5044381A"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güvenlik duvarı",</w:t>
            </w:r>
          </w:p>
        </w:tc>
        <w:tc>
          <w:tcPr>
            <w:tcW w:w="2848" w:type="dxa"/>
            <w:noWrap/>
            <w:hideMark/>
          </w:tcPr>
          <w:p w14:paraId="569DE2C1" w14:textId="64291E1A"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ızmış",</w:t>
            </w:r>
          </w:p>
        </w:tc>
      </w:tr>
      <w:tr w:rsidR="00D57EA3" w:rsidRPr="00D57EA3" w14:paraId="04BCDA25"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E664E8D" w14:textId="0CC3961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lone phishing",</w:t>
            </w:r>
          </w:p>
        </w:tc>
        <w:tc>
          <w:tcPr>
            <w:tcW w:w="2848" w:type="dxa"/>
            <w:noWrap/>
            <w:hideMark/>
          </w:tcPr>
          <w:p w14:paraId="15E05437" w14:textId="1874B16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w:t>
            </w:r>
          </w:p>
        </w:tc>
        <w:tc>
          <w:tcPr>
            <w:tcW w:w="2848" w:type="dxa"/>
            <w:noWrap/>
            <w:hideMark/>
          </w:tcPr>
          <w:p w14:paraId="5A0B760E" w14:textId="4FC75E3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ızıntı",</w:t>
            </w:r>
          </w:p>
        </w:tc>
      </w:tr>
      <w:tr w:rsidR="00D57EA3" w:rsidRPr="00D57EA3" w14:paraId="71F1B5A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0975DC" w14:textId="0AD9848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oss-site scripting",</w:t>
            </w:r>
          </w:p>
        </w:tc>
        <w:tc>
          <w:tcPr>
            <w:tcW w:w="2848" w:type="dxa"/>
            <w:noWrap/>
            <w:hideMark/>
          </w:tcPr>
          <w:p w14:paraId="71FB7081" w14:textId="2E773A7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lendi",</w:t>
            </w:r>
          </w:p>
        </w:tc>
        <w:tc>
          <w:tcPr>
            <w:tcW w:w="2848" w:type="dxa"/>
            <w:noWrap/>
            <w:hideMark/>
          </w:tcPr>
          <w:p w14:paraId="5618012B" w14:textId="2F0B3EE0"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istem açığı",</w:t>
            </w:r>
          </w:p>
        </w:tc>
      </w:tr>
      <w:tr w:rsidR="00D57EA3" w:rsidRPr="00D57EA3" w14:paraId="264735C3"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0D271C7" w14:textId="55BCFD9D"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oss site scripting",</w:t>
            </w:r>
          </w:p>
        </w:tc>
        <w:tc>
          <w:tcPr>
            <w:tcW w:w="2848" w:type="dxa"/>
            <w:noWrap/>
            <w:hideMark/>
          </w:tcPr>
          <w:p w14:paraId="0463BC6F" w14:textId="5D77E812"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er",</w:t>
            </w:r>
          </w:p>
        </w:tc>
        <w:tc>
          <w:tcPr>
            <w:tcW w:w="2848" w:type="dxa"/>
            <w:noWrap/>
            <w:hideMark/>
          </w:tcPr>
          <w:p w14:paraId="01409956" w14:textId="5C0EEC6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iber",</w:t>
            </w:r>
          </w:p>
        </w:tc>
      </w:tr>
      <w:tr w:rsidR="00D57EA3" w:rsidRPr="00D57EA3" w14:paraId="2D6F418B"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14E63231" w14:textId="4E5A4514"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edential reuse",</w:t>
            </w:r>
          </w:p>
        </w:tc>
        <w:tc>
          <w:tcPr>
            <w:tcW w:w="2848" w:type="dxa"/>
            <w:noWrap/>
            <w:hideMark/>
          </w:tcPr>
          <w:p w14:paraId="5E203131" w14:textId="43911566"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istihbarat",</w:t>
            </w:r>
          </w:p>
        </w:tc>
        <w:tc>
          <w:tcPr>
            <w:tcW w:w="2848" w:type="dxa"/>
            <w:noWrap/>
            <w:hideMark/>
          </w:tcPr>
          <w:p w14:paraId="140C0D84" w14:textId="2FEEB0F0"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ulaşılamıyor",</w:t>
            </w:r>
          </w:p>
        </w:tc>
      </w:tr>
      <w:tr w:rsidR="00D57EA3" w:rsidRPr="00D57EA3" w14:paraId="12E99814"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0323B01" w14:textId="7818F05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w:t>
            </w:r>
          </w:p>
        </w:tc>
        <w:tc>
          <w:tcPr>
            <w:tcW w:w="2848" w:type="dxa"/>
            <w:noWrap/>
            <w:hideMark/>
          </w:tcPr>
          <w:p w14:paraId="420E501B" w14:textId="7306BA94"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link spoofing",</w:t>
            </w:r>
          </w:p>
        </w:tc>
        <w:tc>
          <w:tcPr>
            <w:tcW w:w="2848" w:type="dxa"/>
            <w:noWrap/>
            <w:hideMark/>
          </w:tcPr>
          <w:p w14:paraId="3A24053C" w14:textId="6430C656"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unreachable",</w:t>
            </w:r>
          </w:p>
        </w:tc>
      </w:tr>
      <w:tr w:rsidR="00D57EA3" w:rsidRPr="00D57EA3" w14:paraId="08F6A44D"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67C0378" w14:textId="6FC874BE"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attack",</w:t>
            </w:r>
          </w:p>
        </w:tc>
        <w:tc>
          <w:tcPr>
            <w:tcW w:w="2848" w:type="dxa"/>
            <w:noWrap/>
            <w:hideMark/>
          </w:tcPr>
          <w:p w14:paraId="7E9DE204" w14:textId="3E35B3C6"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alware",</w:t>
            </w:r>
          </w:p>
        </w:tc>
        <w:tc>
          <w:tcPr>
            <w:tcW w:w="2848" w:type="dxa"/>
            <w:noWrap/>
            <w:hideMark/>
          </w:tcPr>
          <w:p w14:paraId="09F4A1FA" w14:textId="2D3E874D"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haling",</w:t>
            </w:r>
          </w:p>
        </w:tc>
      </w:tr>
      <w:tr w:rsidR="00D57EA3" w:rsidRPr="00D57EA3" w14:paraId="5563B0DB"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909E573" w14:textId="7833A01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warfare",</w:t>
            </w:r>
          </w:p>
        </w:tc>
        <w:tc>
          <w:tcPr>
            <w:tcW w:w="2848" w:type="dxa"/>
            <w:noWrap/>
            <w:hideMark/>
          </w:tcPr>
          <w:p w14:paraId="0BB477EC" w14:textId="52D95CA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an-in-the-middle",</w:t>
            </w:r>
          </w:p>
        </w:tc>
        <w:tc>
          <w:tcPr>
            <w:tcW w:w="2848" w:type="dxa"/>
            <w:noWrap/>
            <w:hideMark/>
          </w:tcPr>
          <w:p w14:paraId="2569580D" w14:textId="77C55287"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ebsite spoofing",</w:t>
            </w:r>
          </w:p>
        </w:tc>
      </w:tr>
      <w:tr w:rsidR="00D57EA3" w:rsidRPr="00D57EA3" w14:paraId="05A635F6"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C849BFF" w14:textId="6F90C6E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çöktü",</w:t>
            </w:r>
          </w:p>
        </w:tc>
        <w:tc>
          <w:tcPr>
            <w:tcW w:w="2848" w:type="dxa"/>
            <w:noWrap/>
            <w:hideMark/>
          </w:tcPr>
          <w:p w14:paraId="366168B1" w14:textId="67FC04A5"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itm",</w:t>
            </w:r>
          </w:p>
        </w:tc>
        <w:tc>
          <w:tcPr>
            <w:tcW w:w="2848" w:type="dxa"/>
            <w:noWrap/>
            <w:hideMark/>
          </w:tcPr>
          <w:p w14:paraId="51FA2D3C" w14:textId="4A4B14A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yemleme",</w:t>
            </w:r>
          </w:p>
        </w:tc>
      </w:tr>
      <w:tr w:rsidR="00D57EA3" w:rsidRPr="00D57EA3" w14:paraId="1F0F53F9"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470C5B4" w14:textId="202B6935"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own olmuş",</w:t>
            </w:r>
          </w:p>
        </w:tc>
        <w:tc>
          <w:tcPr>
            <w:tcW w:w="2848" w:type="dxa"/>
            <w:noWrap/>
            <w:hideMark/>
          </w:tcPr>
          <w:p w14:paraId="055D7218" w14:textId="3D64BF16"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virüs bulaştı",</w:t>
            </w:r>
          </w:p>
        </w:tc>
        <w:tc>
          <w:tcPr>
            <w:tcW w:w="2848" w:type="dxa"/>
            <w:noWrap/>
            <w:hideMark/>
          </w:tcPr>
          <w:p w14:paraId="6CEEC52D" w14:textId="5D03761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xss",</w:t>
            </w:r>
          </w:p>
        </w:tc>
      </w:tr>
      <w:tr w:rsidR="00D57EA3" w:rsidRPr="00D57EA3" w14:paraId="22A03EFD"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A153E6A" w14:textId="3C6FCF4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enial-of-service",</w:t>
            </w:r>
          </w:p>
        </w:tc>
        <w:tc>
          <w:tcPr>
            <w:tcW w:w="2848" w:type="dxa"/>
            <w:noWrap/>
            <w:hideMark/>
          </w:tcPr>
          <w:p w14:paraId="0C0842E0" w14:textId="68D68561"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virüs çıkıyor",</w:t>
            </w:r>
          </w:p>
        </w:tc>
        <w:tc>
          <w:tcPr>
            <w:tcW w:w="2848" w:type="dxa"/>
            <w:noWrap/>
            <w:hideMark/>
          </w:tcPr>
          <w:p w14:paraId="33FA411A" w14:textId="08C7D473"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zafiyet",</w:t>
            </w:r>
          </w:p>
        </w:tc>
      </w:tr>
      <w:tr w:rsidR="00D57EA3" w:rsidRPr="00D57EA3" w14:paraId="505DD3C2"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89D40C1" w14:textId="286F9309"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ictionary attack",</w:t>
            </w:r>
          </w:p>
        </w:tc>
        <w:tc>
          <w:tcPr>
            <w:tcW w:w="2848" w:type="dxa"/>
            <w:noWrap/>
            <w:hideMark/>
          </w:tcPr>
          <w:p w14:paraId="43CA2BF1" w14:textId="752DFD11"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oltalama",</w:t>
            </w:r>
          </w:p>
        </w:tc>
        <w:tc>
          <w:tcPr>
            <w:tcW w:w="2848" w:type="dxa"/>
            <w:noWrap/>
            <w:hideMark/>
          </w:tcPr>
          <w:p w14:paraId="3E0491E5" w14:textId="0052655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zararlı yazılım"</w:t>
            </w:r>
          </w:p>
        </w:tc>
      </w:tr>
      <w:tr w:rsidR="00D57EA3" w:rsidRPr="00D57EA3" w14:paraId="4A0CF133"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A91A3F3" w14:textId="5B689B9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ictionary saldırısı",</w:t>
            </w:r>
          </w:p>
        </w:tc>
        <w:tc>
          <w:tcPr>
            <w:tcW w:w="2848" w:type="dxa"/>
            <w:noWrap/>
            <w:hideMark/>
          </w:tcPr>
          <w:p w14:paraId="004B7F64" w14:textId="7406B7A8"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oturum çalma",</w:t>
            </w:r>
          </w:p>
        </w:tc>
        <w:tc>
          <w:tcPr>
            <w:tcW w:w="2848" w:type="dxa"/>
            <w:noWrap/>
            <w:hideMark/>
          </w:tcPr>
          <w:p w14:paraId="6B62D832" w14:textId="23E2BD7C" w:rsidR="00D57EA3" w:rsidRPr="00D57EA3" w:rsidRDefault="001C4212"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trojan horse”</w:t>
            </w:r>
          </w:p>
        </w:tc>
      </w:tr>
      <w:tr w:rsidR="00D57EA3" w:rsidRPr="00D57EA3" w14:paraId="46AB5DFC"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D8DFD21" w14:textId="5726734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os",</w:t>
            </w:r>
          </w:p>
        </w:tc>
        <w:tc>
          <w:tcPr>
            <w:tcW w:w="2848" w:type="dxa"/>
            <w:noWrap/>
            <w:hideMark/>
          </w:tcPr>
          <w:p w14:paraId="7B34BF64" w14:textId="40C0AE4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phising",</w:t>
            </w:r>
          </w:p>
        </w:tc>
        <w:tc>
          <w:tcPr>
            <w:tcW w:w="2848" w:type="dxa"/>
            <w:noWrap/>
            <w:hideMark/>
          </w:tcPr>
          <w:p w14:paraId="319F4874" w14:textId="2C0310EF" w:rsidR="00D57EA3" w:rsidRPr="00D57EA3" w:rsidRDefault="001C4212"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turuva atı”</w:t>
            </w:r>
          </w:p>
        </w:tc>
      </w:tr>
      <w:tr w:rsidR="00D57EA3" w:rsidRPr="00D57EA3" w14:paraId="3A179E19"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7417034" w14:textId="79207EA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dos",</w:t>
            </w:r>
          </w:p>
        </w:tc>
        <w:tc>
          <w:tcPr>
            <w:tcW w:w="2848" w:type="dxa"/>
            <w:noWrap/>
            <w:hideMark/>
          </w:tcPr>
          <w:p w14:paraId="647A44B1" w14:textId="3AEBBB61"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nsomware",</w:t>
            </w:r>
          </w:p>
        </w:tc>
        <w:tc>
          <w:tcPr>
            <w:tcW w:w="2848" w:type="dxa"/>
            <w:noWrap/>
            <w:hideMark/>
          </w:tcPr>
          <w:p w14:paraId="41AA3748" w14:textId="2E561643" w:rsidR="00D57EA3" w:rsidRPr="00D57EA3" w:rsidRDefault="001C4212"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rootkit”</w:t>
            </w:r>
          </w:p>
        </w:tc>
      </w:tr>
      <w:tr w:rsidR="00D57EA3" w:rsidRPr="00D57EA3" w14:paraId="066B9D75"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718EFDD" w14:textId="6EA86233"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kullanıcı hesapları ele geçirildi",</w:t>
            </w:r>
          </w:p>
        </w:tc>
        <w:tc>
          <w:tcPr>
            <w:tcW w:w="2848" w:type="dxa"/>
            <w:noWrap/>
            <w:hideMark/>
          </w:tcPr>
          <w:p w14:paraId="52B6AF66" w14:textId="0080584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inbow attack",</w:t>
            </w:r>
          </w:p>
        </w:tc>
        <w:tc>
          <w:tcPr>
            <w:tcW w:w="2848" w:type="dxa"/>
            <w:noWrap/>
            <w:hideMark/>
          </w:tcPr>
          <w:p w14:paraId="4573CC26" w14:textId="7915C00E" w:rsidR="00D57EA3" w:rsidRPr="00D57EA3" w:rsidRDefault="005E49FC"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buffer o</w:t>
            </w:r>
            <w:r w:rsidR="00C51CC9">
              <w:rPr>
                <w:rFonts w:ascii="LM Roman 10" w:eastAsia="Times New Roman" w:hAnsi="LM Roman 10" w:cs="Calibri"/>
                <w:color w:val="000000"/>
                <w:sz w:val="22"/>
                <w:szCs w:val="22"/>
              </w:rPr>
              <w:t>v</w:t>
            </w:r>
            <w:r>
              <w:rPr>
                <w:rFonts w:ascii="LM Roman 10" w:eastAsia="Times New Roman" w:hAnsi="LM Roman 10" w:cs="Calibri"/>
                <w:color w:val="000000"/>
                <w:sz w:val="22"/>
                <w:szCs w:val="22"/>
              </w:rPr>
              <w:t>erflow”</w:t>
            </w:r>
          </w:p>
        </w:tc>
      </w:tr>
      <w:tr w:rsidR="00D57EA3" w:rsidRPr="00D57EA3" w14:paraId="68592538"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9844833" w14:textId="4CCC36F0"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kimlik avı",</w:t>
            </w:r>
          </w:p>
        </w:tc>
        <w:tc>
          <w:tcPr>
            <w:tcW w:w="2848" w:type="dxa"/>
            <w:noWrap/>
            <w:hideMark/>
          </w:tcPr>
          <w:p w14:paraId="12D2BD4C" w14:textId="56C83034"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inbow saldırısı",</w:t>
            </w:r>
          </w:p>
        </w:tc>
        <w:tc>
          <w:tcPr>
            <w:tcW w:w="2848" w:type="dxa"/>
            <w:noWrap/>
            <w:hideMark/>
          </w:tcPr>
          <w:p w14:paraId="39B4CE3F" w14:textId="3CFB414F" w:rsidR="00D57EA3" w:rsidRPr="00D57EA3" w:rsidRDefault="005E49FC"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backdoor”</w:t>
            </w:r>
          </w:p>
        </w:tc>
      </w:tr>
      <w:tr w:rsidR="00D57EA3" w:rsidRPr="00D57EA3" w14:paraId="1F3556B1"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EF5C97C" w14:textId="51646B2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erişilemiyor",</w:t>
            </w:r>
          </w:p>
        </w:tc>
        <w:tc>
          <w:tcPr>
            <w:tcW w:w="2848" w:type="dxa"/>
            <w:noWrap/>
            <w:hideMark/>
          </w:tcPr>
          <w:p w14:paraId="763F625A" w14:textId="58EE1781"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ayfa açılmıyor",</w:t>
            </w:r>
          </w:p>
        </w:tc>
        <w:tc>
          <w:tcPr>
            <w:tcW w:w="2848" w:type="dxa"/>
            <w:noWrap/>
            <w:hideMark/>
          </w:tcPr>
          <w:p w14:paraId="78ACFB65" w14:textId="3D2E57D1" w:rsidR="00D57EA3" w:rsidRPr="00D57EA3" w:rsidRDefault="005E49FC"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worm”</w:t>
            </w:r>
          </w:p>
        </w:tc>
      </w:tr>
      <w:tr w:rsidR="00D57EA3" w:rsidRPr="00D57EA3" w14:paraId="61717579"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4B87A9" w14:textId="146EB7F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erişim güçlüğü",</w:t>
            </w:r>
          </w:p>
        </w:tc>
        <w:tc>
          <w:tcPr>
            <w:tcW w:w="2848" w:type="dxa"/>
            <w:noWrap/>
            <w:hideMark/>
          </w:tcPr>
          <w:p w14:paraId="58A0438C" w14:textId="41088249"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aldırı",</w:t>
            </w:r>
          </w:p>
        </w:tc>
        <w:tc>
          <w:tcPr>
            <w:tcW w:w="2848" w:type="dxa"/>
            <w:noWrap/>
            <w:hideMark/>
          </w:tcPr>
          <w:p w14:paraId="174C33F1" w14:textId="76BF6221" w:rsidR="00D57EA3" w:rsidRPr="00D57EA3" w:rsidRDefault="005E49FC"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data breach”</w:t>
            </w:r>
          </w:p>
        </w:tc>
      </w:tr>
    </w:tbl>
    <w:p w14:paraId="3BF95E24" w14:textId="6FC58830" w:rsidR="002A4137" w:rsidRPr="002A4137" w:rsidRDefault="002A4137" w:rsidP="005C2552">
      <w:pPr>
        <w:rPr>
          <w:rFonts w:ascii="LM Roman 10" w:hAnsi="LM Roman 10"/>
          <w:bCs/>
          <w:noProof/>
          <w:sz w:val="22"/>
          <w:szCs w:val="18"/>
        </w:rPr>
      </w:pP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84694F">
        <w:trPr>
          <w:trHeight w:val="2269"/>
        </w:trPr>
        <w:tc>
          <w:tcPr>
            <w:tcW w:w="3060" w:type="dxa"/>
            <w:gridSpan w:val="2"/>
            <w:tcBorders>
              <w:top w:val="nil"/>
              <w:left w:val="nil"/>
              <w:bottom w:val="nil"/>
              <w:right w:val="nil"/>
            </w:tcBorders>
            <w:shd w:val="clear" w:color="auto" w:fill="auto"/>
            <w:noWrap/>
            <w:vAlign w:val="bottom"/>
            <w:hideMark/>
          </w:tcPr>
          <w:p w14:paraId="4110E0B9" w14:textId="77777777" w:rsidR="0084694F" w:rsidRPr="005B67AA" w:rsidRDefault="0084694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4642FB">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alet Bakanlığı",</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ıyaman Üniversitesi",</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Amerika Birleşik Devlet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Sicil ve İstatistik Genel Müdürlüğü",</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ga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Tıp Kurumu Başkanlığı",</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l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fet ve Acil Durum Yönetimi Başkanlığı",</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dor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ğrı İbrahim Çeçen Üniversitesi",</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Yesevi Üniversitesi",</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Sosyal Politikalar Bakanlığı",</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tarkt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Toplum Hizmetleri Genel Müdürlüğü",</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karyakıt İkmal ve Nato Pol Tesisleri İşletme",</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jant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navutlu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melebirliği",</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Ajansı Genel Müdürlüğü",</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rupa Birliğ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Üniversitesi",</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r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yasa Mahkemesi Başkanlığı",</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u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Ticaret Odası",</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zerbayc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Bilim Üniversitesi",</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ama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rtvin Çoruh Üniversitesi",</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rey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Dairesi Başkanlığı",</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ngladeş",</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argıtay Başkanlığı",</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üksek İdare Mahkemesi",</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lç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Adıgüzel Meslek Yüksekokulu",</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Araştırma Merkezi",</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yaz Rus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Dil ve Tarih Yüksek Kurumu Başkanlığı",</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Merkezi",</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Çiftliği",</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Arap Emirlik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Bakanlığı",</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Krallı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Eğitim ve Gençlik Programları Merkezi Başkanlığı",</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li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ve Dış İlişkiler Genel Müdürlüğü",</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sna Herse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lıkçılık ve Su ürünleri Genel Müdürlüğü",</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tsv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dırma Onyedi Eylül üniversitesi",</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kacılık Düzenleme ve Denetleme Kurumu",</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ezi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İlan Kurumu",</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Yayın ve Enformasyon Genel Müdürlüğü",</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lgar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Güvenlik İşleri Genel Müdürlüğü",</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İdareyi Geliştirme Başkanlığı",</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Üniversitesi",</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belitarı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Teknolojileri ve İletişim Kurumu",</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zayi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im, Sanayi ve Teknoloji Bakanlığı",</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ibu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ngöl Üniversitesi",</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a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kisel Üretim Genel Müdürlüğü",</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ek Cumhuriye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lis Eren Üniversitesi",</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oru Hatları İle Petrol Taşıma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animar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Üniversitesi",</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ominik Cumhuriye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ütçe ve Mali Kontrol Genel Müdürlüğü",</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İşleri Genel Müdürlüğü",</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nd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ve Tevkifevleri Genel Müdürlüğü",</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rme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oğrafi Bilgi Sistemleri Genel Müdürlüğü",</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st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umhurbaşkanlığı",</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tiyop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Genel Müdürlüğü",</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Bakanlığı",</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Eğitim ve Araştırma Merkezi",</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dişi Sahiller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pin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Onsekiz Mart Üniversitesi",</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st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y İşletmeleri Genel Müdürlüğü",</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nland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sel Etki Değerlendirmesi, İzin ve Denetim Genel Müdürlüğü",</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rans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ve Şehircilik Bakanlığı",</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Yönetimi Genel Müdürlüğü",</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ocuk Hizmetleri Genel Müdürlüğü",</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ölleşme ve Erozyonla Mücadele Genel Müdürlüğü",</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ine-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anıştay",</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rnekler Dairesi Başkanlığı",</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önlan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Arşivleri Genel Müdürlüğü",</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Hava Meydanları İşletmesi Genel Müdürlüğü",</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Malzeme Ofisi Genel Müdürlüğü",</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Opera ve Balesi Genel Müdürlüğü",</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Personel Başkanlığı",</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Su İşleri Genel Müdürlüğü",</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ney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Tiyatroları Genel Müdürlüğü",</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ney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 İlişkiler ve Yurt Dışı İşçi Hizmetleri Genel Müdürlüğü",</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rc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işleri Bakanlığı",</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Öğretimi Genel Müdürlüğü",</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ind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yanet İşleri Başkanlığı",</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ll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İnşaatı Genel Müdürlüğü",</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Koruma ve Millî Parklar Genel Müdürlüğü",</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l Afet Sigortaları Kurumu",</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ırvat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ge Üniversitesi",</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konomi Bakanlığı",</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ngilte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İşleri Etüt İdaresi Genel Müdürlüğü",</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Üretim A.Ş. Genel Müdürlüğü",</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eklilik Gözetim Merkezi",</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p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niyet Genel Müdürlüğü",</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rail",</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ları İşletm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eç",</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sı Düzenleme Kurumu Başkanlığı",</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iç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ve Tabii Kaynaklar Bakanlığı",</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t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gelli ve Yaşlı Hizmetleri Genel Müdürlüğü",</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z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rişim Sağlayıcıları Birliği",</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ma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snaf ve Sanatkarlar Genel Müdürlüğü",</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p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i Maden İşletmeleri Genel Müdürlüğü",</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ve Süt Kurumu Genel Müdürlüğü",</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boç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Üniversitesi",</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eru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ırat Üniversitesi",</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na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inansal Kurumlar Birliği",</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utbol Federasyonu Başkanlığı",</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t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aziosmanpaşa Üniversitesi",</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y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İdaresi Başkanlığı",</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za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Politikaları Genel Müdürlüğü",</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çlik ve Spor Bakanlığı",</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elkurmay Başkanlığı",</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lomb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mor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 Personel Genel Müdürlüğü",</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ve Kontrol Genel Müdürlüğü",</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Kosta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Üniversitesi",</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vey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öç İdaresi Genel Müdürlüğü",</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zey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rük ve Ticaret Bakanlığı",</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ü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üşhane Üniversitesi",</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ırgız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neydoğu Anadolu Projesi Bölge Kalkınma İdaresi Başkanlığı",</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zel Sanatlar Genel Müdürlüğü",</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berleşme Genel Müdürlüğü",</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t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ita Genel Komutanlığı",</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e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Üniversitesi",</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Boyu Öğrenme Genel Müdürlüğü",</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vancılık Genel Müdürlüğü",</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tv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zine Müsteşarlığı",</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bn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itit Üniversitesi",</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ksembur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işleri Bakanlığı",</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car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 Ticaret Genel Müdürlüğü",</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dagask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aç ve Eczacılık Genel Müdürlüğü",</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ksan",</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ked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Bankası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av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İdaresi Genel Müdürlüğü",</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div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san Hakları Başkanlığı",</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21491485"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şaat Emlâk ve Nato Enfrastrüktür Dairesi </w:t>
            </w:r>
            <w:r w:rsidR="009459D6">
              <w:rPr>
                <w:rFonts w:ascii="LM Roman 10" w:eastAsia="Times New Roman" w:hAnsi="LM Roman 10"/>
                <w:color w:val="000000"/>
                <w:sz w:val="22"/>
                <w:szCs w:val="22"/>
              </w:rPr>
              <w:t xml:space="preserve">   </w:t>
            </w:r>
            <w:r w:rsidRPr="005B67AA">
              <w:rPr>
                <w:rFonts w:ascii="LM Roman 10" w:eastAsia="Times New Roman" w:hAnsi="LM Roman 10"/>
                <w:color w:val="000000"/>
                <w:sz w:val="22"/>
                <w:szCs w:val="22"/>
              </w:rPr>
              <w:t>Başkanlığı",</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Üniversitesi",</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Gedik Üniversitesi",</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eks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Üniversitesi",</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ikr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ldo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 Sağlığı ve Güvenliği Genel Müdürlüğü",</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ak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Genel Komutanlığı",</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ve Sahil Güvenlik Akademisi",</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rit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dının Statüsü Genel Müdürlüğü",</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zambi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lkınma Bakanlığı",</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ğol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enetçiliği Kurumu",</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üzeni ve Güvenliği Müsteşarlığı",</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ısı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Gözetimi Muhasebe ve Denetim Standartları Kurumu",</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m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İhale Kurumu",</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serle Savaş Dairesi Başkanlığı",</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unlar Genel Müdürlüğü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Kuvvetleri Komutanlığı",</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manoğlu Mehmetbey Üniversitesi",</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karagu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ları Genel Müdürlüğü",</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u Düzenleme Genel Müdürlüğü",</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orveç",</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rklareli Üniversitesi",</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yı Emniyeti Genel Müdürlüğü",</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Özbe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Aralık Üniversitesi",</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Gıda ve Tarım Üniversitesi",</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Karatay Üniversitesi",</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çük ve Orta Ölçekli İşletmeleri Geliştirme ve Destekleme İdaresi",</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arlıkları ve Müzeler Genel Müdürlüğü",</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l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Araştırma ve Eğitim Genel Müdürlüğü",</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ekiz",</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Döner Sermaye İşletmesi Merkez Müdürlüğü",</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o Rik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Yatırım ve İşletmeler Genel Müdürlüğü",</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tüphaneler ve Yayımlar Genel Müdürlüğü",</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o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İşleri Genel Müdürlüğü",</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Tetkik ve Arama Genel Müdürlüğü",</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s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halli İdareler Genel Müdürlüğü",</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kina ve Kimya Endüstrisi Kurumu",</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Suçları Araştırma Kurulu Başkanlığı",</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yşell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ye Bakanlığı",</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rdin Artuklu Üniversitesi",</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ngapu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kansal Planlama Genel Müdürlüğü",</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ak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rkezi Kayıt Kuruluşu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e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Hizmetler Genel Müdürlüğü",</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î ve Teknik Eğitim Genel Müdürlüğü",</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Yeterlilik Kurumu",</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teoroloji Genel Müdürlüğü",</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vzuatı Geliştirme ve Yayın Genel Müdürlüğü",</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enicom",</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a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ğitim Bakanlığı",</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Svazi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mlak Genel Müdürlüğü",</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Güvenlik Kurulu Genel Sekreterliği",</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İstihbarat Teşkilatı Müsteşarlığı",</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Şil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Kütüphane Başkanlığı",</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ci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Piyango İdaresi Genel Müdürlüğü",</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nz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î Savunma Bakanlığı",</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Savunma Bakanlığı Seferberlik Dairesi Başkanlığı",</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v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uhasebat Genel Müdürlüğü",</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Üniversitesi",</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üfus ve Vatandaşlık İşleri Genel Müdürlüğü",</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kul İçi Beden Eğitimi Spor ve İzcilik Daire Başkanlığı",</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nu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Genel Müdürlüğü",</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ve Su İşleri Bakanlığı",</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me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 Anadolu İhracatçı Birlikleri Genel Sekreterliği",</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öğretim Genel Müdürlüğü",</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kray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smaniye Korkut Ata Üniversitesi",</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m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ğretmen Yetiştirme ve Geliştirme Genel Müdürlüğü",</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me, Seçme ve Yerleştirme Merkezi",</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Ürdü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üler ve Standartlar Genel Müdürlüğü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tik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Halisdemir Üniversitesi",</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Eğitim ve Rehberlik Hizmetleri Genel Müdürlüğü",</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leştirme İdaresi Başkanlığı",</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Öğretim Kurumları Genel Müdürlüğü",</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una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İşleri Genel Müdürlüğü",</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ambi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Akademisi Başkanlığı",</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imbabv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adyo ve Televizyon Üst Kurulu",</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fik Saydam Hıfzısıhha Merkezi Başkanlığı",</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kabet Kurumu",</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Hudut ve Sahiller Sağlık Genel Müdürlüğü",</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Personel Genel Müdürlüğü",</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Güvenlik Komutanlığı",</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Bölgeleri Genel Müdürlüğü",</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Genel Müdürlüğü",</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i ve Teknoloji Eğitim Merkezi",</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 Müsteşarlığı",</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yıştay",</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ermaye Piyasası Kurulu",</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ıtma Savaş Dairesi Başkanlığı",</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gorta Bilgi ve Gözetim Merkezi",</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ema Genel Müdürlüğü",</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op Üniversitesi",</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vil Havacılık Genel Müdürlüğü",</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Güvenlik Kurumu",</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Yardımlar Genel Müdürlüğü",</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Genel Müdürlüğü",</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u Yönetimi Genel Müdürlüğü",</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ümer Halıcılık ve El Sanatları Sanayi ve Ticaret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Şeker Kurumu",</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biat Varlıklarını Koruma Genel Müdürlüğü",</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kasbank",</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lim ve Terbiye Kurulu Başkanlığı",</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Fonu Kurulu",</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Genel Müdürlüğü",</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pu ve Kadastro Genel Müdürlüğü",</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İşletmeleri Genel Müdürlüğü",</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Reformu Genel Müdürlüğü",</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Araştırmalar ve Politikalar Genel Müdürlüğü",</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Ekonomi ve Politika Geliştirme Enstitüsü",</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Sigortaları Havuzu",</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ve Kırsal Kalkınmayı Destekleme Kurumu Başkanlığı",</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sarruf Mevduatı Sigorta Fonu Başkanlığı",</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Ersoy Üniversitesi",</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lif Hakları Genel Müdürlüğü",</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mel Eğitim Genel Müdürlüğü",</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lu Konut İdaresi Başkanlığı",</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rak Mahsulleri Ofisi",</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keticinin Korunması ve Piyasa Gözetimi Genel Müdürlüğü",</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Akreditasyon Kurumu",</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Alman Üniversitesi",</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Dil Kurumu",</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İşbirliği ve Koordinasyon Ajansı Başkanlığı",</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dalet Akademisi Başkanlığı",</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tom Enerjisi Kurumu Başkanlığı",</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ankalar Birliği",</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ler Akademisi",</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sel ve Teknolojik Araştırma Kurumu",</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Cumhuriyet Merkez Bankası",</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Demiryolu Makinaları Sanayii",</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Dağıtım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İletim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Ticaret ve Taahhüt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omekanik Sanayii A.Ş. Genel Müdürlüğü",</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ximbank",</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İstatistik Kurumu Başkanlığı",</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alkınma Bankası A.Ş. Genel Müdürlüğü",</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ömür İşletmeleri Kurumu Genel Müdürlüğü",</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Lokomotif ve Motor Sanayii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Muhasebe Standartları Kurulu",</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Odalar ve Borsalar Birliği",</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Petrolleri Anonim Ortaklığı Genel Müdürlüğü",</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Şeker Fabrikaları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rım Kredi Kooperatifleri Birliği",</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şkömürü Kurumu Genel Müdürlüğü",</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Ulusal Ajansı",</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agon Sanayii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e Orta Doğu Amme İdaresi Enstitüsü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Yatırım Destek ve Tanıtım Ajansı Başkanlığı",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Patent ve Marka Kurumu",</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Standardları Enstitüsü",</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Tarih Kurumu",</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tün ve Alkol Piyasası Düzenleme Kurumu",</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aştırma, Denizcilik ve Haberleşme Bakanlığı",</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usal Bor Araştırma Enstitüsü Başkanlığı",</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şak Üniversitesi",</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Üsküdar Üniversitesi",</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akıflar Genel Müdürlüğü",</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gi Denetim Kurulu Başkanlığı",</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imlilik Genel Müdürlüğü",</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pı İşleri Genel Müdürlüğü",</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rgıtay",</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enilik ve Eğitim Teknolojileri Genel Müdürlüğü",</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ıldırım Beyazıt Üniversitesi",</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Dışı Türkler ve Akraba Topluluklar Başkanlığı",</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Öğrenim Kredi ve Yurtlar Kurumu Genel Müdürlüğü",</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öğretim Kurulu Başkanlığı",</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Seçim Kurulu Başkanlığı"</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653F3FD4" w:rsidR="008A39EE" w:rsidRDefault="008A39EE" w:rsidP="00436DFD">
      <w:pPr>
        <w:spacing w:after="0"/>
        <w:rPr>
          <w:rFonts w:ascii="LM Roman 10" w:hAnsi="LM Roman 10"/>
          <w:smallCaps/>
          <w:noProof/>
          <w:sz w:val="22"/>
          <w:szCs w:val="22"/>
        </w:rPr>
      </w:pPr>
    </w:p>
    <w:p w14:paraId="46809A0E" w14:textId="4EA2F675" w:rsidR="009F3629" w:rsidRDefault="009F3629" w:rsidP="00436DFD">
      <w:pPr>
        <w:spacing w:after="0"/>
        <w:rPr>
          <w:rFonts w:ascii="LM Roman 10" w:hAnsi="LM Roman 10"/>
          <w:smallCaps/>
          <w:noProof/>
          <w:sz w:val="22"/>
          <w:szCs w:val="22"/>
        </w:rPr>
      </w:pPr>
    </w:p>
    <w:p w14:paraId="5CD5CB81" w14:textId="10ED0E60" w:rsidR="009F3629" w:rsidRDefault="009F3629" w:rsidP="00436DFD">
      <w:pPr>
        <w:spacing w:after="0"/>
        <w:rPr>
          <w:rFonts w:ascii="LM Roman 10" w:hAnsi="LM Roman 10"/>
          <w:smallCaps/>
          <w:noProof/>
          <w:sz w:val="22"/>
          <w:szCs w:val="22"/>
        </w:rPr>
      </w:pPr>
    </w:p>
    <w:p w14:paraId="3DD71899" w14:textId="7FD77766" w:rsidR="009F3629" w:rsidRDefault="009F3629" w:rsidP="00436DFD">
      <w:pPr>
        <w:spacing w:after="0"/>
        <w:rPr>
          <w:rFonts w:ascii="LM Roman 10" w:hAnsi="LM Roman 10"/>
          <w:smallCaps/>
          <w:noProof/>
          <w:sz w:val="22"/>
          <w:szCs w:val="22"/>
        </w:rPr>
      </w:pPr>
    </w:p>
    <w:p w14:paraId="41669534" w14:textId="1776C0A3" w:rsidR="009F3629" w:rsidRPr="005B67AA" w:rsidRDefault="009F3629" w:rsidP="00436DFD">
      <w:pPr>
        <w:spacing w:after="0"/>
        <w:rPr>
          <w:rFonts w:ascii="LM Roman 10" w:hAnsi="LM Roman 10"/>
          <w:smallCaps/>
          <w:noProof/>
          <w:sz w:val="22"/>
          <w:szCs w:val="22"/>
        </w:rPr>
      </w:pPr>
      <w:r w:rsidRPr="000F0346">
        <w:rPr>
          <w:noProof/>
          <w:szCs w:val="24"/>
        </w:rPr>
        <w:lastRenderedPageBreak/>
        <w:drawing>
          <wp:inline distT="0" distB="0" distL="0" distR="0" wp14:anchorId="41C8F166" wp14:editId="54E1BB22">
            <wp:extent cx="5084445" cy="7897495"/>
            <wp:effectExtent l="0" t="0" r="1905" b="8255"/>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84445" cy="7897495"/>
                    </a:xfrm>
                    <a:prstGeom prst="rect">
                      <a:avLst/>
                    </a:prstGeom>
                    <a:noFill/>
                    <a:ln>
                      <a:noFill/>
                    </a:ln>
                  </pic:spPr>
                </pic:pic>
              </a:graphicData>
            </a:graphic>
          </wp:inline>
        </w:drawing>
      </w:r>
    </w:p>
    <w:sectPr w:rsidR="009F3629"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A824D5" w14:textId="77777777" w:rsidR="00DE3BE7" w:rsidRDefault="00DE3BE7" w:rsidP="00B13939">
      <w:r>
        <w:separator/>
      </w:r>
    </w:p>
  </w:endnote>
  <w:endnote w:type="continuationSeparator" w:id="0">
    <w:p w14:paraId="630F4F50" w14:textId="77777777" w:rsidR="00DE3BE7" w:rsidRDefault="00DE3BE7"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FFFFFF" w:themeColor="background1"/>
      </w:rPr>
      <w:id w:val="-357970322"/>
      <w:docPartObj>
        <w:docPartGallery w:val="Page Numbers (Bottom of Page)"/>
        <w:docPartUnique/>
      </w:docPartObj>
    </w:sdtPr>
    <w:sdtEndPr/>
    <w:sdtContent>
      <w:p w14:paraId="57B81258" w14:textId="07AF90DF" w:rsidR="0077774F" w:rsidRPr="005062B4" w:rsidRDefault="0077774F">
        <w:pPr>
          <w:pStyle w:val="AltBilgi"/>
          <w:jc w:val="center"/>
          <w:rPr>
            <w:color w:val="FFFFFF" w:themeColor="background1"/>
          </w:rPr>
        </w:pPr>
        <w:r w:rsidRPr="005062B4">
          <w:rPr>
            <w:color w:val="FFFFFF" w:themeColor="background1"/>
          </w:rPr>
          <w:fldChar w:fldCharType="begin"/>
        </w:r>
        <w:r w:rsidRPr="005062B4">
          <w:rPr>
            <w:color w:val="FFFFFF" w:themeColor="background1"/>
          </w:rPr>
          <w:instrText>PAGE   \* MERGEFORMAT</w:instrText>
        </w:r>
        <w:r w:rsidRPr="005062B4">
          <w:rPr>
            <w:color w:val="FFFFFF" w:themeColor="background1"/>
          </w:rPr>
          <w:fldChar w:fldCharType="separate"/>
        </w:r>
        <w:r w:rsidRPr="005062B4">
          <w:rPr>
            <w:color w:val="FFFFFF" w:themeColor="background1"/>
            <w:lang w:val="tr-TR"/>
          </w:rPr>
          <w:t>2</w:t>
        </w:r>
        <w:r w:rsidRPr="005062B4">
          <w:rPr>
            <w:color w:val="FFFFFF" w:themeColor="background1"/>
          </w:rPr>
          <w:fldChar w:fldCharType="end"/>
        </w:r>
      </w:p>
    </w:sdtContent>
  </w:sdt>
  <w:p w14:paraId="3B10AE5C" w14:textId="77777777" w:rsidR="0077774F" w:rsidRDefault="0077774F">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252890"/>
      <w:docPartObj>
        <w:docPartGallery w:val="Page Numbers (Bottom of Page)"/>
        <w:docPartUnique/>
      </w:docPartObj>
    </w:sdtPr>
    <w:sdtEndPr/>
    <w:sdtContent>
      <w:p w14:paraId="74A5149E" w14:textId="77777777" w:rsidR="0077774F" w:rsidRDefault="0077774F">
        <w:pPr>
          <w:pStyle w:val="AltBilgi"/>
          <w:jc w:val="center"/>
        </w:pPr>
        <w:r>
          <w:fldChar w:fldCharType="begin"/>
        </w:r>
        <w:r>
          <w:instrText>PAGE   \* MERGEFORMAT</w:instrText>
        </w:r>
        <w:r>
          <w:fldChar w:fldCharType="separate"/>
        </w:r>
        <w:r>
          <w:rPr>
            <w:lang w:val="tr-TR"/>
          </w:rPr>
          <w:t>2</w:t>
        </w:r>
        <w:r>
          <w:fldChar w:fldCharType="end"/>
        </w:r>
      </w:p>
    </w:sdtContent>
  </w:sdt>
  <w:p w14:paraId="7C14F81E" w14:textId="77777777" w:rsidR="0077774F" w:rsidRDefault="0077774F">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615124"/>
      <w:docPartObj>
        <w:docPartGallery w:val="Page Numbers (Bottom of Page)"/>
        <w:docPartUnique/>
      </w:docPartObj>
    </w:sdtPr>
    <w:sdtEndPr/>
    <w:sdtContent>
      <w:p w14:paraId="08B5C618" w14:textId="18477836" w:rsidR="0077774F" w:rsidRDefault="0077774F"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77774F" w:rsidRDefault="0077774F">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37F2B6" w14:textId="77777777" w:rsidR="00DE3BE7" w:rsidRDefault="00DE3BE7" w:rsidP="00B13939">
      <w:pPr>
        <w:pBdr>
          <w:bottom w:val="single" w:sz="6" w:space="1" w:color="auto"/>
        </w:pBdr>
        <w:rPr>
          <w:lang w:val="tr-TR"/>
        </w:rPr>
      </w:pPr>
    </w:p>
  </w:footnote>
  <w:footnote w:type="continuationSeparator" w:id="0">
    <w:p w14:paraId="22966F6A" w14:textId="77777777" w:rsidR="00DE3BE7" w:rsidRDefault="00DE3BE7" w:rsidP="00B13939">
      <w:r>
        <w:continuationSeparator/>
      </w:r>
    </w:p>
  </w:footnote>
  <w:footnote w:id="1">
    <w:p w14:paraId="6E96EF07" w14:textId="5E100E76" w:rsidR="0077774F" w:rsidRPr="007361B0" w:rsidRDefault="0077774F" w:rsidP="00532365">
      <w:pPr>
        <w:pStyle w:val="DipnotMetni"/>
        <w:rPr>
          <w:rFonts w:ascii="LM Roman 10" w:hAnsi="LM Roman 10"/>
          <w:sz w:val="20"/>
        </w:rPr>
      </w:pPr>
      <w:r w:rsidRPr="00884D7C">
        <w:rPr>
          <w:rStyle w:val="DipnotBavurusu"/>
          <w:rFonts w:ascii="LM Roman 10" w:hAnsi="LM Roman 10"/>
          <w:sz w:val="22"/>
          <w:szCs w:val="22"/>
        </w:rPr>
        <w:footnoteRef/>
      </w:r>
      <w:r w:rsidRPr="00884D7C">
        <w:rPr>
          <w:rFonts w:ascii="LM Roman 10" w:hAnsi="LM Roman 10"/>
          <w:sz w:val="22"/>
          <w:szCs w:val="22"/>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884D7C">
        <w:rPr>
          <w:rFonts w:ascii="LM Roman 10" w:hAnsi="LM Roman 10"/>
          <w:sz w:val="22"/>
          <w:szCs w:val="22"/>
        </w:rPr>
        <w:fldChar w:fldCharType="begin" w:fldLock="1"/>
      </w:r>
      <w:r w:rsidRPr="00884D7C">
        <w:rPr>
          <w:rFonts w:ascii="LM Roman 10" w:hAnsi="LM Roman 10"/>
          <w:sz w:val="22"/>
          <w:szCs w:val="22"/>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884D7C">
        <w:rPr>
          <w:rFonts w:ascii="LM Roman 10" w:hAnsi="LM Roman 10"/>
          <w:sz w:val="22"/>
          <w:szCs w:val="22"/>
        </w:rPr>
        <w:fldChar w:fldCharType="separate"/>
      </w:r>
      <w:r w:rsidRPr="00884D7C">
        <w:rPr>
          <w:rFonts w:ascii="LM Roman 10" w:hAnsi="LM Roman 10"/>
          <w:noProof/>
          <w:sz w:val="22"/>
          <w:szCs w:val="22"/>
        </w:rPr>
        <w:t>(“Differences between a security event vs incident vs non-compliance,” 2018)</w:t>
      </w:r>
      <w:r w:rsidRPr="00884D7C">
        <w:rPr>
          <w:rFonts w:ascii="LM Roman 10" w:hAnsi="LM Roman 10"/>
          <w:sz w:val="22"/>
          <w:szCs w:val="22"/>
        </w:rPr>
        <w:fldChar w:fldCharType="end"/>
      </w:r>
      <w:r w:rsidRPr="00884D7C">
        <w:rPr>
          <w:rFonts w:ascii="LM Roman 10" w:hAnsi="LM Roman 10"/>
          <w:sz w:val="22"/>
          <w:szCs w:val="22"/>
        </w:rPr>
        <w:t xml:space="preserve"> The present thesis, we use event term, because it is more suitable for our study.</w:t>
      </w:r>
    </w:p>
  </w:footnote>
  <w:footnote w:id="2">
    <w:p w14:paraId="5A9630AB" w14:textId="191A6839" w:rsidR="0077774F" w:rsidRPr="00884D7C" w:rsidRDefault="0077774F" w:rsidP="005975E1">
      <w:pPr>
        <w:pStyle w:val="DipnotMetni"/>
        <w:rPr>
          <w:rFonts w:ascii="LM Roman 10" w:hAnsi="LM Roman 10"/>
          <w:sz w:val="22"/>
          <w:szCs w:val="22"/>
          <w:lang w:val="tr-TR"/>
        </w:rPr>
      </w:pPr>
      <w:r w:rsidRPr="00884D7C">
        <w:rPr>
          <w:rStyle w:val="DipnotBavurusu"/>
          <w:rFonts w:ascii="LM Roman 10" w:hAnsi="LM Roman 10"/>
          <w:sz w:val="22"/>
          <w:szCs w:val="22"/>
        </w:rPr>
        <w:footnoteRef/>
      </w:r>
      <w:r w:rsidRPr="00884D7C">
        <w:rPr>
          <w:rFonts w:ascii="LM Roman 10" w:hAnsi="LM Roman 10"/>
          <w:sz w:val="22"/>
          <w:szCs w:val="22"/>
        </w:rPr>
        <w:t xml:space="preserve"> </w:t>
      </w:r>
      <w:r w:rsidRPr="00884D7C">
        <w:rPr>
          <w:rFonts w:ascii="LM Roman 10" w:hAnsi="LM Roman 10"/>
          <w:sz w:val="22"/>
          <w:szCs w:val="22"/>
          <w:lang w:val="tr-TR"/>
        </w:rPr>
        <w:t>www.linkedin.com</w:t>
      </w:r>
    </w:p>
  </w:footnote>
  <w:footnote w:id="3">
    <w:p w14:paraId="66240380" w14:textId="30E46F98" w:rsidR="0077774F" w:rsidRPr="00884D7C" w:rsidRDefault="0077774F" w:rsidP="005975E1">
      <w:pPr>
        <w:pStyle w:val="DipnotMetni"/>
        <w:rPr>
          <w:rFonts w:ascii="LM Roman 10" w:hAnsi="LM Roman 10"/>
          <w:sz w:val="22"/>
          <w:szCs w:val="22"/>
          <w:lang w:val="tr-TR"/>
        </w:rPr>
      </w:pPr>
      <w:r w:rsidRPr="00884D7C">
        <w:rPr>
          <w:rStyle w:val="DipnotBavurusu"/>
          <w:rFonts w:ascii="LM Roman 10" w:hAnsi="LM Roman 10"/>
          <w:sz w:val="22"/>
          <w:szCs w:val="22"/>
        </w:rPr>
        <w:footnoteRef/>
      </w:r>
      <w:r w:rsidRPr="00884D7C">
        <w:rPr>
          <w:rFonts w:ascii="LM Roman 10" w:hAnsi="LM Roman 10"/>
          <w:sz w:val="22"/>
          <w:szCs w:val="22"/>
        </w:rPr>
        <w:t xml:space="preserve"> </w:t>
      </w:r>
      <w:r w:rsidRPr="00884D7C">
        <w:rPr>
          <w:rFonts w:ascii="LM Roman 10" w:hAnsi="LM Roman 10"/>
          <w:sz w:val="22"/>
          <w:szCs w:val="22"/>
          <w:lang w:val="tr-TR"/>
        </w:rPr>
        <w:t>www.facebook.com</w:t>
      </w:r>
    </w:p>
  </w:footnote>
  <w:footnote w:id="4">
    <w:p w14:paraId="1B0B0700" w14:textId="5828046A" w:rsidR="0077774F" w:rsidRPr="00884D7C" w:rsidRDefault="0077774F" w:rsidP="005975E1">
      <w:pPr>
        <w:pStyle w:val="DipnotMetni"/>
        <w:rPr>
          <w:rFonts w:ascii="LM Roman 10" w:hAnsi="LM Roman 10"/>
          <w:sz w:val="22"/>
          <w:szCs w:val="22"/>
          <w:lang w:val="tr-TR"/>
        </w:rPr>
      </w:pPr>
      <w:r w:rsidRPr="00884D7C">
        <w:rPr>
          <w:rStyle w:val="DipnotBavurusu"/>
          <w:rFonts w:ascii="LM Roman 10" w:hAnsi="LM Roman 10"/>
          <w:sz w:val="22"/>
          <w:szCs w:val="22"/>
        </w:rPr>
        <w:footnoteRef/>
      </w:r>
      <w:r w:rsidRPr="00884D7C">
        <w:rPr>
          <w:rFonts w:ascii="LM Roman 10" w:hAnsi="LM Roman 10"/>
          <w:sz w:val="22"/>
          <w:szCs w:val="22"/>
        </w:rPr>
        <w:t xml:space="preserve"> </w:t>
      </w:r>
      <w:r w:rsidRPr="00884D7C">
        <w:rPr>
          <w:rFonts w:ascii="LM Roman 10" w:hAnsi="LM Roman 10"/>
          <w:sz w:val="22"/>
          <w:szCs w:val="22"/>
          <w:lang w:val="tr-TR"/>
        </w:rPr>
        <w:t>www.eksisozluk.com</w:t>
      </w:r>
    </w:p>
  </w:footnote>
  <w:footnote w:id="5">
    <w:p w14:paraId="65A6B8E7" w14:textId="224B7F93" w:rsidR="0077774F" w:rsidRPr="00A93F80" w:rsidRDefault="0077774F" w:rsidP="005975E1">
      <w:pPr>
        <w:pStyle w:val="DipnotMetni"/>
      </w:pPr>
      <w:r w:rsidRPr="00884D7C">
        <w:rPr>
          <w:rStyle w:val="DipnotBavurusu"/>
          <w:rFonts w:ascii="LM Roman 10" w:hAnsi="LM Roman 10"/>
          <w:sz w:val="22"/>
          <w:szCs w:val="22"/>
        </w:rPr>
        <w:footnoteRef/>
      </w:r>
      <w:r w:rsidRPr="00884D7C">
        <w:rPr>
          <w:rFonts w:ascii="LM Roman 10" w:hAnsi="LM Roman 10"/>
          <w:sz w:val="22"/>
          <w:szCs w:val="22"/>
        </w:rPr>
        <w:t xml:space="preserve"> “Normalization is a process that converts a list of words to a more uniform sequence. This is useful in preparing text for later processing” </w:t>
      </w:r>
      <w:r w:rsidRPr="00884D7C">
        <w:rPr>
          <w:rFonts w:ascii="LM Roman 10" w:hAnsi="LM Roman 10"/>
          <w:sz w:val="22"/>
          <w:szCs w:val="22"/>
        </w:rPr>
        <w:fldChar w:fldCharType="begin" w:fldLock="1"/>
      </w:r>
      <w:r w:rsidRPr="00884D7C">
        <w:rPr>
          <w:rFonts w:ascii="LM Roman 10" w:hAnsi="LM Roman 10"/>
          <w:sz w:val="22"/>
          <w:szCs w:val="22"/>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884D7C">
        <w:rPr>
          <w:rFonts w:ascii="LM Roman 10" w:hAnsi="LM Roman 10"/>
          <w:sz w:val="22"/>
          <w:szCs w:val="22"/>
        </w:rPr>
        <w:fldChar w:fldCharType="separate"/>
      </w:r>
      <w:r w:rsidRPr="00884D7C">
        <w:rPr>
          <w:rFonts w:ascii="LM Roman 10" w:hAnsi="LM Roman 10"/>
          <w:noProof/>
          <w:sz w:val="22"/>
          <w:szCs w:val="22"/>
        </w:rPr>
        <w:t>(“Understanding normalization - Natural Language Processing with Java,” 2015)</w:t>
      </w:r>
      <w:r w:rsidRPr="00884D7C">
        <w:rPr>
          <w:rFonts w:ascii="LM Roman 10" w:hAnsi="LM Roman 10"/>
          <w:sz w:val="22"/>
          <w:szCs w:val="22"/>
        </w:rPr>
        <w:fldChar w:fldCharType="end"/>
      </w:r>
    </w:p>
  </w:footnote>
  <w:footnote w:id="6">
    <w:p w14:paraId="7BF33D07" w14:textId="77777777" w:rsidR="0077774F" w:rsidRPr="00546AAB" w:rsidRDefault="0077774F" w:rsidP="00884D7C">
      <w:pPr>
        <w:pStyle w:val="DipnotMetni"/>
        <w:rPr>
          <w:rFonts w:ascii="LM Roman 10" w:hAnsi="LM Roman 10"/>
          <w:lang w:val="tr-TR"/>
        </w:rPr>
      </w:pPr>
      <w:r w:rsidRPr="00546AAB">
        <w:rPr>
          <w:rStyle w:val="DipnotBavurusu"/>
          <w:rFonts w:ascii="LM Roman 10" w:hAnsi="LM Roman 10"/>
          <w:sz w:val="22"/>
          <w:szCs w:val="18"/>
        </w:rPr>
        <w:footnoteRef/>
      </w:r>
      <w:r w:rsidRPr="00546AAB">
        <w:rPr>
          <w:rFonts w:ascii="LM Roman 10" w:hAnsi="LM Roman 10"/>
          <w:sz w:val="22"/>
          <w:szCs w:val="18"/>
        </w:rPr>
        <w:t xml:space="preserve"> https://www.careerexplorer.com/careers/information-security-analyst/</w:t>
      </w:r>
    </w:p>
  </w:footnote>
  <w:footnote w:id="7">
    <w:p w14:paraId="446128C3" w14:textId="3A2DA620" w:rsidR="0077774F" w:rsidRPr="00844D55" w:rsidRDefault="0077774F" w:rsidP="007C4C8E">
      <w:pPr>
        <w:pStyle w:val="DipnotMetni"/>
        <w:rPr>
          <w:rFonts w:ascii="LM Roman 10" w:hAnsi="LM Roman 10"/>
          <w:sz w:val="20"/>
          <w:lang w:val="tr-TR"/>
        </w:rPr>
      </w:pPr>
      <w:r w:rsidRPr="008F51F8">
        <w:rPr>
          <w:rStyle w:val="DipnotBavurusu"/>
          <w:rFonts w:ascii="LM Roman 10" w:hAnsi="LM Roman 10"/>
          <w:sz w:val="22"/>
          <w:szCs w:val="18"/>
        </w:rPr>
        <w:footnoteRef/>
      </w:r>
      <w:r w:rsidRPr="008F51F8">
        <w:rPr>
          <w:rFonts w:ascii="LM Roman 10" w:hAnsi="LM Roman 10"/>
          <w:sz w:val="22"/>
          <w:szCs w:val="18"/>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 </w:t>
      </w:r>
      <w:r w:rsidRPr="008F51F8">
        <w:rPr>
          <w:rFonts w:ascii="LM Roman 10" w:hAnsi="LM Roman 10"/>
          <w:sz w:val="22"/>
          <w:szCs w:val="18"/>
        </w:rPr>
        <w:fldChar w:fldCharType="begin" w:fldLock="1"/>
      </w:r>
      <w:r w:rsidRPr="008F51F8">
        <w:rPr>
          <w:rFonts w:ascii="LM Roman 10" w:hAnsi="LM Roman 10"/>
          <w:sz w:val="22"/>
          <w:szCs w:val="18"/>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8F51F8">
        <w:rPr>
          <w:rFonts w:ascii="LM Roman 10" w:hAnsi="LM Roman 10"/>
          <w:sz w:val="22"/>
          <w:szCs w:val="18"/>
        </w:rPr>
        <w:fldChar w:fldCharType="separate"/>
      </w:r>
      <w:r w:rsidRPr="008F51F8">
        <w:rPr>
          <w:rFonts w:ascii="LM Roman 10" w:hAnsi="LM Roman 10"/>
          <w:noProof/>
          <w:sz w:val="22"/>
          <w:szCs w:val="18"/>
        </w:rPr>
        <w:t>(“What is Named-entity recognition (NER)? - WordLift”, 2019)</w:t>
      </w:r>
      <w:r w:rsidRPr="008F51F8">
        <w:rPr>
          <w:rFonts w:ascii="LM Roman 10" w:hAnsi="LM Roman 10"/>
          <w:sz w:val="22"/>
          <w:szCs w:val="18"/>
        </w:rPr>
        <w:fldChar w:fldCharType="end"/>
      </w:r>
    </w:p>
  </w:footnote>
  <w:footnote w:id="8">
    <w:p w14:paraId="7F6E14B6" w14:textId="77777777" w:rsidR="0077774F" w:rsidRPr="00757DD2" w:rsidRDefault="0077774F" w:rsidP="009778CB">
      <w:pPr>
        <w:pStyle w:val="DipnotMetni"/>
        <w:rPr>
          <w:rFonts w:ascii="LM Roman 10" w:hAnsi="LM Roman 10"/>
          <w:sz w:val="22"/>
          <w:szCs w:val="22"/>
          <w:lang w:val="tr-TR"/>
        </w:rPr>
      </w:pPr>
      <w:r w:rsidRPr="00757DD2">
        <w:rPr>
          <w:rStyle w:val="DipnotBavurusu"/>
          <w:rFonts w:ascii="LM Roman 10" w:hAnsi="LM Roman 10"/>
          <w:sz w:val="22"/>
          <w:szCs w:val="22"/>
        </w:rPr>
        <w:footnoteRef/>
      </w:r>
      <w:r w:rsidRPr="00757DD2">
        <w:rPr>
          <w:rFonts w:ascii="LM Roman 10" w:hAnsi="LM Roman 10"/>
          <w:sz w:val="22"/>
          <w:szCs w:val="22"/>
        </w:rPr>
        <w:t xml:space="preserve"> https://voyant-tools.org/</w:t>
      </w:r>
    </w:p>
  </w:footnote>
  <w:footnote w:id="9">
    <w:p w14:paraId="6180B49A" w14:textId="77D15488" w:rsidR="0077774F" w:rsidRPr="00BD1831" w:rsidRDefault="0077774F" w:rsidP="00BD1831">
      <w:pPr>
        <w:pStyle w:val="DipnotMetni"/>
        <w:rPr>
          <w:rFonts w:ascii="LM Roman 10" w:hAnsi="LM Roman 10"/>
          <w:lang w:val="tr-TR"/>
        </w:rPr>
      </w:pPr>
      <w:r w:rsidRPr="00BD1831">
        <w:rPr>
          <w:rStyle w:val="DipnotBavurusu"/>
          <w:rFonts w:ascii="LM Roman 10" w:hAnsi="LM Roman 10"/>
          <w:sz w:val="22"/>
          <w:szCs w:val="18"/>
        </w:rPr>
        <w:footnoteRef/>
      </w:r>
      <w:r w:rsidRPr="00BD1831">
        <w:rPr>
          <w:rFonts w:ascii="LM Roman 10" w:hAnsi="LM Roman 10"/>
          <w:sz w:val="22"/>
          <w:szCs w:val="18"/>
        </w:rPr>
        <w:t xml:space="preserve"> Cirrus is a word cloud that visualizes the most common words in a corpus or document.</w:t>
      </w:r>
      <w:r>
        <w:rPr>
          <w:rFonts w:ascii="LM Roman 10" w:hAnsi="LM Roman 10"/>
          <w:sz w:val="22"/>
          <w:szCs w:val="18"/>
        </w:rPr>
        <w:t xml:space="preserve"> The </w:t>
      </w:r>
      <w:r w:rsidRPr="00F53C56">
        <w:rPr>
          <w:rFonts w:ascii="LM Roman 10" w:hAnsi="LM Roman 10"/>
          <w:sz w:val="22"/>
          <w:szCs w:val="18"/>
        </w:rPr>
        <w:t>most common terms are centered and have the largest size. As the algorithm scans the list and continues to try to draw words as close to the center of the visualization as possible, it will also include small words in spaces left by larger words that do not fit tightly.</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container-title":"voyant-tools.org","id":"ITEM-1","issued":{"date-parts":[["0"]]},"title":"Voyant Tools Help","type":"article-journal"},"uris":["http://www.mendeley.com/documents/?uuid=426cce31-d1c6-33e5-a0c8-6260618c5528"]}],"mendeley":{"formattedCitation":"(“Voyant Tools Help,” n.d.)","plainTextFormattedCitation":"(“Voyant Tools Help,” n.d.)"},"properties":{"noteIndex":0},"schema":"https://github.com/citation-style-language/schema/raw/master/csl-citation.json"}</w:instrText>
      </w:r>
      <w:r>
        <w:rPr>
          <w:rFonts w:ascii="LM Roman 10" w:hAnsi="LM Roman 10"/>
          <w:sz w:val="22"/>
          <w:szCs w:val="18"/>
        </w:rPr>
        <w:fldChar w:fldCharType="separate"/>
      </w:r>
      <w:r w:rsidRPr="00F53C56">
        <w:rPr>
          <w:rFonts w:ascii="LM Roman 10" w:hAnsi="LM Roman 10"/>
          <w:noProof/>
          <w:sz w:val="22"/>
          <w:szCs w:val="18"/>
        </w:rPr>
        <w:t>(“Voyant Tools Help”</w:t>
      </w:r>
      <w:r>
        <w:rPr>
          <w:rFonts w:ascii="LM Roman 10" w:hAnsi="LM Roman 10"/>
          <w:noProof/>
          <w:sz w:val="22"/>
          <w:szCs w:val="18"/>
        </w:rPr>
        <w:t>,</w:t>
      </w:r>
      <w:r w:rsidRPr="00F53C56">
        <w:rPr>
          <w:rFonts w:ascii="LM Roman 10" w:hAnsi="LM Roman 10"/>
          <w:noProof/>
          <w:sz w:val="22"/>
          <w:szCs w:val="18"/>
        </w:rPr>
        <w:t xml:space="preserve"> </w:t>
      </w:r>
      <w:r>
        <w:rPr>
          <w:rFonts w:ascii="LM Roman 10" w:hAnsi="LM Roman 10"/>
          <w:noProof/>
          <w:sz w:val="22"/>
          <w:szCs w:val="18"/>
        </w:rPr>
        <w:t>2019</w:t>
      </w:r>
      <w:r w:rsidRPr="00F53C56">
        <w:rPr>
          <w:rFonts w:ascii="LM Roman 10" w:hAnsi="LM Roman 10"/>
          <w:noProof/>
          <w:sz w:val="22"/>
          <w:szCs w:val="18"/>
        </w:rPr>
        <w:t>)</w:t>
      </w:r>
      <w:r>
        <w:rPr>
          <w:rFonts w:ascii="LM Roman 10" w:hAnsi="LM Roman 10"/>
          <w:sz w:val="22"/>
          <w:szCs w:val="18"/>
        </w:rPr>
        <w:fldChar w:fldCharType="end"/>
      </w:r>
    </w:p>
  </w:footnote>
  <w:footnote w:id="10">
    <w:p w14:paraId="3D1D921D" w14:textId="77777777" w:rsidR="0077774F" w:rsidRPr="00B2158E" w:rsidRDefault="0077774F" w:rsidP="009778CB">
      <w:pPr>
        <w:pStyle w:val="DipnotMetni"/>
        <w:rPr>
          <w:rFonts w:ascii="LM Roman 10" w:hAnsi="LM Roman 10"/>
          <w:lang w:val="tr-TR"/>
        </w:rPr>
      </w:pPr>
      <w:r w:rsidRPr="00B2158E">
        <w:rPr>
          <w:rStyle w:val="DipnotBavurusu"/>
          <w:rFonts w:ascii="LM Roman 10" w:hAnsi="LM Roman 10"/>
          <w:sz w:val="22"/>
          <w:szCs w:val="18"/>
        </w:rPr>
        <w:footnoteRef/>
      </w:r>
      <w:r w:rsidRPr="00B2158E">
        <w:rPr>
          <w:rFonts w:ascii="LM Roman 10" w:hAnsi="LM Roman 10"/>
          <w:sz w:val="22"/>
          <w:szCs w:val="18"/>
        </w:rPr>
        <w:t xml:space="preserve"> The A/B test is a randomized experiment with two variants, A and B. It includes the application of the statistical hypothesis test or </w:t>
      </w:r>
      <w:r>
        <w:rPr>
          <w:rFonts w:ascii="LM Roman 10" w:hAnsi="LM Roman 10"/>
          <w:sz w:val="22"/>
          <w:szCs w:val="18"/>
        </w:rPr>
        <w:t>“</w:t>
      </w:r>
      <w:r w:rsidRPr="00B2158E">
        <w:rPr>
          <w:rFonts w:ascii="LM Roman 10" w:hAnsi="LM Roman 10"/>
          <w:sz w:val="22"/>
          <w:szCs w:val="18"/>
        </w:rPr>
        <w:t>two-sample hypothesis test</w:t>
      </w:r>
      <w:r>
        <w:rPr>
          <w:rFonts w:ascii="LM Roman 10" w:hAnsi="LM Roman 10"/>
          <w:sz w:val="22"/>
          <w:szCs w:val="18"/>
        </w:rPr>
        <w:t>”</w:t>
      </w:r>
      <w:r w:rsidRPr="00B2158E">
        <w:rPr>
          <w:rFonts w:ascii="LM Roman 10" w:hAnsi="LM Roman 10"/>
          <w:sz w:val="22"/>
          <w:szCs w:val="18"/>
        </w:rPr>
        <w:t xml:space="preserve"> used in the field of statistics. The A/B test is a </w:t>
      </w:r>
      <w:r>
        <w:rPr>
          <w:rFonts w:ascii="LM Roman 10" w:hAnsi="LM Roman 10"/>
          <w:sz w:val="22"/>
          <w:szCs w:val="18"/>
        </w:rPr>
        <w:t>method</w:t>
      </w:r>
      <w:r w:rsidRPr="00B2158E">
        <w:rPr>
          <w:rFonts w:ascii="LM Roman 10" w:hAnsi="LM Roman 10"/>
          <w:sz w:val="22"/>
          <w:szCs w:val="18"/>
        </w:rPr>
        <w:t xml:space="preserve"> of comparing two versions of the same variable</w:t>
      </w:r>
      <w:r>
        <w:rPr>
          <w:rFonts w:ascii="LM Roman 10" w:hAnsi="LM Roman 10"/>
          <w:sz w:val="22"/>
          <w:szCs w:val="18"/>
        </w:rPr>
        <w:t xml:space="preserve"> </w:t>
      </w:r>
      <w:r w:rsidRPr="00B2158E">
        <w:rPr>
          <w:rFonts w:ascii="LM Roman 10" w:hAnsi="LM Roman 10"/>
          <w:sz w:val="22"/>
          <w:szCs w:val="18"/>
        </w:rPr>
        <w:t>and determining which of the two variants is mo</w:t>
      </w:r>
      <w:r>
        <w:rPr>
          <w:rFonts w:ascii="LM Roman 10" w:hAnsi="LM Roman 10"/>
          <w:sz w:val="22"/>
          <w:szCs w:val="18"/>
        </w:rPr>
        <w:t>re</w:t>
      </w:r>
      <w:r w:rsidRPr="00B2158E">
        <w:rPr>
          <w:rFonts w:ascii="LM Roman 10" w:hAnsi="LM Roman 10"/>
          <w:sz w:val="22"/>
          <w:szCs w:val="18"/>
        </w:rPr>
        <w:t xml:space="preserve"> effective.</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URL":"https://www.pardot.com/blog/abcs-ab-testing/","accessed":{"date-parts":[["2019","9","8"]]},"author":[{"dropping-particle":"","family":"Pardot","given":"","non-dropping-particle":"","parse-names":false,"suffix":""}],"id":"ITEM-1","issued":{"date-parts":[["2012"]]},"title":"The ABCs of A/B Testing | Salesforce Pardot","type":"webpage"},"uris":["http://www.mendeley.com/documents/?uuid=9f23847e-74d5-3567-adf2-f58a10e9f2a7"]}],"mendeley":{"formattedCitation":"(Pardot, 2012)","plainTextFormattedCitation":"(Pardot, 2012)","previouslyFormattedCitation":"(Pardot, 2012)"},"properties":{"noteIndex":0},"schema":"https://github.com/citation-style-language/schema/raw/master/csl-citation.json"}</w:instrText>
      </w:r>
      <w:r>
        <w:rPr>
          <w:rFonts w:ascii="LM Roman 10" w:hAnsi="LM Roman 10"/>
          <w:sz w:val="22"/>
          <w:szCs w:val="18"/>
        </w:rPr>
        <w:fldChar w:fldCharType="separate"/>
      </w:r>
      <w:r w:rsidRPr="00FA2504">
        <w:rPr>
          <w:rFonts w:ascii="LM Roman 10" w:hAnsi="LM Roman 10"/>
          <w:noProof/>
          <w:sz w:val="22"/>
          <w:szCs w:val="18"/>
        </w:rPr>
        <w:t>(Pardot, 2012)</w:t>
      </w:r>
      <w:r>
        <w:rPr>
          <w:rFonts w:ascii="LM Roman 10" w:hAnsi="LM Roman 10"/>
          <w:sz w:val="22"/>
          <w:szCs w:val="18"/>
        </w:rPr>
        <w:fldChar w:fldCharType="end"/>
      </w:r>
    </w:p>
  </w:footnote>
  <w:footnote w:id="11">
    <w:p w14:paraId="22E2F7D2" w14:textId="43876823" w:rsidR="0077774F" w:rsidRPr="007E21EE" w:rsidRDefault="0077774F" w:rsidP="004501FE">
      <w:pPr>
        <w:pStyle w:val="DipnotMetni"/>
        <w:rPr>
          <w:rFonts w:ascii="LM Roman 10" w:hAnsi="LM Roman 10"/>
          <w:sz w:val="22"/>
          <w:szCs w:val="22"/>
          <w:lang w:val="tr-TR"/>
        </w:rPr>
      </w:pPr>
      <w:r w:rsidRPr="007E21EE">
        <w:rPr>
          <w:rStyle w:val="DipnotBavurusu"/>
          <w:rFonts w:ascii="LM Roman 10" w:hAnsi="LM Roman 10"/>
          <w:sz w:val="22"/>
          <w:szCs w:val="22"/>
        </w:rPr>
        <w:footnoteRef/>
      </w:r>
      <w:r w:rsidRPr="007E21EE">
        <w:rPr>
          <w:rFonts w:ascii="LM Roman 10" w:hAnsi="LM Roman 10"/>
          <w:sz w:val="22"/>
          <w:szCs w:val="22"/>
        </w:rPr>
        <w:t xml:space="preserve"> Turkey’s official domain name servers had been under a Distributed Denial of Service attack in 2015.</w:t>
      </w:r>
    </w:p>
  </w:footnote>
  <w:footnote w:id="12">
    <w:p w14:paraId="245493D9" w14:textId="4B47FF28" w:rsidR="0077774F" w:rsidRPr="004501FE" w:rsidRDefault="0077774F" w:rsidP="007E21EE">
      <w:pPr>
        <w:pStyle w:val="DipnotMetni"/>
        <w:rPr>
          <w:lang w:val="tr-TR"/>
        </w:rPr>
      </w:pPr>
      <w:r w:rsidRPr="007E21EE">
        <w:rPr>
          <w:rStyle w:val="DipnotBavurusu"/>
          <w:rFonts w:ascii="LM Roman 10" w:hAnsi="LM Roman 10"/>
          <w:sz w:val="22"/>
          <w:szCs w:val="22"/>
        </w:rPr>
        <w:footnoteRef/>
      </w:r>
      <w:r w:rsidRPr="007E21EE">
        <w:rPr>
          <w:rFonts w:ascii="LM Roman 10" w:hAnsi="LM Roman 10"/>
          <w:sz w:val="22"/>
          <w:szCs w:val="22"/>
        </w:rPr>
        <w:t xml:space="preserve"> http://www.kemik.yildiz.edu.tr/</w:t>
      </w:r>
    </w:p>
  </w:footnote>
  <w:footnote w:id="13">
    <w:p w14:paraId="7A75CAB6" w14:textId="57CE8DB4" w:rsidR="0077774F" w:rsidRPr="003E28B1" w:rsidRDefault="0077774F" w:rsidP="003E28B1">
      <w:pPr>
        <w:pStyle w:val="DipnotMetni"/>
        <w:rPr>
          <w:rFonts w:ascii="LM Roman 10" w:hAnsi="LM Roman 10"/>
          <w:lang w:val="tr-TR"/>
        </w:rPr>
      </w:pPr>
      <w:r w:rsidRPr="003E28B1">
        <w:rPr>
          <w:rStyle w:val="DipnotBavurusu"/>
          <w:rFonts w:ascii="LM Roman 10" w:hAnsi="LM Roman 10"/>
          <w:sz w:val="22"/>
          <w:szCs w:val="18"/>
        </w:rPr>
        <w:footnoteRef/>
      </w:r>
      <w:r w:rsidRPr="003E28B1">
        <w:rPr>
          <w:rFonts w:ascii="LM Roman 10" w:hAnsi="LM Roman 10"/>
          <w:sz w:val="22"/>
          <w:szCs w:val="18"/>
        </w:rPr>
        <w:t xml:space="preserve"> Anomaly detection is a machine learning technique. In data mining, anomaly detection is the identification of rare events</w:t>
      </w:r>
      <w:r>
        <w:rPr>
          <w:rFonts w:ascii="LM Roman 10" w:hAnsi="LM Roman 10"/>
          <w:sz w:val="22"/>
          <w:szCs w:val="18"/>
        </w:rPr>
        <w:t xml:space="preserve">, </w:t>
      </w:r>
      <w:r w:rsidRPr="003E28B1">
        <w:rPr>
          <w:rFonts w:ascii="LM Roman 10" w:hAnsi="LM Roman 10"/>
          <w:sz w:val="22"/>
          <w:szCs w:val="18"/>
        </w:rPr>
        <w:t>items or observations which raise suspicions by differing significantly from most of the data. Anomalies are also referred to as outliers, novelties, noise, deviations and exceptions.</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DOI":"10.1007/978-1-4899-7993-3_80719-1","ISBN":"978-1-4899-7993-3","author":[{"dropping-particle":"","family":"Zimek","given":"Arthur","non-dropping-particle":"","parse-names":false,"suffix":""},{"dropping-particle":"","family":"Schubert","given":"Erich","non-dropping-particle":"","parse-names":false,"suffix":""}],"editor":[{"dropping-particle":"","family":"Liu","given":"Ling","non-dropping-particle":"","parse-names":false,"suffix":""},{"dropping-particle":"","family":"Özsu","given":"M Tamer","non-dropping-particle":"","parse-names":false,"suffix":""}],"id":"ITEM-1","issued":{"date-parts":[["2017"]]},"page":"1-5","publisher":"Springer New York","title":"Outlier Detection BT - Encyclopedia of Database Systems","type":"chapter"},"uris":["http://www.mendeley.com/documents/?uuid=e7ec9d5e-9f19-3f7c-a4aa-cfc91379d1ad"]}],"mendeley":{"formattedCitation":"(Zimek &amp; Schubert, 2017)","plainTextFormattedCitation":"(Zimek &amp; Schubert, 2017)","previouslyFormattedCitation":"(Zimek &amp; Schubert, 2017)"},"properties":{"noteIndex":0},"schema":"https://github.com/citation-style-language/schema/raw/master/csl-citation.json"}</w:instrText>
      </w:r>
      <w:r>
        <w:rPr>
          <w:rFonts w:ascii="LM Roman 10" w:hAnsi="LM Roman 10"/>
          <w:sz w:val="22"/>
          <w:szCs w:val="18"/>
        </w:rPr>
        <w:fldChar w:fldCharType="separate"/>
      </w:r>
      <w:r w:rsidRPr="003E28B1">
        <w:rPr>
          <w:rFonts w:ascii="LM Roman 10" w:hAnsi="LM Roman 10"/>
          <w:noProof/>
          <w:sz w:val="22"/>
          <w:szCs w:val="18"/>
        </w:rPr>
        <w:t>(Zimek &amp; Schubert, 2017)</w:t>
      </w:r>
      <w:r>
        <w:rPr>
          <w:rFonts w:ascii="LM Roman 10" w:hAnsi="LM Roman 10"/>
          <w:sz w:val="22"/>
          <w:szCs w:val="18"/>
        </w:rPr>
        <w:fldChar w:fldCharType="end"/>
      </w:r>
    </w:p>
  </w:footnote>
  <w:footnote w:id="14">
    <w:p w14:paraId="6847FE87" w14:textId="77777777" w:rsidR="0077774F" w:rsidRPr="000271BC" w:rsidRDefault="0077774F" w:rsidP="00F212D5">
      <w:pPr>
        <w:pStyle w:val="DipnotMetni"/>
        <w:rPr>
          <w:rFonts w:ascii="LM Roman 10" w:hAnsi="LM Roman 10"/>
        </w:rPr>
      </w:pPr>
      <w:r w:rsidRPr="000271BC">
        <w:rPr>
          <w:rStyle w:val="DipnotBavurusu"/>
          <w:rFonts w:ascii="LM Roman 10" w:hAnsi="LM Roman 10"/>
          <w:sz w:val="22"/>
          <w:szCs w:val="18"/>
        </w:rPr>
        <w:footnoteRef/>
      </w:r>
      <w:r w:rsidRPr="000271BC">
        <w:rPr>
          <w:rFonts w:ascii="LM Roman 10" w:hAnsi="LM Roman 10"/>
          <w:sz w:val="22"/>
          <w:szCs w:val="18"/>
        </w:rPr>
        <w:t xml:space="preserve"> The GitHub repository of the present thesis software project is available upon request.</w:t>
      </w:r>
    </w:p>
  </w:footnote>
  <w:footnote w:id="15">
    <w:p w14:paraId="4DC3EC51" w14:textId="253EC1A3" w:rsidR="0077774F" w:rsidRPr="000E10EA" w:rsidRDefault="0077774F" w:rsidP="000201F5">
      <w:pPr>
        <w:pStyle w:val="DipnotMetni"/>
        <w:rPr>
          <w:rFonts w:ascii="LM Roman 10" w:hAnsi="LM Roman 10"/>
          <w:sz w:val="22"/>
          <w:szCs w:val="22"/>
          <w:lang w:val="tr-TR"/>
        </w:rPr>
      </w:pPr>
      <w:r w:rsidRPr="000E10EA">
        <w:rPr>
          <w:rStyle w:val="DipnotBavurusu"/>
          <w:rFonts w:ascii="LM Roman 10" w:hAnsi="LM Roman 10"/>
          <w:sz w:val="22"/>
          <w:szCs w:val="22"/>
        </w:rPr>
        <w:footnoteRef/>
      </w:r>
      <w:r w:rsidRPr="000E10EA">
        <w:rPr>
          <w:rFonts w:ascii="LM Roman 10" w:hAnsi="LM Roman 10"/>
          <w:sz w:val="22"/>
          <w:szCs w:val="22"/>
        </w:rPr>
        <w:t xml:space="preserve"> These results are for limited and have demonstrative constraints. Success rate is shared just for giving an idea to readers and it is dependent external factors like time frame, cyber-attack types, Tweet number, newspaper news and so on. The success rate can increase or decrease according to these fact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EBDCE606"/>
    <w:lvl w:ilvl="0">
      <w:start w:val="1"/>
      <w:numFmt w:val="decimal"/>
      <w:pStyle w:val="Balk1"/>
      <w:lvlText w:val="%1"/>
      <w:lvlJc w:val="left"/>
      <w:pPr>
        <w:ind w:left="432" w:hanging="432"/>
      </w:pPr>
      <w:rPr>
        <w:color w:val="FFFFFF" w:themeColor="background1"/>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start w:val="1"/>
      <w:numFmt w:val="bullet"/>
      <w:lvlText w:val="o"/>
      <w:lvlJc w:val="left"/>
      <w:pPr>
        <w:ind w:left="1503" w:hanging="360"/>
      </w:pPr>
      <w:rPr>
        <w:rFonts w:ascii="Courier New" w:hAnsi="Courier New" w:cs="Courier New" w:hint="default"/>
      </w:rPr>
    </w:lvl>
    <w:lvl w:ilvl="2" w:tplc="04090005">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removePersonalInformation/>
  <w:removeDateAndTime/>
  <w:embedSystemFonts/>
  <w:mirrorMargins/>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N6gFAKB+j9stAAAA"/>
  </w:docVars>
  <w:rsids>
    <w:rsidRoot w:val="009303D9"/>
    <w:rsid w:val="000020C1"/>
    <w:rsid w:val="00002A59"/>
    <w:rsid w:val="00003842"/>
    <w:rsid w:val="000038FF"/>
    <w:rsid w:val="00004927"/>
    <w:rsid w:val="00005676"/>
    <w:rsid w:val="00006575"/>
    <w:rsid w:val="0000696A"/>
    <w:rsid w:val="0000731B"/>
    <w:rsid w:val="00007D9E"/>
    <w:rsid w:val="00011730"/>
    <w:rsid w:val="00012AE8"/>
    <w:rsid w:val="0001385F"/>
    <w:rsid w:val="000154D8"/>
    <w:rsid w:val="00015A03"/>
    <w:rsid w:val="000163CE"/>
    <w:rsid w:val="00016464"/>
    <w:rsid w:val="00016D4E"/>
    <w:rsid w:val="00020101"/>
    <w:rsid w:val="000201F5"/>
    <w:rsid w:val="00020CF0"/>
    <w:rsid w:val="0002102B"/>
    <w:rsid w:val="000213ED"/>
    <w:rsid w:val="000219C4"/>
    <w:rsid w:val="00021A24"/>
    <w:rsid w:val="00021CCB"/>
    <w:rsid w:val="00022559"/>
    <w:rsid w:val="00022F76"/>
    <w:rsid w:val="00022FE3"/>
    <w:rsid w:val="000231C7"/>
    <w:rsid w:val="000233D9"/>
    <w:rsid w:val="0002367B"/>
    <w:rsid w:val="00023C29"/>
    <w:rsid w:val="00023D2E"/>
    <w:rsid w:val="00023FA2"/>
    <w:rsid w:val="00024561"/>
    <w:rsid w:val="00024E15"/>
    <w:rsid w:val="00025593"/>
    <w:rsid w:val="00025B97"/>
    <w:rsid w:val="00025F99"/>
    <w:rsid w:val="000269B6"/>
    <w:rsid w:val="000271BC"/>
    <w:rsid w:val="0002736D"/>
    <w:rsid w:val="0003025B"/>
    <w:rsid w:val="0003059A"/>
    <w:rsid w:val="00031FA2"/>
    <w:rsid w:val="00034D50"/>
    <w:rsid w:val="0003587A"/>
    <w:rsid w:val="0003674A"/>
    <w:rsid w:val="000369FB"/>
    <w:rsid w:val="00036A37"/>
    <w:rsid w:val="00036DCB"/>
    <w:rsid w:val="0004044E"/>
    <w:rsid w:val="00040845"/>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533F"/>
    <w:rsid w:val="00076262"/>
    <w:rsid w:val="0007649D"/>
    <w:rsid w:val="000768C7"/>
    <w:rsid w:val="000809B9"/>
    <w:rsid w:val="00080EC9"/>
    <w:rsid w:val="0008220A"/>
    <w:rsid w:val="00082358"/>
    <w:rsid w:val="00082D08"/>
    <w:rsid w:val="00083A4A"/>
    <w:rsid w:val="000842C2"/>
    <w:rsid w:val="0008435F"/>
    <w:rsid w:val="00084476"/>
    <w:rsid w:val="000859FF"/>
    <w:rsid w:val="000861FB"/>
    <w:rsid w:val="00086658"/>
    <w:rsid w:val="0008683B"/>
    <w:rsid w:val="00086F85"/>
    <w:rsid w:val="000901A5"/>
    <w:rsid w:val="00090BD4"/>
    <w:rsid w:val="00091C87"/>
    <w:rsid w:val="00091E7E"/>
    <w:rsid w:val="000930DE"/>
    <w:rsid w:val="00093C38"/>
    <w:rsid w:val="0009447A"/>
    <w:rsid w:val="00094824"/>
    <w:rsid w:val="0009553B"/>
    <w:rsid w:val="000963E6"/>
    <w:rsid w:val="000968D8"/>
    <w:rsid w:val="00096D84"/>
    <w:rsid w:val="00097621"/>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4CEB"/>
    <w:rsid w:val="000B553C"/>
    <w:rsid w:val="000B5B22"/>
    <w:rsid w:val="000B5F5B"/>
    <w:rsid w:val="000B6147"/>
    <w:rsid w:val="000B61CB"/>
    <w:rsid w:val="000B6917"/>
    <w:rsid w:val="000B6F66"/>
    <w:rsid w:val="000B6FD3"/>
    <w:rsid w:val="000B747F"/>
    <w:rsid w:val="000B754B"/>
    <w:rsid w:val="000B7E6A"/>
    <w:rsid w:val="000C0386"/>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0598"/>
    <w:rsid w:val="000E10A9"/>
    <w:rsid w:val="000E10EA"/>
    <w:rsid w:val="000E3486"/>
    <w:rsid w:val="000E368A"/>
    <w:rsid w:val="000E390C"/>
    <w:rsid w:val="000E40B7"/>
    <w:rsid w:val="000E40E8"/>
    <w:rsid w:val="000E53BC"/>
    <w:rsid w:val="000E5B3F"/>
    <w:rsid w:val="000E68AE"/>
    <w:rsid w:val="000E6A41"/>
    <w:rsid w:val="000E6CD2"/>
    <w:rsid w:val="000E72E4"/>
    <w:rsid w:val="000E777D"/>
    <w:rsid w:val="000F000B"/>
    <w:rsid w:val="000F00BB"/>
    <w:rsid w:val="000F050F"/>
    <w:rsid w:val="000F1535"/>
    <w:rsid w:val="000F176F"/>
    <w:rsid w:val="000F2F7E"/>
    <w:rsid w:val="000F36CE"/>
    <w:rsid w:val="000F36D9"/>
    <w:rsid w:val="000F4274"/>
    <w:rsid w:val="000F5A76"/>
    <w:rsid w:val="000F6EA4"/>
    <w:rsid w:val="000F75E2"/>
    <w:rsid w:val="000F7A31"/>
    <w:rsid w:val="000F7ECD"/>
    <w:rsid w:val="001005AA"/>
    <w:rsid w:val="001016F6"/>
    <w:rsid w:val="00101F67"/>
    <w:rsid w:val="00103D8F"/>
    <w:rsid w:val="001052EC"/>
    <w:rsid w:val="0010553B"/>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0359"/>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37569"/>
    <w:rsid w:val="00140521"/>
    <w:rsid w:val="001414E1"/>
    <w:rsid w:val="001426FE"/>
    <w:rsid w:val="00142F4A"/>
    <w:rsid w:val="00143325"/>
    <w:rsid w:val="00144359"/>
    <w:rsid w:val="00145AF5"/>
    <w:rsid w:val="00145C85"/>
    <w:rsid w:val="0014625C"/>
    <w:rsid w:val="00147C83"/>
    <w:rsid w:val="00150C10"/>
    <w:rsid w:val="0015122B"/>
    <w:rsid w:val="00151606"/>
    <w:rsid w:val="00152AA1"/>
    <w:rsid w:val="00152D67"/>
    <w:rsid w:val="00152D9F"/>
    <w:rsid w:val="00153645"/>
    <w:rsid w:val="00153F19"/>
    <w:rsid w:val="00154FF4"/>
    <w:rsid w:val="00155C72"/>
    <w:rsid w:val="0015730C"/>
    <w:rsid w:val="001608FE"/>
    <w:rsid w:val="00160BAC"/>
    <w:rsid w:val="00161376"/>
    <w:rsid w:val="00161522"/>
    <w:rsid w:val="00161F7A"/>
    <w:rsid w:val="00162C74"/>
    <w:rsid w:val="00163BA1"/>
    <w:rsid w:val="00164385"/>
    <w:rsid w:val="001660F7"/>
    <w:rsid w:val="00166A18"/>
    <w:rsid w:val="001715A5"/>
    <w:rsid w:val="00173612"/>
    <w:rsid w:val="001737DD"/>
    <w:rsid w:val="00174219"/>
    <w:rsid w:val="00174B1A"/>
    <w:rsid w:val="00174FC9"/>
    <w:rsid w:val="00176022"/>
    <w:rsid w:val="00177C4F"/>
    <w:rsid w:val="0018027B"/>
    <w:rsid w:val="00180737"/>
    <w:rsid w:val="00181612"/>
    <w:rsid w:val="001823D3"/>
    <w:rsid w:val="00183026"/>
    <w:rsid w:val="00183521"/>
    <w:rsid w:val="00183690"/>
    <w:rsid w:val="00183851"/>
    <w:rsid w:val="001849F0"/>
    <w:rsid w:val="00184EF9"/>
    <w:rsid w:val="00185647"/>
    <w:rsid w:val="00185A7C"/>
    <w:rsid w:val="00185E88"/>
    <w:rsid w:val="00186106"/>
    <w:rsid w:val="001863BB"/>
    <w:rsid w:val="00186FD2"/>
    <w:rsid w:val="001872F7"/>
    <w:rsid w:val="00191343"/>
    <w:rsid w:val="00191F65"/>
    <w:rsid w:val="00193871"/>
    <w:rsid w:val="001939BC"/>
    <w:rsid w:val="00193F89"/>
    <w:rsid w:val="00194701"/>
    <w:rsid w:val="00195787"/>
    <w:rsid w:val="00195E87"/>
    <w:rsid w:val="00197E2F"/>
    <w:rsid w:val="001A03C7"/>
    <w:rsid w:val="001A1BA8"/>
    <w:rsid w:val="001A2B8F"/>
    <w:rsid w:val="001A2EFD"/>
    <w:rsid w:val="001A367A"/>
    <w:rsid w:val="001A54D5"/>
    <w:rsid w:val="001A6BEC"/>
    <w:rsid w:val="001A72BB"/>
    <w:rsid w:val="001A78E7"/>
    <w:rsid w:val="001B0DB4"/>
    <w:rsid w:val="001B12ED"/>
    <w:rsid w:val="001B1406"/>
    <w:rsid w:val="001B26AF"/>
    <w:rsid w:val="001B550C"/>
    <w:rsid w:val="001B5EB8"/>
    <w:rsid w:val="001B6224"/>
    <w:rsid w:val="001B67DC"/>
    <w:rsid w:val="001B72C0"/>
    <w:rsid w:val="001B78AD"/>
    <w:rsid w:val="001C0C95"/>
    <w:rsid w:val="001C372A"/>
    <w:rsid w:val="001C4212"/>
    <w:rsid w:val="001C460A"/>
    <w:rsid w:val="001C510D"/>
    <w:rsid w:val="001C5E4B"/>
    <w:rsid w:val="001C6590"/>
    <w:rsid w:val="001C6EFB"/>
    <w:rsid w:val="001C79E0"/>
    <w:rsid w:val="001C7E32"/>
    <w:rsid w:val="001C7EEB"/>
    <w:rsid w:val="001D0913"/>
    <w:rsid w:val="001D0F58"/>
    <w:rsid w:val="001D211C"/>
    <w:rsid w:val="001D2839"/>
    <w:rsid w:val="001D28D8"/>
    <w:rsid w:val="001D37FA"/>
    <w:rsid w:val="001D38D6"/>
    <w:rsid w:val="001D454B"/>
    <w:rsid w:val="001D476F"/>
    <w:rsid w:val="001D65A4"/>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0FD4"/>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3097"/>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513"/>
    <w:rsid w:val="00226B6A"/>
    <w:rsid w:val="00227701"/>
    <w:rsid w:val="00227C64"/>
    <w:rsid w:val="00230644"/>
    <w:rsid w:val="00230F3D"/>
    <w:rsid w:val="0023151E"/>
    <w:rsid w:val="002317FE"/>
    <w:rsid w:val="002319F8"/>
    <w:rsid w:val="0023205A"/>
    <w:rsid w:val="0023206C"/>
    <w:rsid w:val="00232701"/>
    <w:rsid w:val="00232733"/>
    <w:rsid w:val="002327DF"/>
    <w:rsid w:val="00233BE2"/>
    <w:rsid w:val="00233DAB"/>
    <w:rsid w:val="002356EB"/>
    <w:rsid w:val="00236C71"/>
    <w:rsid w:val="00237B2A"/>
    <w:rsid w:val="00237D18"/>
    <w:rsid w:val="002407DE"/>
    <w:rsid w:val="00240FB7"/>
    <w:rsid w:val="00241AD0"/>
    <w:rsid w:val="00243811"/>
    <w:rsid w:val="0024398D"/>
    <w:rsid w:val="00244A97"/>
    <w:rsid w:val="0024619B"/>
    <w:rsid w:val="00250142"/>
    <w:rsid w:val="002503B4"/>
    <w:rsid w:val="00250BE3"/>
    <w:rsid w:val="00251B79"/>
    <w:rsid w:val="00251C2B"/>
    <w:rsid w:val="00253064"/>
    <w:rsid w:val="002532F6"/>
    <w:rsid w:val="0025391F"/>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09E"/>
    <w:rsid w:val="002A0657"/>
    <w:rsid w:val="002A06D8"/>
    <w:rsid w:val="002A3764"/>
    <w:rsid w:val="002A4137"/>
    <w:rsid w:val="002A44DD"/>
    <w:rsid w:val="002A4676"/>
    <w:rsid w:val="002A6A77"/>
    <w:rsid w:val="002A7BC5"/>
    <w:rsid w:val="002B061F"/>
    <w:rsid w:val="002B113E"/>
    <w:rsid w:val="002B11FE"/>
    <w:rsid w:val="002B1237"/>
    <w:rsid w:val="002B1371"/>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1F9"/>
    <w:rsid w:val="002C62BA"/>
    <w:rsid w:val="002C6E95"/>
    <w:rsid w:val="002C7AAE"/>
    <w:rsid w:val="002D0B53"/>
    <w:rsid w:val="002D18BD"/>
    <w:rsid w:val="002D264A"/>
    <w:rsid w:val="002D2DD6"/>
    <w:rsid w:val="002D3C0A"/>
    <w:rsid w:val="002D45C3"/>
    <w:rsid w:val="002D5A33"/>
    <w:rsid w:val="002D5D93"/>
    <w:rsid w:val="002D6308"/>
    <w:rsid w:val="002D6693"/>
    <w:rsid w:val="002D6F24"/>
    <w:rsid w:val="002D79FA"/>
    <w:rsid w:val="002E2ACD"/>
    <w:rsid w:val="002E2C68"/>
    <w:rsid w:val="002E3350"/>
    <w:rsid w:val="002E40BB"/>
    <w:rsid w:val="002E42D8"/>
    <w:rsid w:val="002E5DCF"/>
    <w:rsid w:val="002E62D5"/>
    <w:rsid w:val="002E6AAA"/>
    <w:rsid w:val="002E7876"/>
    <w:rsid w:val="002F01AE"/>
    <w:rsid w:val="002F1FBC"/>
    <w:rsid w:val="002F2D5D"/>
    <w:rsid w:val="002F3FAD"/>
    <w:rsid w:val="002F645D"/>
    <w:rsid w:val="002F687F"/>
    <w:rsid w:val="002F78A6"/>
    <w:rsid w:val="00300C1B"/>
    <w:rsid w:val="00300C45"/>
    <w:rsid w:val="00301120"/>
    <w:rsid w:val="003026F3"/>
    <w:rsid w:val="003032FD"/>
    <w:rsid w:val="00304395"/>
    <w:rsid w:val="003043F4"/>
    <w:rsid w:val="00304672"/>
    <w:rsid w:val="00304C39"/>
    <w:rsid w:val="00304F05"/>
    <w:rsid w:val="00305313"/>
    <w:rsid w:val="0030536C"/>
    <w:rsid w:val="00305E48"/>
    <w:rsid w:val="00306285"/>
    <w:rsid w:val="00310407"/>
    <w:rsid w:val="00310A0E"/>
    <w:rsid w:val="00310A91"/>
    <w:rsid w:val="00312748"/>
    <w:rsid w:val="00312A42"/>
    <w:rsid w:val="00312DC7"/>
    <w:rsid w:val="003130BD"/>
    <w:rsid w:val="00314396"/>
    <w:rsid w:val="00314B4C"/>
    <w:rsid w:val="00314B7B"/>
    <w:rsid w:val="0031515E"/>
    <w:rsid w:val="003151CC"/>
    <w:rsid w:val="00316724"/>
    <w:rsid w:val="0031699B"/>
    <w:rsid w:val="00316E6A"/>
    <w:rsid w:val="00317F3C"/>
    <w:rsid w:val="003205AF"/>
    <w:rsid w:val="003216C1"/>
    <w:rsid w:val="00321EBC"/>
    <w:rsid w:val="00321F41"/>
    <w:rsid w:val="00322036"/>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2FA"/>
    <w:rsid w:val="0034241B"/>
    <w:rsid w:val="00343180"/>
    <w:rsid w:val="00343E79"/>
    <w:rsid w:val="00344669"/>
    <w:rsid w:val="00344DB2"/>
    <w:rsid w:val="00345592"/>
    <w:rsid w:val="00351E93"/>
    <w:rsid w:val="003525AB"/>
    <w:rsid w:val="003525F6"/>
    <w:rsid w:val="003527F8"/>
    <w:rsid w:val="00352BD9"/>
    <w:rsid w:val="00353303"/>
    <w:rsid w:val="0035359F"/>
    <w:rsid w:val="0035362A"/>
    <w:rsid w:val="00354550"/>
    <w:rsid w:val="00354CD0"/>
    <w:rsid w:val="003552EB"/>
    <w:rsid w:val="003555B1"/>
    <w:rsid w:val="003566FF"/>
    <w:rsid w:val="00361B62"/>
    <w:rsid w:val="00361F25"/>
    <w:rsid w:val="00362A81"/>
    <w:rsid w:val="00364388"/>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9FD"/>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6577"/>
    <w:rsid w:val="003874C3"/>
    <w:rsid w:val="00387E10"/>
    <w:rsid w:val="00390C78"/>
    <w:rsid w:val="0039163A"/>
    <w:rsid w:val="00391D36"/>
    <w:rsid w:val="00392EFF"/>
    <w:rsid w:val="00393EA9"/>
    <w:rsid w:val="00395445"/>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AF2"/>
    <w:rsid w:val="003A6CBE"/>
    <w:rsid w:val="003B0FD0"/>
    <w:rsid w:val="003B2596"/>
    <w:rsid w:val="003B2EA9"/>
    <w:rsid w:val="003B3681"/>
    <w:rsid w:val="003B4FFE"/>
    <w:rsid w:val="003B5411"/>
    <w:rsid w:val="003B5DAA"/>
    <w:rsid w:val="003B6653"/>
    <w:rsid w:val="003B785D"/>
    <w:rsid w:val="003B78ED"/>
    <w:rsid w:val="003C004F"/>
    <w:rsid w:val="003C00A8"/>
    <w:rsid w:val="003C11FE"/>
    <w:rsid w:val="003C1ABA"/>
    <w:rsid w:val="003C2D55"/>
    <w:rsid w:val="003C38B5"/>
    <w:rsid w:val="003C4AAD"/>
    <w:rsid w:val="003C4E4C"/>
    <w:rsid w:val="003C509F"/>
    <w:rsid w:val="003C531E"/>
    <w:rsid w:val="003C55B4"/>
    <w:rsid w:val="003C5850"/>
    <w:rsid w:val="003C5A21"/>
    <w:rsid w:val="003C6A0C"/>
    <w:rsid w:val="003C7AD6"/>
    <w:rsid w:val="003C7CE6"/>
    <w:rsid w:val="003C7E81"/>
    <w:rsid w:val="003D0066"/>
    <w:rsid w:val="003D078B"/>
    <w:rsid w:val="003D1620"/>
    <w:rsid w:val="003D33F8"/>
    <w:rsid w:val="003D70AF"/>
    <w:rsid w:val="003D7D57"/>
    <w:rsid w:val="003E08FD"/>
    <w:rsid w:val="003E13D1"/>
    <w:rsid w:val="003E25A3"/>
    <w:rsid w:val="003E28B1"/>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0A94"/>
    <w:rsid w:val="00401399"/>
    <w:rsid w:val="00401912"/>
    <w:rsid w:val="004019FA"/>
    <w:rsid w:val="00402F80"/>
    <w:rsid w:val="00402FC0"/>
    <w:rsid w:val="00404E6C"/>
    <w:rsid w:val="00404F79"/>
    <w:rsid w:val="004057EB"/>
    <w:rsid w:val="00405CF6"/>
    <w:rsid w:val="0040644F"/>
    <w:rsid w:val="00406B9F"/>
    <w:rsid w:val="00411DE7"/>
    <w:rsid w:val="0041211C"/>
    <w:rsid w:val="0041289E"/>
    <w:rsid w:val="00415392"/>
    <w:rsid w:val="004163BA"/>
    <w:rsid w:val="0041664A"/>
    <w:rsid w:val="0041726E"/>
    <w:rsid w:val="0042075F"/>
    <w:rsid w:val="00420A57"/>
    <w:rsid w:val="00420D82"/>
    <w:rsid w:val="00421432"/>
    <w:rsid w:val="00421B47"/>
    <w:rsid w:val="004222F7"/>
    <w:rsid w:val="0042289B"/>
    <w:rsid w:val="00422F62"/>
    <w:rsid w:val="00423167"/>
    <w:rsid w:val="00423F37"/>
    <w:rsid w:val="0042421A"/>
    <w:rsid w:val="00424961"/>
    <w:rsid w:val="00424A3F"/>
    <w:rsid w:val="00427803"/>
    <w:rsid w:val="004308DB"/>
    <w:rsid w:val="00433144"/>
    <w:rsid w:val="004331FB"/>
    <w:rsid w:val="00434A8B"/>
    <w:rsid w:val="00434BFD"/>
    <w:rsid w:val="00435679"/>
    <w:rsid w:val="004362AB"/>
    <w:rsid w:val="004365C7"/>
    <w:rsid w:val="00436DFD"/>
    <w:rsid w:val="00437FCC"/>
    <w:rsid w:val="00440633"/>
    <w:rsid w:val="00441446"/>
    <w:rsid w:val="004423C0"/>
    <w:rsid w:val="00443B60"/>
    <w:rsid w:val="00444E5E"/>
    <w:rsid w:val="00445219"/>
    <w:rsid w:val="004454F8"/>
    <w:rsid w:val="0044677F"/>
    <w:rsid w:val="00446C58"/>
    <w:rsid w:val="004473F1"/>
    <w:rsid w:val="00447680"/>
    <w:rsid w:val="00447B58"/>
    <w:rsid w:val="004501FE"/>
    <w:rsid w:val="00450B44"/>
    <w:rsid w:val="00451C91"/>
    <w:rsid w:val="00452656"/>
    <w:rsid w:val="00452FDC"/>
    <w:rsid w:val="004545C1"/>
    <w:rsid w:val="004546F0"/>
    <w:rsid w:val="00455DE0"/>
    <w:rsid w:val="00456094"/>
    <w:rsid w:val="00456220"/>
    <w:rsid w:val="00456E51"/>
    <w:rsid w:val="00457190"/>
    <w:rsid w:val="004574B0"/>
    <w:rsid w:val="00460229"/>
    <w:rsid w:val="004609AC"/>
    <w:rsid w:val="00460D75"/>
    <w:rsid w:val="004619B0"/>
    <w:rsid w:val="00461B47"/>
    <w:rsid w:val="00462EDF"/>
    <w:rsid w:val="00463212"/>
    <w:rsid w:val="004642FB"/>
    <w:rsid w:val="0046489A"/>
    <w:rsid w:val="004650B6"/>
    <w:rsid w:val="00465228"/>
    <w:rsid w:val="0046587C"/>
    <w:rsid w:val="00466164"/>
    <w:rsid w:val="00466F5B"/>
    <w:rsid w:val="0047059A"/>
    <w:rsid w:val="00470EA9"/>
    <w:rsid w:val="0047290D"/>
    <w:rsid w:val="00472C90"/>
    <w:rsid w:val="00473216"/>
    <w:rsid w:val="00474000"/>
    <w:rsid w:val="00474F9F"/>
    <w:rsid w:val="00475417"/>
    <w:rsid w:val="00480138"/>
    <w:rsid w:val="004804AD"/>
    <w:rsid w:val="004805E0"/>
    <w:rsid w:val="00481A69"/>
    <w:rsid w:val="00481ADA"/>
    <w:rsid w:val="004827E0"/>
    <w:rsid w:val="00483AFC"/>
    <w:rsid w:val="00483FBF"/>
    <w:rsid w:val="004844BB"/>
    <w:rsid w:val="00484BDD"/>
    <w:rsid w:val="00484FB8"/>
    <w:rsid w:val="00485181"/>
    <w:rsid w:val="00485470"/>
    <w:rsid w:val="00485F31"/>
    <w:rsid w:val="00486AE1"/>
    <w:rsid w:val="004870D8"/>
    <w:rsid w:val="0049045F"/>
    <w:rsid w:val="004908BD"/>
    <w:rsid w:val="00490915"/>
    <w:rsid w:val="00490A1C"/>
    <w:rsid w:val="00490F44"/>
    <w:rsid w:val="004913E2"/>
    <w:rsid w:val="00492778"/>
    <w:rsid w:val="004927C3"/>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302A"/>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B6EC9"/>
    <w:rsid w:val="004C0100"/>
    <w:rsid w:val="004C06A0"/>
    <w:rsid w:val="004C0BE3"/>
    <w:rsid w:val="004C2065"/>
    <w:rsid w:val="004C4306"/>
    <w:rsid w:val="004C4307"/>
    <w:rsid w:val="004C5EBB"/>
    <w:rsid w:val="004C6563"/>
    <w:rsid w:val="004C7007"/>
    <w:rsid w:val="004C75D5"/>
    <w:rsid w:val="004C7FF1"/>
    <w:rsid w:val="004D0912"/>
    <w:rsid w:val="004D0D5D"/>
    <w:rsid w:val="004D0D9F"/>
    <w:rsid w:val="004D12A7"/>
    <w:rsid w:val="004D1C4A"/>
    <w:rsid w:val="004D1FCF"/>
    <w:rsid w:val="004D31BF"/>
    <w:rsid w:val="004D420B"/>
    <w:rsid w:val="004D462F"/>
    <w:rsid w:val="004D50F9"/>
    <w:rsid w:val="004D5C72"/>
    <w:rsid w:val="004D5D81"/>
    <w:rsid w:val="004D6270"/>
    <w:rsid w:val="004D6AE1"/>
    <w:rsid w:val="004D72B5"/>
    <w:rsid w:val="004D785D"/>
    <w:rsid w:val="004D78DE"/>
    <w:rsid w:val="004E0634"/>
    <w:rsid w:val="004E1B5C"/>
    <w:rsid w:val="004E2714"/>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B4"/>
    <w:rsid w:val="005062FD"/>
    <w:rsid w:val="00506BFB"/>
    <w:rsid w:val="00506D44"/>
    <w:rsid w:val="005111F0"/>
    <w:rsid w:val="00512ABE"/>
    <w:rsid w:val="00513CAB"/>
    <w:rsid w:val="00513D16"/>
    <w:rsid w:val="00514BCD"/>
    <w:rsid w:val="00515AB1"/>
    <w:rsid w:val="00516439"/>
    <w:rsid w:val="00516632"/>
    <w:rsid w:val="00517737"/>
    <w:rsid w:val="00520096"/>
    <w:rsid w:val="005207A3"/>
    <w:rsid w:val="00520CA7"/>
    <w:rsid w:val="00521349"/>
    <w:rsid w:val="005217A2"/>
    <w:rsid w:val="005226AE"/>
    <w:rsid w:val="00522825"/>
    <w:rsid w:val="005229EB"/>
    <w:rsid w:val="0052340D"/>
    <w:rsid w:val="00523650"/>
    <w:rsid w:val="0052738F"/>
    <w:rsid w:val="005274A4"/>
    <w:rsid w:val="005304B1"/>
    <w:rsid w:val="00531C30"/>
    <w:rsid w:val="00532365"/>
    <w:rsid w:val="005326E9"/>
    <w:rsid w:val="005326F5"/>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AAB"/>
    <w:rsid w:val="00546C72"/>
    <w:rsid w:val="00546FEC"/>
    <w:rsid w:val="0054702A"/>
    <w:rsid w:val="00550854"/>
    <w:rsid w:val="005514F4"/>
    <w:rsid w:val="005515DE"/>
    <w:rsid w:val="00551B7F"/>
    <w:rsid w:val="005525C2"/>
    <w:rsid w:val="00553265"/>
    <w:rsid w:val="00553351"/>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0FBE"/>
    <w:rsid w:val="00571C81"/>
    <w:rsid w:val="00572061"/>
    <w:rsid w:val="00572920"/>
    <w:rsid w:val="00572C4D"/>
    <w:rsid w:val="00572FA4"/>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5CF3"/>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375"/>
    <w:rsid w:val="005974B9"/>
    <w:rsid w:val="005975E1"/>
    <w:rsid w:val="00597BCB"/>
    <w:rsid w:val="005A1A1B"/>
    <w:rsid w:val="005A2521"/>
    <w:rsid w:val="005A27B5"/>
    <w:rsid w:val="005A2AA2"/>
    <w:rsid w:val="005A3057"/>
    <w:rsid w:val="005A65D7"/>
    <w:rsid w:val="005A6DBB"/>
    <w:rsid w:val="005A79C2"/>
    <w:rsid w:val="005B0344"/>
    <w:rsid w:val="005B05C3"/>
    <w:rsid w:val="005B17F7"/>
    <w:rsid w:val="005B1F93"/>
    <w:rsid w:val="005B219E"/>
    <w:rsid w:val="005B2574"/>
    <w:rsid w:val="005B345A"/>
    <w:rsid w:val="005B372A"/>
    <w:rsid w:val="005B37EA"/>
    <w:rsid w:val="005B392E"/>
    <w:rsid w:val="005B399D"/>
    <w:rsid w:val="005B4916"/>
    <w:rsid w:val="005B4AB8"/>
    <w:rsid w:val="005B50AD"/>
    <w:rsid w:val="005B520E"/>
    <w:rsid w:val="005B605A"/>
    <w:rsid w:val="005B6738"/>
    <w:rsid w:val="005B67AA"/>
    <w:rsid w:val="005B6B8B"/>
    <w:rsid w:val="005B7207"/>
    <w:rsid w:val="005B7B39"/>
    <w:rsid w:val="005C1DAF"/>
    <w:rsid w:val="005C2552"/>
    <w:rsid w:val="005C3F2F"/>
    <w:rsid w:val="005C4037"/>
    <w:rsid w:val="005D06A6"/>
    <w:rsid w:val="005D0E79"/>
    <w:rsid w:val="005D113E"/>
    <w:rsid w:val="005D1787"/>
    <w:rsid w:val="005D1DC5"/>
    <w:rsid w:val="005D3135"/>
    <w:rsid w:val="005D3303"/>
    <w:rsid w:val="005D37A1"/>
    <w:rsid w:val="005D3E36"/>
    <w:rsid w:val="005D4438"/>
    <w:rsid w:val="005D476B"/>
    <w:rsid w:val="005D5DE6"/>
    <w:rsid w:val="005D5F3C"/>
    <w:rsid w:val="005D7F8A"/>
    <w:rsid w:val="005E1C3F"/>
    <w:rsid w:val="005E2800"/>
    <w:rsid w:val="005E3323"/>
    <w:rsid w:val="005E3723"/>
    <w:rsid w:val="005E49FC"/>
    <w:rsid w:val="005E4DCD"/>
    <w:rsid w:val="005E531B"/>
    <w:rsid w:val="005E5F03"/>
    <w:rsid w:val="005E68CA"/>
    <w:rsid w:val="005E6966"/>
    <w:rsid w:val="005E6A06"/>
    <w:rsid w:val="005E7B8D"/>
    <w:rsid w:val="005F2969"/>
    <w:rsid w:val="005F3298"/>
    <w:rsid w:val="005F395B"/>
    <w:rsid w:val="005F3CD5"/>
    <w:rsid w:val="005F3E24"/>
    <w:rsid w:val="005F49A3"/>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0AEE"/>
    <w:rsid w:val="00611870"/>
    <w:rsid w:val="00611B30"/>
    <w:rsid w:val="0061233D"/>
    <w:rsid w:val="006127F6"/>
    <w:rsid w:val="00614437"/>
    <w:rsid w:val="0061523F"/>
    <w:rsid w:val="006177C1"/>
    <w:rsid w:val="00621211"/>
    <w:rsid w:val="0062246F"/>
    <w:rsid w:val="00622D3A"/>
    <w:rsid w:val="006236E8"/>
    <w:rsid w:val="006243CE"/>
    <w:rsid w:val="0062462E"/>
    <w:rsid w:val="00624D6C"/>
    <w:rsid w:val="00625228"/>
    <w:rsid w:val="00626240"/>
    <w:rsid w:val="00630C99"/>
    <w:rsid w:val="00630DD3"/>
    <w:rsid w:val="00634089"/>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9E3"/>
    <w:rsid w:val="00654A4B"/>
    <w:rsid w:val="00654F7F"/>
    <w:rsid w:val="006558D9"/>
    <w:rsid w:val="00655F18"/>
    <w:rsid w:val="00656C92"/>
    <w:rsid w:val="00656FCD"/>
    <w:rsid w:val="006571AC"/>
    <w:rsid w:val="00660155"/>
    <w:rsid w:val="00660960"/>
    <w:rsid w:val="006609C9"/>
    <w:rsid w:val="00661580"/>
    <w:rsid w:val="006627A6"/>
    <w:rsid w:val="00663EB8"/>
    <w:rsid w:val="0066413D"/>
    <w:rsid w:val="00664ACD"/>
    <w:rsid w:val="006650A1"/>
    <w:rsid w:val="006651EA"/>
    <w:rsid w:val="00665D7C"/>
    <w:rsid w:val="00667289"/>
    <w:rsid w:val="006674B0"/>
    <w:rsid w:val="00667618"/>
    <w:rsid w:val="00667D67"/>
    <w:rsid w:val="0067032C"/>
    <w:rsid w:val="00670434"/>
    <w:rsid w:val="00670D55"/>
    <w:rsid w:val="0067101D"/>
    <w:rsid w:val="00672BF5"/>
    <w:rsid w:val="006732A0"/>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773"/>
    <w:rsid w:val="00690EBD"/>
    <w:rsid w:val="00691054"/>
    <w:rsid w:val="00691BA7"/>
    <w:rsid w:val="006939B5"/>
    <w:rsid w:val="00693B31"/>
    <w:rsid w:val="006941EF"/>
    <w:rsid w:val="006944F4"/>
    <w:rsid w:val="006950E8"/>
    <w:rsid w:val="006959BA"/>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B3E"/>
    <w:rsid w:val="006B3CFF"/>
    <w:rsid w:val="006B4082"/>
    <w:rsid w:val="006B4B3F"/>
    <w:rsid w:val="006B505E"/>
    <w:rsid w:val="006B51CE"/>
    <w:rsid w:val="006B55CC"/>
    <w:rsid w:val="006B61CD"/>
    <w:rsid w:val="006C00F1"/>
    <w:rsid w:val="006C0A98"/>
    <w:rsid w:val="006C16EA"/>
    <w:rsid w:val="006C1BF9"/>
    <w:rsid w:val="006C2F93"/>
    <w:rsid w:val="006C390F"/>
    <w:rsid w:val="006C3960"/>
    <w:rsid w:val="006C39E2"/>
    <w:rsid w:val="006C5080"/>
    <w:rsid w:val="006C523D"/>
    <w:rsid w:val="006C5911"/>
    <w:rsid w:val="006C5BE9"/>
    <w:rsid w:val="006C5CA8"/>
    <w:rsid w:val="006C66EC"/>
    <w:rsid w:val="006C67F5"/>
    <w:rsid w:val="006C7A0F"/>
    <w:rsid w:val="006C7BFA"/>
    <w:rsid w:val="006D078F"/>
    <w:rsid w:val="006D2093"/>
    <w:rsid w:val="006D2481"/>
    <w:rsid w:val="006D2AEE"/>
    <w:rsid w:val="006D2B6C"/>
    <w:rsid w:val="006D2C6E"/>
    <w:rsid w:val="006D5533"/>
    <w:rsid w:val="006D6947"/>
    <w:rsid w:val="006D6BA1"/>
    <w:rsid w:val="006D6D5F"/>
    <w:rsid w:val="006D76F2"/>
    <w:rsid w:val="006E09BD"/>
    <w:rsid w:val="006E0CA6"/>
    <w:rsid w:val="006E2A7C"/>
    <w:rsid w:val="006E3460"/>
    <w:rsid w:val="006E4730"/>
    <w:rsid w:val="006E597C"/>
    <w:rsid w:val="006E645C"/>
    <w:rsid w:val="006F0209"/>
    <w:rsid w:val="006F1127"/>
    <w:rsid w:val="006F2591"/>
    <w:rsid w:val="006F2976"/>
    <w:rsid w:val="006F2C12"/>
    <w:rsid w:val="006F34C7"/>
    <w:rsid w:val="006F4DC0"/>
    <w:rsid w:val="006F4E61"/>
    <w:rsid w:val="006F4FB1"/>
    <w:rsid w:val="006F6275"/>
    <w:rsid w:val="006F629A"/>
    <w:rsid w:val="006F6396"/>
    <w:rsid w:val="006F7AA4"/>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6CEA"/>
    <w:rsid w:val="007175A0"/>
    <w:rsid w:val="007177DA"/>
    <w:rsid w:val="00717CFA"/>
    <w:rsid w:val="0072137F"/>
    <w:rsid w:val="007225C6"/>
    <w:rsid w:val="00722C70"/>
    <w:rsid w:val="00723604"/>
    <w:rsid w:val="00724ECE"/>
    <w:rsid w:val="00725FF5"/>
    <w:rsid w:val="007263C3"/>
    <w:rsid w:val="00726669"/>
    <w:rsid w:val="00731986"/>
    <w:rsid w:val="00731B1F"/>
    <w:rsid w:val="00732376"/>
    <w:rsid w:val="00732724"/>
    <w:rsid w:val="00732834"/>
    <w:rsid w:val="007339C7"/>
    <w:rsid w:val="00733A67"/>
    <w:rsid w:val="00733B36"/>
    <w:rsid w:val="00734181"/>
    <w:rsid w:val="00734A53"/>
    <w:rsid w:val="00735A16"/>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2FCF"/>
    <w:rsid w:val="00743071"/>
    <w:rsid w:val="0074404A"/>
    <w:rsid w:val="007442B8"/>
    <w:rsid w:val="00744578"/>
    <w:rsid w:val="007449B3"/>
    <w:rsid w:val="007456A1"/>
    <w:rsid w:val="007457EE"/>
    <w:rsid w:val="00745A92"/>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57DD2"/>
    <w:rsid w:val="00760EEC"/>
    <w:rsid w:val="007622FE"/>
    <w:rsid w:val="007625C6"/>
    <w:rsid w:val="007627CF"/>
    <w:rsid w:val="00762EB3"/>
    <w:rsid w:val="007630C0"/>
    <w:rsid w:val="007643AE"/>
    <w:rsid w:val="00764E65"/>
    <w:rsid w:val="0076500A"/>
    <w:rsid w:val="00765FC7"/>
    <w:rsid w:val="007664A2"/>
    <w:rsid w:val="0076774B"/>
    <w:rsid w:val="00767834"/>
    <w:rsid w:val="00770825"/>
    <w:rsid w:val="00770D07"/>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7774F"/>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35A3"/>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175"/>
    <w:rsid w:val="007C43DC"/>
    <w:rsid w:val="007C453B"/>
    <w:rsid w:val="007C488C"/>
    <w:rsid w:val="007C4AE5"/>
    <w:rsid w:val="007C4C8E"/>
    <w:rsid w:val="007C618F"/>
    <w:rsid w:val="007C6397"/>
    <w:rsid w:val="007C6441"/>
    <w:rsid w:val="007C66CC"/>
    <w:rsid w:val="007D1B95"/>
    <w:rsid w:val="007D217F"/>
    <w:rsid w:val="007D2B45"/>
    <w:rsid w:val="007D2C72"/>
    <w:rsid w:val="007D3A4D"/>
    <w:rsid w:val="007D4531"/>
    <w:rsid w:val="007D51F9"/>
    <w:rsid w:val="007D6E74"/>
    <w:rsid w:val="007D720E"/>
    <w:rsid w:val="007D7F45"/>
    <w:rsid w:val="007E03BA"/>
    <w:rsid w:val="007E1356"/>
    <w:rsid w:val="007E1CF6"/>
    <w:rsid w:val="007E21EE"/>
    <w:rsid w:val="007E2A39"/>
    <w:rsid w:val="007E3CA1"/>
    <w:rsid w:val="007E4E30"/>
    <w:rsid w:val="007E4F46"/>
    <w:rsid w:val="007E54CB"/>
    <w:rsid w:val="007E60F8"/>
    <w:rsid w:val="007E6958"/>
    <w:rsid w:val="007E6B39"/>
    <w:rsid w:val="007E735E"/>
    <w:rsid w:val="007E7697"/>
    <w:rsid w:val="007F0DFE"/>
    <w:rsid w:val="007F1D73"/>
    <w:rsid w:val="007F1F99"/>
    <w:rsid w:val="007F3FCF"/>
    <w:rsid w:val="007F4097"/>
    <w:rsid w:val="007F42A8"/>
    <w:rsid w:val="007F53DA"/>
    <w:rsid w:val="007F5716"/>
    <w:rsid w:val="007F59B6"/>
    <w:rsid w:val="007F67BE"/>
    <w:rsid w:val="007F6C47"/>
    <w:rsid w:val="007F70AE"/>
    <w:rsid w:val="007F768F"/>
    <w:rsid w:val="007F7BC8"/>
    <w:rsid w:val="00800040"/>
    <w:rsid w:val="0080105F"/>
    <w:rsid w:val="008018CF"/>
    <w:rsid w:val="00801A71"/>
    <w:rsid w:val="008025F2"/>
    <w:rsid w:val="00803A6C"/>
    <w:rsid w:val="00804F5A"/>
    <w:rsid w:val="00805071"/>
    <w:rsid w:val="00805CD3"/>
    <w:rsid w:val="00807655"/>
    <w:rsid w:val="0080791D"/>
    <w:rsid w:val="00807C72"/>
    <w:rsid w:val="00810938"/>
    <w:rsid w:val="00810D2E"/>
    <w:rsid w:val="00810FC1"/>
    <w:rsid w:val="00812319"/>
    <w:rsid w:val="00813EEC"/>
    <w:rsid w:val="00814532"/>
    <w:rsid w:val="00814651"/>
    <w:rsid w:val="00814818"/>
    <w:rsid w:val="008152DE"/>
    <w:rsid w:val="008159DC"/>
    <w:rsid w:val="00816781"/>
    <w:rsid w:val="00816DAB"/>
    <w:rsid w:val="0081729B"/>
    <w:rsid w:val="00821287"/>
    <w:rsid w:val="00821A93"/>
    <w:rsid w:val="00821F99"/>
    <w:rsid w:val="00823327"/>
    <w:rsid w:val="00823A66"/>
    <w:rsid w:val="00824994"/>
    <w:rsid w:val="0082594A"/>
    <w:rsid w:val="0082691B"/>
    <w:rsid w:val="00826C4F"/>
    <w:rsid w:val="008276EE"/>
    <w:rsid w:val="0083040B"/>
    <w:rsid w:val="008309E2"/>
    <w:rsid w:val="00830FCE"/>
    <w:rsid w:val="00832C0E"/>
    <w:rsid w:val="00832FD6"/>
    <w:rsid w:val="00833CB2"/>
    <w:rsid w:val="008356AA"/>
    <w:rsid w:val="00837D74"/>
    <w:rsid w:val="00840616"/>
    <w:rsid w:val="008425FC"/>
    <w:rsid w:val="00843554"/>
    <w:rsid w:val="00844D55"/>
    <w:rsid w:val="00844E96"/>
    <w:rsid w:val="008457A3"/>
    <w:rsid w:val="0084694F"/>
    <w:rsid w:val="0084725C"/>
    <w:rsid w:val="008476DD"/>
    <w:rsid w:val="00847A8B"/>
    <w:rsid w:val="00850967"/>
    <w:rsid w:val="00851EB9"/>
    <w:rsid w:val="00855484"/>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5183"/>
    <w:rsid w:val="0087644E"/>
    <w:rsid w:val="00876648"/>
    <w:rsid w:val="0087739F"/>
    <w:rsid w:val="00877BDF"/>
    <w:rsid w:val="00881294"/>
    <w:rsid w:val="00882EBD"/>
    <w:rsid w:val="00884D7C"/>
    <w:rsid w:val="00885B3F"/>
    <w:rsid w:val="008861A5"/>
    <w:rsid w:val="0088678A"/>
    <w:rsid w:val="0089042D"/>
    <w:rsid w:val="00890754"/>
    <w:rsid w:val="008913E5"/>
    <w:rsid w:val="008922D4"/>
    <w:rsid w:val="00893D28"/>
    <w:rsid w:val="0089497C"/>
    <w:rsid w:val="00894C74"/>
    <w:rsid w:val="00895252"/>
    <w:rsid w:val="00895E2B"/>
    <w:rsid w:val="00896DB2"/>
    <w:rsid w:val="00897AC0"/>
    <w:rsid w:val="008A027D"/>
    <w:rsid w:val="008A127B"/>
    <w:rsid w:val="008A1F5B"/>
    <w:rsid w:val="008A2646"/>
    <w:rsid w:val="008A2C7D"/>
    <w:rsid w:val="008A3617"/>
    <w:rsid w:val="008A376C"/>
    <w:rsid w:val="008A39EE"/>
    <w:rsid w:val="008A3B25"/>
    <w:rsid w:val="008A3C47"/>
    <w:rsid w:val="008A4A98"/>
    <w:rsid w:val="008A4C1D"/>
    <w:rsid w:val="008A72EB"/>
    <w:rsid w:val="008A7B7D"/>
    <w:rsid w:val="008B0ABC"/>
    <w:rsid w:val="008B0FB9"/>
    <w:rsid w:val="008B19D5"/>
    <w:rsid w:val="008B28EE"/>
    <w:rsid w:val="008B3155"/>
    <w:rsid w:val="008B4276"/>
    <w:rsid w:val="008B4DFF"/>
    <w:rsid w:val="008B4EBA"/>
    <w:rsid w:val="008B5058"/>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3E72"/>
    <w:rsid w:val="008D442D"/>
    <w:rsid w:val="008D4CEA"/>
    <w:rsid w:val="008D5718"/>
    <w:rsid w:val="008E0FDA"/>
    <w:rsid w:val="008E1D02"/>
    <w:rsid w:val="008E210E"/>
    <w:rsid w:val="008E22F8"/>
    <w:rsid w:val="008E257F"/>
    <w:rsid w:val="008E27FA"/>
    <w:rsid w:val="008E3C35"/>
    <w:rsid w:val="008E4D3C"/>
    <w:rsid w:val="008E6FA0"/>
    <w:rsid w:val="008E7B9D"/>
    <w:rsid w:val="008E7CFB"/>
    <w:rsid w:val="008F135A"/>
    <w:rsid w:val="008F17EF"/>
    <w:rsid w:val="008F1BA2"/>
    <w:rsid w:val="008F29D1"/>
    <w:rsid w:val="008F35FE"/>
    <w:rsid w:val="008F454D"/>
    <w:rsid w:val="008F4E91"/>
    <w:rsid w:val="008F506E"/>
    <w:rsid w:val="008F51F8"/>
    <w:rsid w:val="008F69A9"/>
    <w:rsid w:val="008F7432"/>
    <w:rsid w:val="008F7A44"/>
    <w:rsid w:val="00900DC5"/>
    <w:rsid w:val="0090129B"/>
    <w:rsid w:val="009025FB"/>
    <w:rsid w:val="00902A49"/>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29BF"/>
    <w:rsid w:val="00923109"/>
    <w:rsid w:val="0092318C"/>
    <w:rsid w:val="009235FA"/>
    <w:rsid w:val="00923F13"/>
    <w:rsid w:val="009245EE"/>
    <w:rsid w:val="00925279"/>
    <w:rsid w:val="00925728"/>
    <w:rsid w:val="00926BC9"/>
    <w:rsid w:val="00927E30"/>
    <w:rsid w:val="0093034A"/>
    <w:rsid w:val="009303D9"/>
    <w:rsid w:val="00930800"/>
    <w:rsid w:val="00932697"/>
    <w:rsid w:val="00933C64"/>
    <w:rsid w:val="00934F4A"/>
    <w:rsid w:val="00935836"/>
    <w:rsid w:val="00935A20"/>
    <w:rsid w:val="00935E16"/>
    <w:rsid w:val="0093692E"/>
    <w:rsid w:val="00936AE3"/>
    <w:rsid w:val="00936C53"/>
    <w:rsid w:val="009370DA"/>
    <w:rsid w:val="00937527"/>
    <w:rsid w:val="00937962"/>
    <w:rsid w:val="00940307"/>
    <w:rsid w:val="00940D54"/>
    <w:rsid w:val="00941F17"/>
    <w:rsid w:val="00942C6B"/>
    <w:rsid w:val="00942E3C"/>
    <w:rsid w:val="00942F83"/>
    <w:rsid w:val="00944ABE"/>
    <w:rsid w:val="0094573F"/>
    <w:rsid w:val="009459D6"/>
    <w:rsid w:val="00945D78"/>
    <w:rsid w:val="00946349"/>
    <w:rsid w:val="009465C5"/>
    <w:rsid w:val="00946BA0"/>
    <w:rsid w:val="00946EF0"/>
    <w:rsid w:val="009506D9"/>
    <w:rsid w:val="00950BB7"/>
    <w:rsid w:val="00951682"/>
    <w:rsid w:val="00951C4F"/>
    <w:rsid w:val="00951DED"/>
    <w:rsid w:val="00952028"/>
    <w:rsid w:val="00953463"/>
    <w:rsid w:val="00954592"/>
    <w:rsid w:val="00955224"/>
    <w:rsid w:val="00955BA4"/>
    <w:rsid w:val="009576B2"/>
    <w:rsid w:val="00960FCE"/>
    <w:rsid w:val="009612F9"/>
    <w:rsid w:val="00961DBE"/>
    <w:rsid w:val="00962BCF"/>
    <w:rsid w:val="00962D97"/>
    <w:rsid w:val="00963341"/>
    <w:rsid w:val="00963D26"/>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6991"/>
    <w:rsid w:val="009778CB"/>
    <w:rsid w:val="00977DCD"/>
    <w:rsid w:val="00980567"/>
    <w:rsid w:val="0098079A"/>
    <w:rsid w:val="009808C8"/>
    <w:rsid w:val="00980B38"/>
    <w:rsid w:val="0098278A"/>
    <w:rsid w:val="0098432F"/>
    <w:rsid w:val="009848B9"/>
    <w:rsid w:val="00984970"/>
    <w:rsid w:val="00984E24"/>
    <w:rsid w:val="00985F1F"/>
    <w:rsid w:val="009862E3"/>
    <w:rsid w:val="009866AB"/>
    <w:rsid w:val="00986A76"/>
    <w:rsid w:val="00987093"/>
    <w:rsid w:val="009918F2"/>
    <w:rsid w:val="009918FB"/>
    <w:rsid w:val="009919C4"/>
    <w:rsid w:val="00992549"/>
    <w:rsid w:val="009928BF"/>
    <w:rsid w:val="00992D62"/>
    <w:rsid w:val="00993A0D"/>
    <w:rsid w:val="00993F6C"/>
    <w:rsid w:val="00994DF0"/>
    <w:rsid w:val="00995717"/>
    <w:rsid w:val="00997AC1"/>
    <w:rsid w:val="009A00CE"/>
    <w:rsid w:val="009A1E30"/>
    <w:rsid w:val="009A2E20"/>
    <w:rsid w:val="009A35B7"/>
    <w:rsid w:val="009A364D"/>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A4E"/>
    <w:rsid w:val="009E1B89"/>
    <w:rsid w:val="009E2091"/>
    <w:rsid w:val="009E25EE"/>
    <w:rsid w:val="009E39D2"/>
    <w:rsid w:val="009E4171"/>
    <w:rsid w:val="009E4E81"/>
    <w:rsid w:val="009E4FD8"/>
    <w:rsid w:val="009E5244"/>
    <w:rsid w:val="009E6107"/>
    <w:rsid w:val="009E78C4"/>
    <w:rsid w:val="009F0AB6"/>
    <w:rsid w:val="009F0D21"/>
    <w:rsid w:val="009F1081"/>
    <w:rsid w:val="009F15BA"/>
    <w:rsid w:val="009F236A"/>
    <w:rsid w:val="009F2E0D"/>
    <w:rsid w:val="009F34DE"/>
    <w:rsid w:val="009F3629"/>
    <w:rsid w:val="009F4FC4"/>
    <w:rsid w:val="009F6663"/>
    <w:rsid w:val="009F7C63"/>
    <w:rsid w:val="00A0082C"/>
    <w:rsid w:val="00A00FA2"/>
    <w:rsid w:val="00A010FC"/>
    <w:rsid w:val="00A015D7"/>
    <w:rsid w:val="00A02C02"/>
    <w:rsid w:val="00A03EB2"/>
    <w:rsid w:val="00A04E38"/>
    <w:rsid w:val="00A05686"/>
    <w:rsid w:val="00A06317"/>
    <w:rsid w:val="00A0645B"/>
    <w:rsid w:val="00A07640"/>
    <w:rsid w:val="00A0781C"/>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4B26"/>
    <w:rsid w:val="00A25A9E"/>
    <w:rsid w:val="00A269F2"/>
    <w:rsid w:val="00A26B64"/>
    <w:rsid w:val="00A30200"/>
    <w:rsid w:val="00A3044C"/>
    <w:rsid w:val="00A30D3D"/>
    <w:rsid w:val="00A31A74"/>
    <w:rsid w:val="00A32140"/>
    <w:rsid w:val="00A351F7"/>
    <w:rsid w:val="00A366E9"/>
    <w:rsid w:val="00A3723B"/>
    <w:rsid w:val="00A3794B"/>
    <w:rsid w:val="00A37AF5"/>
    <w:rsid w:val="00A37C4D"/>
    <w:rsid w:val="00A37D6E"/>
    <w:rsid w:val="00A40A46"/>
    <w:rsid w:val="00A41CBE"/>
    <w:rsid w:val="00A42068"/>
    <w:rsid w:val="00A42080"/>
    <w:rsid w:val="00A430F4"/>
    <w:rsid w:val="00A4345F"/>
    <w:rsid w:val="00A43579"/>
    <w:rsid w:val="00A442BC"/>
    <w:rsid w:val="00A451B4"/>
    <w:rsid w:val="00A45503"/>
    <w:rsid w:val="00A46BC7"/>
    <w:rsid w:val="00A47753"/>
    <w:rsid w:val="00A47D16"/>
    <w:rsid w:val="00A51531"/>
    <w:rsid w:val="00A52BE5"/>
    <w:rsid w:val="00A52DAA"/>
    <w:rsid w:val="00A53824"/>
    <w:rsid w:val="00A54AC2"/>
    <w:rsid w:val="00A5506C"/>
    <w:rsid w:val="00A56643"/>
    <w:rsid w:val="00A57312"/>
    <w:rsid w:val="00A57395"/>
    <w:rsid w:val="00A574E4"/>
    <w:rsid w:val="00A577D9"/>
    <w:rsid w:val="00A60263"/>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58BE"/>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6717"/>
    <w:rsid w:val="00A86EEB"/>
    <w:rsid w:val="00A86F89"/>
    <w:rsid w:val="00A8784C"/>
    <w:rsid w:val="00A87E17"/>
    <w:rsid w:val="00A90C74"/>
    <w:rsid w:val="00A915ED"/>
    <w:rsid w:val="00A92250"/>
    <w:rsid w:val="00A92D48"/>
    <w:rsid w:val="00A933AC"/>
    <w:rsid w:val="00A93793"/>
    <w:rsid w:val="00A93F80"/>
    <w:rsid w:val="00A9412A"/>
    <w:rsid w:val="00A9474D"/>
    <w:rsid w:val="00A95507"/>
    <w:rsid w:val="00A96578"/>
    <w:rsid w:val="00A969F5"/>
    <w:rsid w:val="00A97A70"/>
    <w:rsid w:val="00AA181D"/>
    <w:rsid w:val="00AA2212"/>
    <w:rsid w:val="00AA2242"/>
    <w:rsid w:val="00AA23FD"/>
    <w:rsid w:val="00AA443E"/>
    <w:rsid w:val="00AA4658"/>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20AE"/>
    <w:rsid w:val="00AC32DF"/>
    <w:rsid w:val="00AC3856"/>
    <w:rsid w:val="00AC6AC3"/>
    <w:rsid w:val="00AC7038"/>
    <w:rsid w:val="00AC741C"/>
    <w:rsid w:val="00AD111A"/>
    <w:rsid w:val="00AD1EF5"/>
    <w:rsid w:val="00AD263E"/>
    <w:rsid w:val="00AD3276"/>
    <w:rsid w:val="00AD4093"/>
    <w:rsid w:val="00AD43C1"/>
    <w:rsid w:val="00AD4661"/>
    <w:rsid w:val="00AD5A55"/>
    <w:rsid w:val="00AD5D16"/>
    <w:rsid w:val="00AD6588"/>
    <w:rsid w:val="00AD68A9"/>
    <w:rsid w:val="00AE1B28"/>
    <w:rsid w:val="00AE2035"/>
    <w:rsid w:val="00AE3127"/>
    <w:rsid w:val="00AE3409"/>
    <w:rsid w:val="00AE3FAF"/>
    <w:rsid w:val="00AE4706"/>
    <w:rsid w:val="00AE69F3"/>
    <w:rsid w:val="00AF1C73"/>
    <w:rsid w:val="00AF3D16"/>
    <w:rsid w:val="00AF4450"/>
    <w:rsid w:val="00AF5002"/>
    <w:rsid w:val="00AF58E1"/>
    <w:rsid w:val="00AF62AA"/>
    <w:rsid w:val="00B00C43"/>
    <w:rsid w:val="00B00FFF"/>
    <w:rsid w:val="00B0137D"/>
    <w:rsid w:val="00B0196C"/>
    <w:rsid w:val="00B01A69"/>
    <w:rsid w:val="00B01F3D"/>
    <w:rsid w:val="00B06047"/>
    <w:rsid w:val="00B07841"/>
    <w:rsid w:val="00B07D89"/>
    <w:rsid w:val="00B07F85"/>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58E"/>
    <w:rsid w:val="00B218AE"/>
    <w:rsid w:val="00B22613"/>
    <w:rsid w:val="00B22DCD"/>
    <w:rsid w:val="00B23F1C"/>
    <w:rsid w:val="00B24598"/>
    <w:rsid w:val="00B24725"/>
    <w:rsid w:val="00B25DEB"/>
    <w:rsid w:val="00B25F21"/>
    <w:rsid w:val="00B2702C"/>
    <w:rsid w:val="00B275E3"/>
    <w:rsid w:val="00B27A8D"/>
    <w:rsid w:val="00B27CB7"/>
    <w:rsid w:val="00B300EA"/>
    <w:rsid w:val="00B3011A"/>
    <w:rsid w:val="00B320EB"/>
    <w:rsid w:val="00B33491"/>
    <w:rsid w:val="00B337FC"/>
    <w:rsid w:val="00B33DD9"/>
    <w:rsid w:val="00B34681"/>
    <w:rsid w:val="00B35067"/>
    <w:rsid w:val="00B36A26"/>
    <w:rsid w:val="00B36F6F"/>
    <w:rsid w:val="00B37E4C"/>
    <w:rsid w:val="00B402AB"/>
    <w:rsid w:val="00B407E4"/>
    <w:rsid w:val="00B40B4A"/>
    <w:rsid w:val="00B414F1"/>
    <w:rsid w:val="00B41D2B"/>
    <w:rsid w:val="00B4487C"/>
    <w:rsid w:val="00B501D5"/>
    <w:rsid w:val="00B511F9"/>
    <w:rsid w:val="00B512EA"/>
    <w:rsid w:val="00B52934"/>
    <w:rsid w:val="00B54A7B"/>
    <w:rsid w:val="00B54B30"/>
    <w:rsid w:val="00B54FBE"/>
    <w:rsid w:val="00B56F43"/>
    <w:rsid w:val="00B57A7A"/>
    <w:rsid w:val="00B57F23"/>
    <w:rsid w:val="00B60234"/>
    <w:rsid w:val="00B6074A"/>
    <w:rsid w:val="00B6151C"/>
    <w:rsid w:val="00B623E3"/>
    <w:rsid w:val="00B627A3"/>
    <w:rsid w:val="00B632BA"/>
    <w:rsid w:val="00B653C9"/>
    <w:rsid w:val="00B6600F"/>
    <w:rsid w:val="00B66699"/>
    <w:rsid w:val="00B67BD3"/>
    <w:rsid w:val="00B67BF5"/>
    <w:rsid w:val="00B706AC"/>
    <w:rsid w:val="00B70D68"/>
    <w:rsid w:val="00B7153A"/>
    <w:rsid w:val="00B719EF"/>
    <w:rsid w:val="00B72C3C"/>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98B"/>
    <w:rsid w:val="00B91A37"/>
    <w:rsid w:val="00B92EC9"/>
    <w:rsid w:val="00B942D7"/>
    <w:rsid w:val="00B9482B"/>
    <w:rsid w:val="00B954B9"/>
    <w:rsid w:val="00B95CEC"/>
    <w:rsid w:val="00B95DA6"/>
    <w:rsid w:val="00B95F21"/>
    <w:rsid w:val="00B96C4A"/>
    <w:rsid w:val="00B96C65"/>
    <w:rsid w:val="00B96F69"/>
    <w:rsid w:val="00B97789"/>
    <w:rsid w:val="00B97FF7"/>
    <w:rsid w:val="00BA1025"/>
    <w:rsid w:val="00BA1AF1"/>
    <w:rsid w:val="00BA2DE8"/>
    <w:rsid w:val="00BA30D7"/>
    <w:rsid w:val="00BA389A"/>
    <w:rsid w:val="00BA3A19"/>
    <w:rsid w:val="00BA44C2"/>
    <w:rsid w:val="00BA4955"/>
    <w:rsid w:val="00BA4F07"/>
    <w:rsid w:val="00BA5ED7"/>
    <w:rsid w:val="00BA6043"/>
    <w:rsid w:val="00BA679C"/>
    <w:rsid w:val="00BB01FE"/>
    <w:rsid w:val="00BB0DD2"/>
    <w:rsid w:val="00BB13B0"/>
    <w:rsid w:val="00BB1F84"/>
    <w:rsid w:val="00BB4AE5"/>
    <w:rsid w:val="00BB503F"/>
    <w:rsid w:val="00BB57AE"/>
    <w:rsid w:val="00BB6069"/>
    <w:rsid w:val="00BB7F38"/>
    <w:rsid w:val="00BC0F27"/>
    <w:rsid w:val="00BC10B7"/>
    <w:rsid w:val="00BC2602"/>
    <w:rsid w:val="00BC2AF2"/>
    <w:rsid w:val="00BC3420"/>
    <w:rsid w:val="00BC4994"/>
    <w:rsid w:val="00BC5277"/>
    <w:rsid w:val="00BC5D0F"/>
    <w:rsid w:val="00BC789F"/>
    <w:rsid w:val="00BD1002"/>
    <w:rsid w:val="00BD1831"/>
    <w:rsid w:val="00BD1986"/>
    <w:rsid w:val="00BD2E58"/>
    <w:rsid w:val="00BD328C"/>
    <w:rsid w:val="00BD40F3"/>
    <w:rsid w:val="00BD521B"/>
    <w:rsid w:val="00BD5502"/>
    <w:rsid w:val="00BD56C3"/>
    <w:rsid w:val="00BD5A34"/>
    <w:rsid w:val="00BD6565"/>
    <w:rsid w:val="00BD6876"/>
    <w:rsid w:val="00BE025D"/>
    <w:rsid w:val="00BE06D2"/>
    <w:rsid w:val="00BE06D6"/>
    <w:rsid w:val="00BE0D00"/>
    <w:rsid w:val="00BE19F1"/>
    <w:rsid w:val="00BE1E72"/>
    <w:rsid w:val="00BE451C"/>
    <w:rsid w:val="00BE45F6"/>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330"/>
    <w:rsid w:val="00BF2DA3"/>
    <w:rsid w:val="00BF3460"/>
    <w:rsid w:val="00BF3AF2"/>
    <w:rsid w:val="00BF53A6"/>
    <w:rsid w:val="00BF5FF6"/>
    <w:rsid w:val="00C00565"/>
    <w:rsid w:val="00C00E5D"/>
    <w:rsid w:val="00C01407"/>
    <w:rsid w:val="00C014F5"/>
    <w:rsid w:val="00C0207F"/>
    <w:rsid w:val="00C030E3"/>
    <w:rsid w:val="00C0357A"/>
    <w:rsid w:val="00C03837"/>
    <w:rsid w:val="00C042E6"/>
    <w:rsid w:val="00C05A9C"/>
    <w:rsid w:val="00C05E19"/>
    <w:rsid w:val="00C074DC"/>
    <w:rsid w:val="00C101C8"/>
    <w:rsid w:val="00C1035E"/>
    <w:rsid w:val="00C11C38"/>
    <w:rsid w:val="00C11DEE"/>
    <w:rsid w:val="00C1224B"/>
    <w:rsid w:val="00C122EC"/>
    <w:rsid w:val="00C123E9"/>
    <w:rsid w:val="00C12673"/>
    <w:rsid w:val="00C13751"/>
    <w:rsid w:val="00C13A61"/>
    <w:rsid w:val="00C15F5B"/>
    <w:rsid w:val="00C16117"/>
    <w:rsid w:val="00C16806"/>
    <w:rsid w:val="00C17A09"/>
    <w:rsid w:val="00C20064"/>
    <w:rsid w:val="00C21CC9"/>
    <w:rsid w:val="00C23068"/>
    <w:rsid w:val="00C236D0"/>
    <w:rsid w:val="00C237EA"/>
    <w:rsid w:val="00C23B83"/>
    <w:rsid w:val="00C23C67"/>
    <w:rsid w:val="00C245D3"/>
    <w:rsid w:val="00C24A23"/>
    <w:rsid w:val="00C24A58"/>
    <w:rsid w:val="00C250D8"/>
    <w:rsid w:val="00C2511D"/>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37291"/>
    <w:rsid w:val="00C377DE"/>
    <w:rsid w:val="00C4040C"/>
    <w:rsid w:val="00C408B3"/>
    <w:rsid w:val="00C416AA"/>
    <w:rsid w:val="00C419FE"/>
    <w:rsid w:val="00C41FFC"/>
    <w:rsid w:val="00C42569"/>
    <w:rsid w:val="00C43BED"/>
    <w:rsid w:val="00C43F1A"/>
    <w:rsid w:val="00C44AD9"/>
    <w:rsid w:val="00C450E5"/>
    <w:rsid w:val="00C462B9"/>
    <w:rsid w:val="00C4717C"/>
    <w:rsid w:val="00C47686"/>
    <w:rsid w:val="00C50ED8"/>
    <w:rsid w:val="00C514C2"/>
    <w:rsid w:val="00C51742"/>
    <w:rsid w:val="00C51CC9"/>
    <w:rsid w:val="00C51F19"/>
    <w:rsid w:val="00C521D8"/>
    <w:rsid w:val="00C5384C"/>
    <w:rsid w:val="00C543C5"/>
    <w:rsid w:val="00C5440F"/>
    <w:rsid w:val="00C54574"/>
    <w:rsid w:val="00C54F5B"/>
    <w:rsid w:val="00C55FA8"/>
    <w:rsid w:val="00C563E0"/>
    <w:rsid w:val="00C56D19"/>
    <w:rsid w:val="00C60C8B"/>
    <w:rsid w:val="00C61A05"/>
    <w:rsid w:val="00C628E9"/>
    <w:rsid w:val="00C6291A"/>
    <w:rsid w:val="00C62A4A"/>
    <w:rsid w:val="00C6343A"/>
    <w:rsid w:val="00C634E0"/>
    <w:rsid w:val="00C637DA"/>
    <w:rsid w:val="00C63993"/>
    <w:rsid w:val="00C639A0"/>
    <w:rsid w:val="00C64B27"/>
    <w:rsid w:val="00C64C61"/>
    <w:rsid w:val="00C669F0"/>
    <w:rsid w:val="00C66D7A"/>
    <w:rsid w:val="00C70A8E"/>
    <w:rsid w:val="00C72D31"/>
    <w:rsid w:val="00C73568"/>
    <w:rsid w:val="00C73847"/>
    <w:rsid w:val="00C7479D"/>
    <w:rsid w:val="00C7527E"/>
    <w:rsid w:val="00C753C3"/>
    <w:rsid w:val="00C75480"/>
    <w:rsid w:val="00C75755"/>
    <w:rsid w:val="00C76495"/>
    <w:rsid w:val="00C7778F"/>
    <w:rsid w:val="00C77DFA"/>
    <w:rsid w:val="00C77ECA"/>
    <w:rsid w:val="00C813C6"/>
    <w:rsid w:val="00C82C73"/>
    <w:rsid w:val="00C83180"/>
    <w:rsid w:val="00C83B7A"/>
    <w:rsid w:val="00C83B9C"/>
    <w:rsid w:val="00C8460C"/>
    <w:rsid w:val="00C864D2"/>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312"/>
    <w:rsid w:val="00C96942"/>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5556"/>
    <w:rsid w:val="00CC60C4"/>
    <w:rsid w:val="00CC657E"/>
    <w:rsid w:val="00CC7565"/>
    <w:rsid w:val="00CD06BE"/>
    <w:rsid w:val="00CD197F"/>
    <w:rsid w:val="00CD1D9F"/>
    <w:rsid w:val="00CD234B"/>
    <w:rsid w:val="00CD283D"/>
    <w:rsid w:val="00CD4720"/>
    <w:rsid w:val="00CD57A9"/>
    <w:rsid w:val="00CD619D"/>
    <w:rsid w:val="00CD62B0"/>
    <w:rsid w:val="00CE0950"/>
    <w:rsid w:val="00CE1132"/>
    <w:rsid w:val="00CE2986"/>
    <w:rsid w:val="00CE29FB"/>
    <w:rsid w:val="00CE3940"/>
    <w:rsid w:val="00CE39AB"/>
    <w:rsid w:val="00CE437A"/>
    <w:rsid w:val="00CE4624"/>
    <w:rsid w:val="00CF0E27"/>
    <w:rsid w:val="00CF182C"/>
    <w:rsid w:val="00CF252B"/>
    <w:rsid w:val="00CF28CB"/>
    <w:rsid w:val="00CF32B0"/>
    <w:rsid w:val="00CF3ABF"/>
    <w:rsid w:val="00CF4B19"/>
    <w:rsid w:val="00CF4B6C"/>
    <w:rsid w:val="00CF5B15"/>
    <w:rsid w:val="00CF5C22"/>
    <w:rsid w:val="00CF76A1"/>
    <w:rsid w:val="00CF78A0"/>
    <w:rsid w:val="00D0049D"/>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36C"/>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3FEB"/>
    <w:rsid w:val="00D341FB"/>
    <w:rsid w:val="00D34556"/>
    <w:rsid w:val="00D347CC"/>
    <w:rsid w:val="00D34DC0"/>
    <w:rsid w:val="00D3642B"/>
    <w:rsid w:val="00D37796"/>
    <w:rsid w:val="00D3788F"/>
    <w:rsid w:val="00D40316"/>
    <w:rsid w:val="00D415D3"/>
    <w:rsid w:val="00D44312"/>
    <w:rsid w:val="00D44428"/>
    <w:rsid w:val="00D459A4"/>
    <w:rsid w:val="00D45D21"/>
    <w:rsid w:val="00D47232"/>
    <w:rsid w:val="00D508E8"/>
    <w:rsid w:val="00D51898"/>
    <w:rsid w:val="00D52232"/>
    <w:rsid w:val="00D5223B"/>
    <w:rsid w:val="00D52E84"/>
    <w:rsid w:val="00D543B5"/>
    <w:rsid w:val="00D5494A"/>
    <w:rsid w:val="00D54DA0"/>
    <w:rsid w:val="00D56629"/>
    <w:rsid w:val="00D56DB3"/>
    <w:rsid w:val="00D579DE"/>
    <w:rsid w:val="00D57BE2"/>
    <w:rsid w:val="00D57DA8"/>
    <w:rsid w:val="00D57EA3"/>
    <w:rsid w:val="00D60166"/>
    <w:rsid w:val="00D604C9"/>
    <w:rsid w:val="00D6239A"/>
    <w:rsid w:val="00D632BE"/>
    <w:rsid w:val="00D63D87"/>
    <w:rsid w:val="00D64190"/>
    <w:rsid w:val="00D651ED"/>
    <w:rsid w:val="00D65647"/>
    <w:rsid w:val="00D657E6"/>
    <w:rsid w:val="00D65F3A"/>
    <w:rsid w:val="00D662AB"/>
    <w:rsid w:val="00D70C25"/>
    <w:rsid w:val="00D71174"/>
    <w:rsid w:val="00D714A6"/>
    <w:rsid w:val="00D71A4D"/>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EB9"/>
    <w:rsid w:val="00D83F1F"/>
    <w:rsid w:val="00D84719"/>
    <w:rsid w:val="00D86051"/>
    <w:rsid w:val="00D870FA"/>
    <w:rsid w:val="00D87155"/>
    <w:rsid w:val="00D87305"/>
    <w:rsid w:val="00D87B12"/>
    <w:rsid w:val="00D92592"/>
    <w:rsid w:val="00D933C8"/>
    <w:rsid w:val="00D93979"/>
    <w:rsid w:val="00D94537"/>
    <w:rsid w:val="00D94D56"/>
    <w:rsid w:val="00D952AF"/>
    <w:rsid w:val="00D97507"/>
    <w:rsid w:val="00DA0011"/>
    <w:rsid w:val="00DA0C04"/>
    <w:rsid w:val="00DA217B"/>
    <w:rsid w:val="00DA21BC"/>
    <w:rsid w:val="00DA24CB"/>
    <w:rsid w:val="00DA302A"/>
    <w:rsid w:val="00DA3CF5"/>
    <w:rsid w:val="00DA3CFC"/>
    <w:rsid w:val="00DA4C1D"/>
    <w:rsid w:val="00DA5D11"/>
    <w:rsid w:val="00DA67F0"/>
    <w:rsid w:val="00DA701C"/>
    <w:rsid w:val="00DA721C"/>
    <w:rsid w:val="00DA7ECD"/>
    <w:rsid w:val="00DB09E7"/>
    <w:rsid w:val="00DB1585"/>
    <w:rsid w:val="00DB2254"/>
    <w:rsid w:val="00DB2A34"/>
    <w:rsid w:val="00DB3317"/>
    <w:rsid w:val="00DB3A0C"/>
    <w:rsid w:val="00DB5E5B"/>
    <w:rsid w:val="00DB611C"/>
    <w:rsid w:val="00DB6574"/>
    <w:rsid w:val="00DB7010"/>
    <w:rsid w:val="00DB7BE2"/>
    <w:rsid w:val="00DC1044"/>
    <w:rsid w:val="00DC2542"/>
    <w:rsid w:val="00DC4377"/>
    <w:rsid w:val="00DC46CB"/>
    <w:rsid w:val="00DC5A28"/>
    <w:rsid w:val="00DC5B07"/>
    <w:rsid w:val="00DC68F9"/>
    <w:rsid w:val="00DC73E4"/>
    <w:rsid w:val="00DC7858"/>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3BE7"/>
    <w:rsid w:val="00DE44A1"/>
    <w:rsid w:val="00DE60C0"/>
    <w:rsid w:val="00DE6273"/>
    <w:rsid w:val="00DE6E46"/>
    <w:rsid w:val="00DE7520"/>
    <w:rsid w:val="00DE7700"/>
    <w:rsid w:val="00DE7CF7"/>
    <w:rsid w:val="00DF1635"/>
    <w:rsid w:val="00DF1D5A"/>
    <w:rsid w:val="00DF2F80"/>
    <w:rsid w:val="00DF4162"/>
    <w:rsid w:val="00DF56C6"/>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17F34"/>
    <w:rsid w:val="00E214B1"/>
    <w:rsid w:val="00E21E53"/>
    <w:rsid w:val="00E220C5"/>
    <w:rsid w:val="00E22118"/>
    <w:rsid w:val="00E226B8"/>
    <w:rsid w:val="00E22DF3"/>
    <w:rsid w:val="00E230CD"/>
    <w:rsid w:val="00E231E9"/>
    <w:rsid w:val="00E245DB"/>
    <w:rsid w:val="00E24954"/>
    <w:rsid w:val="00E24E9F"/>
    <w:rsid w:val="00E2559B"/>
    <w:rsid w:val="00E26175"/>
    <w:rsid w:val="00E26823"/>
    <w:rsid w:val="00E26839"/>
    <w:rsid w:val="00E26BB1"/>
    <w:rsid w:val="00E27699"/>
    <w:rsid w:val="00E30121"/>
    <w:rsid w:val="00E30CA2"/>
    <w:rsid w:val="00E31108"/>
    <w:rsid w:val="00E31432"/>
    <w:rsid w:val="00E32077"/>
    <w:rsid w:val="00E328F4"/>
    <w:rsid w:val="00E339E0"/>
    <w:rsid w:val="00E33B7C"/>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1709"/>
    <w:rsid w:val="00E52065"/>
    <w:rsid w:val="00E52F3B"/>
    <w:rsid w:val="00E53F26"/>
    <w:rsid w:val="00E5428A"/>
    <w:rsid w:val="00E544A5"/>
    <w:rsid w:val="00E54943"/>
    <w:rsid w:val="00E54FAA"/>
    <w:rsid w:val="00E554E6"/>
    <w:rsid w:val="00E55E4D"/>
    <w:rsid w:val="00E5728F"/>
    <w:rsid w:val="00E573FE"/>
    <w:rsid w:val="00E57B03"/>
    <w:rsid w:val="00E57BDF"/>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14D7"/>
    <w:rsid w:val="00E72D54"/>
    <w:rsid w:val="00E72F45"/>
    <w:rsid w:val="00E73F2A"/>
    <w:rsid w:val="00E74C8B"/>
    <w:rsid w:val="00E74EE2"/>
    <w:rsid w:val="00E754DB"/>
    <w:rsid w:val="00E7596C"/>
    <w:rsid w:val="00E7605B"/>
    <w:rsid w:val="00E77C27"/>
    <w:rsid w:val="00E77F7C"/>
    <w:rsid w:val="00E801B1"/>
    <w:rsid w:val="00E8073D"/>
    <w:rsid w:val="00E84630"/>
    <w:rsid w:val="00E85FEC"/>
    <w:rsid w:val="00E86C17"/>
    <w:rsid w:val="00E878F2"/>
    <w:rsid w:val="00E90BF7"/>
    <w:rsid w:val="00E9132F"/>
    <w:rsid w:val="00E92271"/>
    <w:rsid w:val="00E924FE"/>
    <w:rsid w:val="00E93E39"/>
    <w:rsid w:val="00E94338"/>
    <w:rsid w:val="00E9535E"/>
    <w:rsid w:val="00E95CBA"/>
    <w:rsid w:val="00E962E3"/>
    <w:rsid w:val="00E96451"/>
    <w:rsid w:val="00E97E5B"/>
    <w:rsid w:val="00EA1FAE"/>
    <w:rsid w:val="00EA30F3"/>
    <w:rsid w:val="00EA3103"/>
    <w:rsid w:val="00EA5789"/>
    <w:rsid w:val="00EA6148"/>
    <w:rsid w:val="00EA6851"/>
    <w:rsid w:val="00EA78C6"/>
    <w:rsid w:val="00EB0BBA"/>
    <w:rsid w:val="00EB1B24"/>
    <w:rsid w:val="00EB1BD1"/>
    <w:rsid w:val="00EB324E"/>
    <w:rsid w:val="00EB47CB"/>
    <w:rsid w:val="00EB4C5F"/>
    <w:rsid w:val="00EB58B9"/>
    <w:rsid w:val="00EB7294"/>
    <w:rsid w:val="00EC0060"/>
    <w:rsid w:val="00EC0B00"/>
    <w:rsid w:val="00EC1155"/>
    <w:rsid w:val="00EC1A1D"/>
    <w:rsid w:val="00EC21C6"/>
    <w:rsid w:val="00EC2850"/>
    <w:rsid w:val="00EC36CF"/>
    <w:rsid w:val="00EC47F8"/>
    <w:rsid w:val="00EC4E0C"/>
    <w:rsid w:val="00EC57A8"/>
    <w:rsid w:val="00EC67A5"/>
    <w:rsid w:val="00ED0125"/>
    <w:rsid w:val="00ED0149"/>
    <w:rsid w:val="00ED062D"/>
    <w:rsid w:val="00ED0777"/>
    <w:rsid w:val="00ED1EBB"/>
    <w:rsid w:val="00ED2791"/>
    <w:rsid w:val="00ED32CA"/>
    <w:rsid w:val="00ED484B"/>
    <w:rsid w:val="00ED5663"/>
    <w:rsid w:val="00ED6183"/>
    <w:rsid w:val="00ED6517"/>
    <w:rsid w:val="00ED7B0D"/>
    <w:rsid w:val="00ED7E1A"/>
    <w:rsid w:val="00ED7F72"/>
    <w:rsid w:val="00EE01C8"/>
    <w:rsid w:val="00EE0500"/>
    <w:rsid w:val="00EE0F68"/>
    <w:rsid w:val="00EE1132"/>
    <w:rsid w:val="00EE1197"/>
    <w:rsid w:val="00EE1251"/>
    <w:rsid w:val="00EE1FAB"/>
    <w:rsid w:val="00EE28C5"/>
    <w:rsid w:val="00EE2ABC"/>
    <w:rsid w:val="00EE4D67"/>
    <w:rsid w:val="00EE4E16"/>
    <w:rsid w:val="00EE5D8B"/>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34F"/>
    <w:rsid w:val="00F05C0C"/>
    <w:rsid w:val="00F0737A"/>
    <w:rsid w:val="00F10972"/>
    <w:rsid w:val="00F11A6B"/>
    <w:rsid w:val="00F11A72"/>
    <w:rsid w:val="00F11CFA"/>
    <w:rsid w:val="00F12371"/>
    <w:rsid w:val="00F13B11"/>
    <w:rsid w:val="00F1509B"/>
    <w:rsid w:val="00F16802"/>
    <w:rsid w:val="00F176D1"/>
    <w:rsid w:val="00F2009E"/>
    <w:rsid w:val="00F212D5"/>
    <w:rsid w:val="00F21994"/>
    <w:rsid w:val="00F21AFF"/>
    <w:rsid w:val="00F21EE0"/>
    <w:rsid w:val="00F245F8"/>
    <w:rsid w:val="00F249DB"/>
    <w:rsid w:val="00F249FD"/>
    <w:rsid w:val="00F24D56"/>
    <w:rsid w:val="00F25272"/>
    <w:rsid w:val="00F25422"/>
    <w:rsid w:val="00F26A0A"/>
    <w:rsid w:val="00F271DE"/>
    <w:rsid w:val="00F27E99"/>
    <w:rsid w:val="00F309C9"/>
    <w:rsid w:val="00F3124A"/>
    <w:rsid w:val="00F333F1"/>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205"/>
    <w:rsid w:val="00F53572"/>
    <w:rsid w:val="00F53C56"/>
    <w:rsid w:val="00F5465A"/>
    <w:rsid w:val="00F548E8"/>
    <w:rsid w:val="00F556E3"/>
    <w:rsid w:val="00F563BB"/>
    <w:rsid w:val="00F56740"/>
    <w:rsid w:val="00F56CF1"/>
    <w:rsid w:val="00F573E5"/>
    <w:rsid w:val="00F60E20"/>
    <w:rsid w:val="00F61426"/>
    <w:rsid w:val="00F626E4"/>
    <w:rsid w:val="00F627DA"/>
    <w:rsid w:val="00F62B93"/>
    <w:rsid w:val="00F65D43"/>
    <w:rsid w:val="00F65FBA"/>
    <w:rsid w:val="00F67F54"/>
    <w:rsid w:val="00F71A23"/>
    <w:rsid w:val="00F71D75"/>
    <w:rsid w:val="00F7288F"/>
    <w:rsid w:val="00F729FA"/>
    <w:rsid w:val="00F7302D"/>
    <w:rsid w:val="00F73501"/>
    <w:rsid w:val="00F735ED"/>
    <w:rsid w:val="00F74BEE"/>
    <w:rsid w:val="00F75071"/>
    <w:rsid w:val="00F757F3"/>
    <w:rsid w:val="00F764A7"/>
    <w:rsid w:val="00F77270"/>
    <w:rsid w:val="00F77D21"/>
    <w:rsid w:val="00F830CE"/>
    <w:rsid w:val="00F83385"/>
    <w:rsid w:val="00F840AF"/>
    <w:rsid w:val="00F8470F"/>
    <w:rsid w:val="00F84890"/>
    <w:rsid w:val="00F848C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536E"/>
    <w:rsid w:val="00F967A8"/>
    <w:rsid w:val="00F9760A"/>
    <w:rsid w:val="00F977B6"/>
    <w:rsid w:val="00F977E9"/>
    <w:rsid w:val="00F97A49"/>
    <w:rsid w:val="00FA0C6A"/>
    <w:rsid w:val="00FA1629"/>
    <w:rsid w:val="00FA1CFB"/>
    <w:rsid w:val="00FA1D04"/>
    <w:rsid w:val="00FA1D41"/>
    <w:rsid w:val="00FA2315"/>
    <w:rsid w:val="00FA23D9"/>
    <w:rsid w:val="00FA2489"/>
    <w:rsid w:val="00FA2504"/>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3206"/>
    <w:rsid w:val="00FB45F0"/>
    <w:rsid w:val="00FB4AC1"/>
    <w:rsid w:val="00FC01D6"/>
    <w:rsid w:val="00FC0250"/>
    <w:rsid w:val="00FC1972"/>
    <w:rsid w:val="00FC2393"/>
    <w:rsid w:val="00FC2A45"/>
    <w:rsid w:val="00FC3F3F"/>
    <w:rsid w:val="00FC439D"/>
    <w:rsid w:val="00FC4B06"/>
    <w:rsid w:val="00FC4FD2"/>
    <w:rsid w:val="00FC568C"/>
    <w:rsid w:val="00FC60D4"/>
    <w:rsid w:val="00FC62E9"/>
    <w:rsid w:val="00FC7248"/>
    <w:rsid w:val="00FC7622"/>
    <w:rsid w:val="00FD001D"/>
    <w:rsid w:val="00FD076E"/>
    <w:rsid w:val="00FD168E"/>
    <w:rsid w:val="00FD23FC"/>
    <w:rsid w:val="00FD3811"/>
    <w:rsid w:val="00FD41E0"/>
    <w:rsid w:val="00FD441C"/>
    <w:rsid w:val="00FD54A5"/>
    <w:rsid w:val="00FD6014"/>
    <w:rsid w:val="00FD6981"/>
    <w:rsid w:val="00FE0213"/>
    <w:rsid w:val="00FE09D5"/>
    <w:rsid w:val="00FE09F7"/>
    <w:rsid w:val="00FE1AA7"/>
    <w:rsid w:val="00FE29BA"/>
    <w:rsid w:val="00FE301B"/>
    <w:rsid w:val="00FE3BC5"/>
    <w:rsid w:val="00FE3EA8"/>
    <w:rsid w:val="00FE4163"/>
    <w:rsid w:val="00FE469C"/>
    <w:rsid w:val="00FE4A72"/>
    <w:rsid w:val="00FE568D"/>
    <w:rsid w:val="00FE5EBA"/>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907"/>
    <w:rsid w:val="00FF5C14"/>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240"/>
        <w:jc w:val="both"/>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1715A5"/>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6127F6"/>
    <w:pPr>
      <w:keepNext/>
      <w:keepLines/>
      <w:numPr>
        <w:ilvl w:val="1"/>
        <w:numId w:val="7"/>
      </w:numPr>
      <w:spacing w:before="480"/>
      <w:outlineLvl w:val="1"/>
    </w:pPr>
    <w:rPr>
      <w:rFonts w:ascii="LM Roman 10" w:hAnsi="LM Roman 10"/>
      <w:b/>
      <w:iCs/>
      <w:noProof/>
    </w:rPr>
  </w:style>
  <w:style w:type="paragraph" w:styleId="Balk3">
    <w:name w:val="heading 3"/>
    <w:basedOn w:val="Normal"/>
    <w:next w:val="Normal"/>
    <w:link w:val="Balk3Char"/>
    <w:autoRedefine/>
    <w:uiPriority w:val="9"/>
    <w:qFormat/>
    <w:rsid w:val="00364388"/>
    <w:pPr>
      <w:numPr>
        <w:ilvl w:val="2"/>
        <w:numId w:val="7"/>
      </w:numPr>
      <w:spacing w:before="480"/>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6127F6"/>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364388"/>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 w:type="table" w:customStyle="1" w:styleId="KlavuzuTablo4-Vurgu11">
    <w:name w:val="Kılavuzu Tablo 4 - Vurgu 11"/>
    <w:basedOn w:val="NormalTablo"/>
    <w:next w:val="KlavuzuTablo4-Vurgu1"/>
    <w:uiPriority w:val="49"/>
    <w:rsid w:val="009F3629"/>
    <w:pPr>
      <w:spacing w:after="0"/>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ListeTablo4-Vurgu5">
    <w:name w:val="List Table 4 Accent 5"/>
    <w:basedOn w:val="NormalTablo"/>
    <w:uiPriority w:val="49"/>
    <w:rsid w:val="00517737"/>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814682729">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59456816">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0171953">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34408659">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4906834">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ural-ms-thesis.docx" TargetMode="External"/><Relationship Id="rId18" Type="http://schemas.openxmlformats.org/officeDocument/2006/relationships/hyperlink" Target="file:///C:\Users\Ozgur\source\repos\MSThesis\thesis\ozgur-ural-ms-thesis.docx" TargetMode="External"/><Relationship Id="rId26" Type="http://schemas.openxmlformats.org/officeDocument/2006/relationships/image" Target="media/image4.png"/><Relationship Id="rId39" Type="http://schemas.microsoft.com/office/2007/relationships/hdphoto" Target="media/hdphoto7.wdp"/><Relationship Id="rId21" Type="http://schemas.openxmlformats.org/officeDocument/2006/relationships/hyperlink" Target="file:///C:\Users\Ozgur\source\repos\MSThesis\thesis\ozgur-ural-ms-thesis.docx" TargetMode="External"/><Relationship Id="rId34" Type="http://schemas.openxmlformats.org/officeDocument/2006/relationships/image" Target="media/image8.png"/><Relationship Id="rId42" Type="http://schemas.openxmlformats.org/officeDocument/2006/relationships/image" Target="media/image12.png"/><Relationship Id="rId47" Type="http://schemas.openxmlformats.org/officeDocument/2006/relationships/image" Target="media/image17.png"/><Relationship Id="rId50" Type="http://schemas.openxmlformats.org/officeDocument/2006/relationships/image" Target="media/image20.png"/><Relationship Id="rId55" Type="http://schemas.openxmlformats.org/officeDocument/2006/relationships/image" Target="media/image25.png"/><Relationship Id="rId63" Type="http://schemas.microsoft.com/office/2007/relationships/hdphoto" Target="media/hdphoto11.wdp"/><Relationship Id="rId68" Type="http://schemas.openxmlformats.org/officeDocument/2006/relationships/image" Target="media/image34.png"/><Relationship Id="rId76" Type="http://schemas.openxmlformats.org/officeDocument/2006/relationships/image" Target="media/image42.png"/><Relationship Id="rId84" Type="http://schemas.openxmlformats.org/officeDocument/2006/relationships/image" Target="media/image50.png"/><Relationship Id="rId89" Type="http://schemas.microsoft.com/office/2007/relationships/hdphoto" Target="media/hdphoto12.wdp"/><Relationship Id="rId7" Type="http://schemas.openxmlformats.org/officeDocument/2006/relationships/endnotes" Target="endnotes.xml"/><Relationship Id="rId71" Type="http://schemas.openxmlformats.org/officeDocument/2006/relationships/image" Target="media/image37.png"/><Relationship Id="rId92" Type="http://schemas.openxmlformats.org/officeDocument/2006/relationships/image" Target="media/image56.emf"/><Relationship Id="rId2" Type="http://schemas.openxmlformats.org/officeDocument/2006/relationships/numbering" Target="numbering.xml"/><Relationship Id="rId16" Type="http://schemas.openxmlformats.org/officeDocument/2006/relationships/hyperlink" Target="file:///C:\Users\Ozgur\source\repos\MSThesis\thesis\ozgur-ural-ms-thesis.docx" TargetMode="External"/><Relationship Id="rId29" Type="http://schemas.microsoft.com/office/2007/relationships/hdphoto" Target="media/hdphoto2.wdp"/><Relationship Id="rId11" Type="http://schemas.openxmlformats.org/officeDocument/2006/relationships/hyperlink" Target="file:///C:\Users\Ozgur\source\repos\MSThesis\thesis\ozgur-ural-ms-thesis.docx" TargetMode="External"/><Relationship Id="rId24" Type="http://schemas.openxmlformats.org/officeDocument/2006/relationships/image" Target="media/image2.png"/><Relationship Id="rId32" Type="http://schemas.openxmlformats.org/officeDocument/2006/relationships/image" Target="media/image7.png"/><Relationship Id="rId37" Type="http://schemas.microsoft.com/office/2007/relationships/hdphoto" Target="media/hdphoto6.wdp"/><Relationship Id="rId40" Type="http://schemas.openxmlformats.org/officeDocument/2006/relationships/image" Target="media/image11.png"/><Relationship Id="rId45" Type="http://schemas.openxmlformats.org/officeDocument/2006/relationships/image" Target="media/image15.png"/><Relationship Id="rId53" Type="http://schemas.openxmlformats.org/officeDocument/2006/relationships/image" Target="media/image23.png"/><Relationship Id="rId58" Type="http://schemas.openxmlformats.org/officeDocument/2006/relationships/image" Target="media/image27.png"/><Relationship Id="rId66" Type="http://schemas.openxmlformats.org/officeDocument/2006/relationships/image" Target="media/image32.png"/><Relationship Id="rId74" Type="http://schemas.openxmlformats.org/officeDocument/2006/relationships/image" Target="media/image40.png"/><Relationship Id="rId79" Type="http://schemas.openxmlformats.org/officeDocument/2006/relationships/image" Target="media/image45.png"/><Relationship Id="rId87" Type="http://schemas.openxmlformats.org/officeDocument/2006/relationships/image" Target="media/image53.png"/><Relationship Id="rId5" Type="http://schemas.openxmlformats.org/officeDocument/2006/relationships/webSettings" Target="webSettings.xml"/><Relationship Id="rId61" Type="http://schemas.microsoft.com/office/2007/relationships/hdphoto" Target="media/hdphoto10.wdp"/><Relationship Id="rId82" Type="http://schemas.openxmlformats.org/officeDocument/2006/relationships/image" Target="media/image48.png"/><Relationship Id="rId90" Type="http://schemas.openxmlformats.org/officeDocument/2006/relationships/image" Target="media/image55.png"/><Relationship Id="rId19" Type="http://schemas.openxmlformats.org/officeDocument/2006/relationships/hyperlink" Target="file:///C:\Users\Ozgur\source\repos\MSThesis\thesis\ozgur-ural-ms-thesis.docx" TargetMode="External"/><Relationship Id="rId14" Type="http://schemas.openxmlformats.org/officeDocument/2006/relationships/hyperlink" Target="file:///C:\Users\Ozgur\source\repos\MSThesis\thesis\ozgur-ural-ms-thesis.docx" TargetMode="External"/><Relationship Id="rId22" Type="http://schemas.openxmlformats.org/officeDocument/2006/relationships/footer" Target="footer2.xml"/><Relationship Id="rId27" Type="http://schemas.microsoft.com/office/2007/relationships/hdphoto" Target="media/hdphoto1.wdp"/><Relationship Id="rId30" Type="http://schemas.openxmlformats.org/officeDocument/2006/relationships/image" Target="media/image6.png"/><Relationship Id="rId35" Type="http://schemas.microsoft.com/office/2007/relationships/hdphoto" Target="media/hdphoto5.wdp"/><Relationship Id="rId43" Type="http://schemas.openxmlformats.org/officeDocument/2006/relationships/image" Target="media/image13.png"/><Relationship Id="rId48" Type="http://schemas.openxmlformats.org/officeDocument/2006/relationships/image" Target="media/image18.png"/><Relationship Id="rId56" Type="http://schemas.openxmlformats.org/officeDocument/2006/relationships/image" Target="media/image26.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image" Target="media/image43.png"/><Relationship Id="rId8" Type="http://schemas.openxmlformats.org/officeDocument/2006/relationships/footer" Target="footer1.xml"/><Relationship Id="rId51" Type="http://schemas.openxmlformats.org/officeDocument/2006/relationships/image" Target="media/image21.png"/><Relationship Id="rId72" Type="http://schemas.openxmlformats.org/officeDocument/2006/relationships/image" Target="media/image38.png"/><Relationship Id="rId80" Type="http://schemas.openxmlformats.org/officeDocument/2006/relationships/image" Target="media/image46.png"/><Relationship Id="rId85" Type="http://schemas.openxmlformats.org/officeDocument/2006/relationships/image" Target="media/image51.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Ozgur\source\repos\MSThesis\thesis\ozgur-ural-ms-thesis.docx" TargetMode="External"/><Relationship Id="rId17" Type="http://schemas.openxmlformats.org/officeDocument/2006/relationships/hyperlink" Target="file:///C:\Users\Ozgur\source\repos\MSThesis\thesis\ozgur-ural-ms-thesis.docx" TargetMode="External"/><Relationship Id="rId25" Type="http://schemas.openxmlformats.org/officeDocument/2006/relationships/image" Target="media/image3.png"/><Relationship Id="rId33" Type="http://schemas.microsoft.com/office/2007/relationships/hdphoto" Target="media/hdphoto4.wdp"/><Relationship Id="rId38" Type="http://schemas.openxmlformats.org/officeDocument/2006/relationships/image" Target="media/image10.png"/><Relationship Id="rId46" Type="http://schemas.openxmlformats.org/officeDocument/2006/relationships/image" Target="media/image16.png"/><Relationship Id="rId59" Type="http://schemas.microsoft.com/office/2007/relationships/hdphoto" Target="media/hdphoto9.wdp"/><Relationship Id="rId67" Type="http://schemas.openxmlformats.org/officeDocument/2006/relationships/image" Target="media/image33.png"/><Relationship Id="rId20" Type="http://schemas.openxmlformats.org/officeDocument/2006/relationships/hyperlink" Target="file:///C:\Users\Ozgur\source\repos\MSThesis\thesis\ozgur-ural-ms-thesis.docx" TargetMode="External"/><Relationship Id="rId41" Type="http://schemas.microsoft.com/office/2007/relationships/hdphoto" Target="media/hdphoto8.wdp"/><Relationship Id="rId54" Type="http://schemas.openxmlformats.org/officeDocument/2006/relationships/image" Target="media/image24.png"/><Relationship Id="rId62" Type="http://schemas.openxmlformats.org/officeDocument/2006/relationships/image" Target="media/image29.png"/><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image" Target="media/image49.png"/><Relationship Id="rId88" Type="http://schemas.openxmlformats.org/officeDocument/2006/relationships/image" Target="media/image54.png"/><Relationship Id="rId91" Type="http://schemas.microsoft.com/office/2007/relationships/hdphoto" Target="media/hdphoto13.wdp"/><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ural-ms-thesis.docx" TargetMode="External"/><Relationship Id="rId23" Type="http://schemas.openxmlformats.org/officeDocument/2006/relationships/image" Target="media/image1.png"/><Relationship Id="rId28" Type="http://schemas.openxmlformats.org/officeDocument/2006/relationships/image" Target="media/image5.png"/><Relationship Id="rId36" Type="http://schemas.openxmlformats.org/officeDocument/2006/relationships/image" Target="media/image9.png"/><Relationship Id="rId49" Type="http://schemas.openxmlformats.org/officeDocument/2006/relationships/image" Target="media/image19.png"/><Relationship Id="rId57" Type="http://schemas.openxmlformats.org/officeDocument/2006/relationships/footer" Target="footer3.xml"/><Relationship Id="rId10" Type="http://schemas.openxmlformats.org/officeDocument/2006/relationships/hyperlink" Target="file:///C:\Users\Ozgur\source\repos\MSThesis\thesis\ozgur-ural-ms-thesis.docx" TargetMode="External"/><Relationship Id="rId31" Type="http://schemas.microsoft.com/office/2007/relationships/hdphoto" Target="media/hdphoto3.wdp"/><Relationship Id="rId44" Type="http://schemas.openxmlformats.org/officeDocument/2006/relationships/image" Target="media/image14.png"/><Relationship Id="rId52" Type="http://schemas.openxmlformats.org/officeDocument/2006/relationships/image" Target="media/image22.png"/><Relationship Id="rId60" Type="http://schemas.openxmlformats.org/officeDocument/2006/relationships/image" Target="media/image28.png"/><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image" Target="media/image52.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Ozgur\source\repos\MSThesis\thesis\ozgur-ural-ms-thesis.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D405921F-CF35-45D2-8930-08802CF651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5</Pages>
  <Words>24338</Words>
  <Characters>138728</Characters>
  <Application>Microsoft Office Word</Application>
  <DocSecurity>0</DocSecurity>
  <Lines>1156</Lines>
  <Paragraphs>325</Paragraphs>
  <ScaleCrop>false</ScaleCrop>
  <HeadingPairs>
    <vt:vector size="2" baseType="variant">
      <vt:variant>
        <vt:lpstr>Konu Başlığı</vt:lpstr>
      </vt:variant>
      <vt:variant>
        <vt:i4>1</vt:i4>
      </vt:variant>
    </vt:vector>
  </HeadingPairs>
  <TitlesOfParts>
    <vt:vector size="1" baseType="lpstr">
      <vt:lpstr>ozgur-ural-ms-thesis</vt:lpstr>
    </vt:vector>
  </TitlesOfParts>
  <Manager/>
  <Company/>
  <LinksUpToDate>false</LinksUpToDate>
  <CharactersWithSpaces>162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zgur-ural-ms-thesis</dc:title>
  <dc:subject/>
  <dc:creator/>
  <cp:keywords>ms</cp:keywords>
  <dc:description>ozgur-ural-ms-thesis</dc:description>
  <cp:lastModifiedBy/>
  <cp:revision>1</cp:revision>
  <dcterms:created xsi:type="dcterms:W3CDTF">2019-09-05T23:14:00Z</dcterms:created>
  <dcterms:modified xsi:type="dcterms:W3CDTF">2019-09-24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8a89be-b817-3004-b7c1-452ab6eef49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